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6817F8" w14:textId="2AA95139" w:rsidR="00194398" w:rsidRPr="00F95480" w:rsidRDefault="00301561" w:rsidP="00F95480">
      <w:pPr>
        <w:pStyle w:val="Authornames"/>
        <w:jc w:val="both"/>
        <w:rPr>
          <w:b/>
          <w:color w:val="FF0000"/>
        </w:rPr>
      </w:pPr>
      <w:r>
        <w:rPr>
          <w:b/>
          <w:color w:val="FF0000"/>
        </w:rPr>
        <w:t xml:space="preserve">International actors’ promotion of peacebuilding in Colombia through </w:t>
      </w:r>
      <w:r w:rsidRPr="00F95480">
        <w:rPr>
          <w:b/>
          <w:color w:val="FF0000"/>
        </w:rPr>
        <w:t>online subsidies</w:t>
      </w:r>
      <w:r>
        <w:rPr>
          <w:b/>
          <w:color w:val="FF0000"/>
        </w:rPr>
        <w:t xml:space="preserve">: the role of spatial framing </w:t>
      </w:r>
      <w:r w:rsidR="00F95480" w:rsidRPr="00F95480">
        <w:rPr>
          <w:b/>
          <w:color w:val="FF0000"/>
        </w:rPr>
        <w:t xml:space="preserve"> </w:t>
      </w:r>
    </w:p>
    <w:p w14:paraId="057739B6" w14:textId="10EA23B2" w:rsidR="00442B9C" w:rsidRPr="009F76AF" w:rsidRDefault="007053EC" w:rsidP="00D139B9">
      <w:pPr>
        <w:pStyle w:val="Authornames"/>
        <w:jc w:val="both"/>
      </w:pPr>
      <w:r w:rsidRPr="009F76AF">
        <w:t xml:space="preserve">Catalina Montoya </w:t>
      </w:r>
      <w:proofErr w:type="spellStart"/>
      <w:r w:rsidRPr="009F76AF">
        <w:t>Londoño</w:t>
      </w:r>
      <w:r w:rsidR="004F428E" w:rsidRPr="009F76AF">
        <w:rPr>
          <w:vertAlign w:val="superscript"/>
        </w:rPr>
        <w:t>a</w:t>
      </w:r>
      <w:proofErr w:type="spellEnd"/>
      <w:r w:rsidR="004F428E" w:rsidRPr="009F76AF">
        <w:t xml:space="preserve">* </w:t>
      </w:r>
    </w:p>
    <w:p w14:paraId="49EDB377" w14:textId="260D2F8D" w:rsidR="00997B0F" w:rsidRPr="009F76AF" w:rsidRDefault="00B64FA3" w:rsidP="00D139B9">
      <w:pPr>
        <w:pStyle w:val="Affiliation"/>
        <w:jc w:val="both"/>
      </w:pPr>
      <w:r w:rsidRPr="009F76AF">
        <w:rPr>
          <w:vertAlign w:val="superscript"/>
        </w:rPr>
        <w:t>a</w:t>
      </w:r>
      <w:r w:rsidR="00CE51C9">
        <w:rPr>
          <w:vertAlign w:val="superscript"/>
        </w:rPr>
        <w:t xml:space="preserve"> </w:t>
      </w:r>
      <w:r w:rsidR="007053EC" w:rsidRPr="009F76AF">
        <w:t>School of Humanities</w:t>
      </w:r>
      <w:r w:rsidRPr="009F76AF">
        <w:t xml:space="preserve">, </w:t>
      </w:r>
      <w:r w:rsidR="007053EC" w:rsidRPr="009F76AF">
        <w:t>Liverpool Hope University</w:t>
      </w:r>
      <w:r w:rsidRPr="009F76AF">
        <w:t xml:space="preserve">, </w:t>
      </w:r>
      <w:r w:rsidR="007053EC" w:rsidRPr="009F76AF">
        <w:t>Liverpool</w:t>
      </w:r>
      <w:r w:rsidRPr="009F76AF">
        <w:t xml:space="preserve">, </w:t>
      </w:r>
      <w:r w:rsidR="007053EC" w:rsidRPr="009F76AF">
        <w:t>United Kingdom.</w:t>
      </w:r>
      <w:r w:rsidRPr="009F76AF">
        <w:t xml:space="preserve"> </w:t>
      </w:r>
    </w:p>
    <w:p w14:paraId="3F0AA67C" w14:textId="2D482BC3" w:rsidR="000A4428" w:rsidRPr="009F76AF" w:rsidRDefault="007053EC" w:rsidP="00D139B9">
      <w:pPr>
        <w:pStyle w:val="Correspondencedetails"/>
        <w:jc w:val="both"/>
      </w:pPr>
      <w:r w:rsidRPr="009F76AF">
        <w:t>Hope Park Campus, L16 9JA, montoyc@hope.ac.uk</w:t>
      </w:r>
      <w:r w:rsidR="00C14585" w:rsidRPr="009F76AF">
        <w:t xml:space="preserve"> </w:t>
      </w:r>
      <w:r w:rsidR="005C056D" w:rsidRPr="009F76AF">
        <w:t>*</w:t>
      </w:r>
      <w:r w:rsidR="00C14585" w:rsidRPr="009F76AF">
        <w:t>corresponding author</w:t>
      </w:r>
    </w:p>
    <w:p w14:paraId="16A1BD1D" w14:textId="2FBDA51F" w:rsidR="00C14585" w:rsidRDefault="007053EC" w:rsidP="00D139B9">
      <w:pPr>
        <w:pStyle w:val="Notesoncontributors"/>
        <w:jc w:val="both"/>
      </w:pPr>
      <w:r w:rsidRPr="009F76AF">
        <w:t xml:space="preserve">ORCID Identifier: </w:t>
      </w:r>
      <w:hyperlink r:id="rId8" w:history="1">
        <w:r w:rsidR="009A144C" w:rsidRPr="00CA77D1">
          <w:rPr>
            <w:rStyle w:val="Hyperlink"/>
          </w:rPr>
          <w:t>https://orcid.org/0000-0003-0302-8677</w:t>
        </w:r>
      </w:hyperlink>
    </w:p>
    <w:p w14:paraId="7D20BBA4" w14:textId="1E1C488A" w:rsidR="009A144C" w:rsidRPr="009F76AF" w:rsidRDefault="009A144C" w:rsidP="00D139B9">
      <w:pPr>
        <w:pStyle w:val="Notesoncontributors"/>
        <w:jc w:val="both"/>
      </w:pPr>
      <w:r>
        <w:t xml:space="preserve">LinkedIn:  </w:t>
      </w:r>
      <w:hyperlink r:id="rId9" w:history="1">
        <w:r w:rsidRPr="00CA77D1">
          <w:rPr>
            <w:rStyle w:val="Hyperlink"/>
          </w:rPr>
          <w:t>www.linkedin.com/in/catalina-montoya-londoño-292b93299</w:t>
        </w:r>
      </w:hyperlink>
      <w:r>
        <w:t xml:space="preserve"> </w:t>
      </w:r>
    </w:p>
    <w:p w14:paraId="55E0C1BF" w14:textId="42D32FE9" w:rsidR="00C246C5" w:rsidRPr="007D1797" w:rsidRDefault="00C14585" w:rsidP="007D1797">
      <w:pPr>
        <w:pStyle w:val="Authornames"/>
        <w:jc w:val="both"/>
        <w:rPr>
          <w:b/>
          <w:color w:val="FF0000"/>
        </w:rPr>
      </w:pPr>
      <w:r w:rsidRPr="009F76AF">
        <w:br w:type="page"/>
      </w:r>
      <w:r w:rsidR="007D1797">
        <w:rPr>
          <w:b/>
          <w:color w:val="FF0000"/>
        </w:rPr>
        <w:lastRenderedPageBreak/>
        <w:t xml:space="preserve">International actors’ promotion of peacebuilding in Colombia through </w:t>
      </w:r>
      <w:r w:rsidR="007D1797" w:rsidRPr="00F95480">
        <w:rPr>
          <w:b/>
          <w:color w:val="FF0000"/>
        </w:rPr>
        <w:t>online subsidies</w:t>
      </w:r>
      <w:r w:rsidR="007D1797">
        <w:rPr>
          <w:b/>
          <w:color w:val="FF0000"/>
        </w:rPr>
        <w:t xml:space="preserve">: the role of spatial framing </w:t>
      </w:r>
      <w:r w:rsidR="007D1797" w:rsidRPr="00F95480">
        <w:rPr>
          <w:b/>
          <w:color w:val="FF0000"/>
        </w:rPr>
        <w:t xml:space="preserve"> </w:t>
      </w:r>
    </w:p>
    <w:p w14:paraId="3461BAF5" w14:textId="20063E89" w:rsidR="00E70CCC" w:rsidRPr="009F76AF" w:rsidRDefault="00CD5F7F" w:rsidP="00D139B9">
      <w:pPr>
        <w:pStyle w:val="Abstract"/>
        <w:jc w:val="both"/>
      </w:pPr>
      <w:bookmarkStart w:id="0" w:name="_Hlk142569099"/>
      <w:r w:rsidRPr="009F76AF">
        <w:t xml:space="preserve">This paper explores </w:t>
      </w:r>
      <w:r w:rsidR="00B206FD" w:rsidRPr="009F76AF">
        <w:t>the</w:t>
      </w:r>
      <w:r w:rsidR="00DE52C3" w:rsidRPr="009F76AF">
        <w:t xml:space="preserve"> geographical nature of the promotion of peacebuilding efforts </w:t>
      </w:r>
      <w:r w:rsidR="00FD20D9" w:rsidRPr="009F76AF">
        <w:t xml:space="preserve">by international actors cooperating in Colombia through information published daily in their </w:t>
      </w:r>
      <w:r w:rsidR="0043197C">
        <w:t>newsrooms</w:t>
      </w:r>
      <w:r w:rsidR="00FD20D9" w:rsidRPr="009F76AF">
        <w:t xml:space="preserve"> online. </w:t>
      </w:r>
      <w:r w:rsidR="004F6A31" w:rsidRPr="004F6A31">
        <w:rPr>
          <w:color w:val="FF0000"/>
        </w:rPr>
        <w:t>T</w:t>
      </w:r>
      <w:r w:rsidR="00365EA0" w:rsidRPr="004F6A31">
        <w:rPr>
          <w:color w:val="FF0000"/>
        </w:rPr>
        <w:t>his</w:t>
      </w:r>
      <w:r w:rsidR="00365EA0" w:rsidRPr="009F76AF">
        <w:t xml:space="preserve"> article contends that such promotion is </w:t>
      </w:r>
      <w:r w:rsidR="00833110" w:rsidRPr="00833110">
        <w:rPr>
          <w:color w:val="FF0000"/>
        </w:rPr>
        <w:t>spatially</w:t>
      </w:r>
      <w:r w:rsidR="00365EA0" w:rsidRPr="00833110">
        <w:rPr>
          <w:color w:val="FF0000"/>
        </w:rPr>
        <w:t xml:space="preserve"> </w:t>
      </w:r>
      <w:r w:rsidR="00365EA0" w:rsidRPr="009F76AF">
        <w:t>rooted</w:t>
      </w:r>
      <w:r w:rsidR="00E70CCC" w:rsidRPr="009F76AF">
        <w:t xml:space="preserve"> as it links</w:t>
      </w:r>
      <w:r w:rsidR="00365EA0" w:rsidRPr="009F76AF">
        <w:t xml:space="preserve"> to narratives about places targeted for intervention, and how these places ought to be transformed.</w:t>
      </w:r>
      <w:r w:rsidR="00CE51C9">
        <w:t xml:space="preserve"> </w:t>
      </w:r>
      <w:r w:rsidR="00A64E64" w:rsidRPr="009F76AF">
        <w:t>Accordingly,</w:t>
      </w:r>
      <w:r w:rsidR="0018622B" w:rsidRPr="009F76AF">
        <w:t xml:space="preserve"> the notion of spatial framing </w:t>
      </w:r>
      <w:r w:rsidR="00A64E64" w:rsidRPr="009F76AF">
        <w:t xml:space="preserve">is put forward </w:t>
      </w:r>
      <w:r w:rsidR="0018622B" w:rsidRPr="009F76AF">
        <w:t xml:space="preserve">as a methodological way to assess </w:t>
      </w:r>
      <w:r w:rsidR="00F50C62" w:rsidRPr="009F76AF">
        <w:t>the promotion of meanings about targeted places</w:t>
      </w:r>
      <w:r w:rsidR="00B463FB" w:rsidRPr="009F76AF">
        <w:t xml:space="preserve"> for peace transformation</w:t>
      </w:r>
      <w:r w:rsidRPr="009F76AF">
        <w:t xml:space="preserve">. Drawing on qualitative </w:t>
      </w:r>
      <w:r w:rsidR="0018622B" w:rsidRPr="009F76AF">
        <w:t xml:space="preserve">spatial </w:t>
      </w:r>
      <w:r w:rsidRPr="009F76AF">
        <w:t xml:space="preserve">framing analysis of </w:t>
      </w:r>
      <w:r w:rsidR="00A64E64" w:rsidRPr="009F76AF">
        <w:t>online subsidies</w:t>
      </w:r>
      <w:r w:rsidRPr="009F76AF">
        <w:t xml:space="preserve"> analysed with the help of NVivo software, the work </w:t>
      </w:r>
      <w:r w:rsidR="00A01199" w:rsidRPr="009F76AF">
        <w:t>explores</w:t>
      </w:r>
      <w:r w:rsidRPr="009F76AF">
        <w:t xml:space="preserve"> the ways in which key post-conflict donors </w:t>
      </w:r>
      <w:r w:rsidRPr="004F6A31">
        <w:rPr>
          <w:color w:val="FF0000"/>
        </w:rPr>
        <w:t>(</w:t>
      </w:r>
      <w:r w:rsidR="002174C1" w:rsidRPr="004F6A31">
        <w:rPr>
          <w:color w:val="FF0000"/>
        </w:rPr>
        <w:t>United States</w:t>
      </w:r>
      <w:r w:rsidRPr="004F6A31">
        <w:rPr>
          <w:color w:val="FF0000"/>
        </w:rPr>
        <w:t xml:space="preserve">, </w:t>
      </w:r>
      <w:r w:rsidR="002174C1" w:rsidRPr="004F6A31">
        <w:rPr>
          <w:color w:val="FF0000"/>
        </w:rPr>
        <w:t>European Union</w:t>
      </w:r>
      <w:r w:rsidRPr="004F6A31">
        <w:rPr>
          <w:color w:val="FF0000"/>
        </w:rPr>
        <w:t>, the U</w:t>
      </w:r>
      <w:r w:rsidR="002174C1" w:rsidRPr="004F6A31">
        <w:rPr>
          <w:color w:val="FF0000"/>
        </w:rPr>
        <w:t xml:space="preserve">nited </w:t>
      </w:r>
      <w:r w:rsidRPr="004F6A31">
        <w:rPr>
          <w:color w:val="FF0000"/>
        </w:rPr>
        <w:t>K</w:t>
      </w:r>
      <w:r w:rsidR="002174C1" w:rsidRPr="004F6A31">
        <w:rPr>
          <w:color w:val="FF0000"/>
        </w:rPr>
        <w:t>ingdom</w:t>
      </w:r>
      <w:r w:rsidRPr="004F6A31">
        <w:rPr>
          <w:color w:val="FF0000"/>
        </w:rPr>
        <w:t xml:space="preserve">) </w:t>
      </w:r>
      <w:r w:rsidRPr="009F76AF">
        <w:t xml:space="preserve">promoted a narrative about national and local spaces of peacebuilding </w:t>
      </w:r>
      <w:r w:rsidR="00A37F91" w:rsidRPr="009F76AF">
        <w:t xml:space="preserve">transformation </w:t>
      </w:r>
      <w:r w:rsidR="0043197C">
        <w:t xml:space="preserve">in the transitional period </w:t>
      </w:r>
      <w:r w:rsidR="004F6A31" w:rsidRPr="004F6A31">
        <w:rPr>
          <w:color w:val="FF0000"/>
        </w:rPr>
        <w:t xml:space="preserve">in two periods </w:t>
      </w:r>
      <w:r w:rsidRPr="004F6A31">
        <w:rPr>
          <w:color w:val="FF0000"/>
        </w:rPr>
        <w:t>between November 2016 and February 20</w:t>
      </w:r>
      <w:r w:rsidR="003E25C6" w:rsidRPr="004F6A31">
        <w:rPr>
          <w:color w:val="FF0000"/>
        </w:rPr>
        <w:t>24</w:t>
      </w:r>
      <w:r w:rsidRPr="009F76AF">
        <w:t xml:space="preserve">. </w:t>
      </w:r>
      <w:r w:rsidR="00A01199" w:rsidRPr="009F76AF">
        <w:t>T</w:t>
      </w:r>
      <w:r w:rsidR="00F50C62" w:rsidRPr="009F76AF">
        <w:t xml:space="preserve">he article argues that the </w:t>
      </w:r>
      <w:r w:rsidR="001116CD" w:rsidRPr="009F76AF">
        <w:t>i</w:t>
      </w:r>
      <w:r w:rsidR="00E70CCC" w:rsidRPr="009F76AF">
        <w:t>nternational actors depicted spaces in function of a normative continuum between rural (less developed) and urban (more developed)</w:t>
      </w:r>
      <w:r w:rsidR="001116CD" w:rsidRPr="009F76AF">
        <w:t xml:space="preserve"> spaces and promoted spatial transformation consistent with principles of </w:t>
      </w:r>
      <w:r w:rsidR="003905BF" w:rsidRPr="009F76AF">
        <w:t xml:space="preserve">state-building and </w:t>
      </w:r>
      <w:r w:rsidR="001116CD" w:rsidRPr="009F76AF">
        <w:t xml:space="preserve">market development. </w:t>
      </w:r>
      <w:r w:rsidR="00E70CCC" w:rsidRPr="009F76AF">
        <w:t xml:space="preserve"> </w:t>
      </w:r>
    </w:p>
    <w:bookmarkEnd w:id="0"/>
    <w:p w14:paraId="7FE534A3" w14:textId="7E7538A0" w:rsidR="0020415E" w:rsidRPr="009F76AF" w:rsidRDefault="00997B0F" w:rsidP="00D139B9">
      <w:pPr>
        <w:pStyle w:val="Keywords"/>
        <w:jc w:val="both"/>
      </w:pPr>
      <w:r w:rsidRPr="009F76AF">
        <w:t xml:space="preserve">Keywords: </w:t>
      </w:r>
      <w:r w:rsidR="00046F55" w:rsidRPr="009F76AF">
        <w:t>public mediated diplomacy, online information subsidies, spatial framing, peacebuilding cooperation, Colombia</w:t>
      </w:r>
    </w:p>
    <w:p w14:paraId="764B5006" w14:textId="79F5F063" w:rsidR="00997B0F" w:rsidRPr="009F76AF" w:rsidRDefault="004520F3" w:rsidP="00D139B9">
      <w:pPr>
        <w:pStyle w:val="Heading1"/>
        <w:jc w:val="both"/>
      </w:pPr>
      <w:r w:rsidRPr="009F76AF">
        <w:t>Introduction</w:t>
      </w:r>
    </w:p>
    <w:p w14:paraId="128BEB2E" w14:textId="1EDF2796" w:rsidR="00E059E5" w:rsidRPr="003B68CA" w:rsidRDefault="00DF596A" w:rsidP="00D139B9">
      <w:pPr>
        <w:pStyle w:val="Paragraph"/>
        <w:spacing w:before="0" w:line="360" w:lineRule="auto"/>
        <w:jc w:val="both"/>
        <w:rPr>
          <w:color w:val="FF0000"/>
        </w:rPr>
      </w:pPr>
      <w:r w:rsidRPr="009F76AF">
        <w:t xml:space="preserve">The Colombian conflict is the longest in the Western Hemisphere and has </w:t>
      </w:r>
      <w:r w:rsidR="000E0ED2" w:rsidRPr="009F76AF">
        <w:t>developed</w:t>
      </w:r>
      <w:r w:rsidRPr="009F76AF">
        <w:t xml:space="preserve"> from </w:t>
      </w:r>
      <w:r w:rsidR="000E0ED2" w:rsidRPr="009F76AF">
        <w:t xml:space="preserve">violence between </w:t>
      </w:r>
      <w:r w:rsidRPr="009F76AF">
        <w:t xml:space="preserve">liberal and conservative </w:t>
      </w:r>
      <w:r w:rsidR="000E0ED2" w:rsidRPr="009F76AF">
        <w:t>parties</w:t>
      </w:r>
      <w:r w:rsidRPr="009F76AF">
        <w:t xml:space="preserve"> in the mid-20C, </w:t>
      </w:r>
      <w:r w:rsidRPr="0079489C">
        <w:rPr>
          <w:color w:val="FF0000"/>
        </w:rPr>
        <w:t>to</w:t>
      </w:r>
      <w:r w:rsidR="000E0ED2" w:rsidRPr="0079489C">
        <w:rPr>
          <w:color w:val="FF0000"/>
        </w:rPr>
        <w:t xml:space="preserve"> a</w:t>
      </w:r>
      <w:r w:rsidR="0079489C" w:rsidRPr="0079489C">
        <w:rPr>
          <w:color w:val="FF0000"/>
        </w:rPr>
        <w:t xml:space="preserve">n </w:t>
      </w:r>
      <w:r w:rsidR="0079489C">
        <w:rPr>
          <w:color w:val="FF0000"/>
        </w:rPr>
        <w:t>‘</w:t>
      </w:r>
      <w:r w:rsidR="0079489C" w:rsidRPr="0079489C">
        <w:rPr>
          <w:color w:val="FF0000"/>
        </w:rPr>
        <w:t>insurgent-counterinsurgent war</w:t>
      </w:r>
      <w:r w:rsidR="0079489C">
        <w:rPr>
          <w:color w:val="FF0000"/>
        </w:rPr>
        <w:t xml:space="preserve">’ </w:t>
      </w:r>
      <w:r w:rsidR="0079489C" w:rsidRPr="0079489C">
        <w:rPr>
          <w:color w:val="FF0000"/>
        </w:rPr>
        <w:fldChar w:fldCharType="begin"/>
      </w:r>
      <w:r w:rsidR="0074148E">
        <w:rPr>
          <w:color w:val="FF0000"/>
        </w:rPr>
        <w:instrText xml:space="preserve"> ADDIN EN.CITE &lt;EndNote&gt;&lt;Cite&gt;&lt;Author&gt;Comisión para el Esclarecimiento de la Verdad&lt;/Author&gt;&lt;Year&gt;2022&lt;/Year&gt;&lt;RecNum&gt;244&lt;/RecNum&gt;&lt;Pages&gt;27&lt;/Pages&gt;&lt;DisplayText&gt;(Comisión para el Esclarecimiento de la Verdad 2022b, 27)&lt;/DisplayText&gt;&lt;record&gt;&lt;rec-number&gt;244&lt;/rec-number&gt;&lt;foreign-keys&gt;&lt;key app="EN" db-id="pxrs00xf1evt0iexta5vpzdn2eedas0ttd0z" timestamp="1726633817" guid="1e14dd00-2147-4247-8b6a-1a90470f863e"&gt;244&lt;/key&gt;&lt;/foreign-keys&gt;&lt;ref-type name="Electronic Book"&gt;44&lt;/ref-type&gt;&lt;contributors&gt;&lt;authors&gt;&lt;author&gt;Comisión para el Esclarecimiento de la Verdad, la Convivencia y la No Repetición&lt;/author&gt;&lt;/authors&gt;&lt;/contributors&gt;&lt;titles&gt;&lt;title&gt;No Matarás. Relato Histórico del Conflicto Armado Interno en Colombia&lt;/title&gt;&lt;secondary-title&gt;Hay futuro si hay verdad. Informe Final&lt;/secondary-title&gt;&lt;/titles&gt;&lt;pages&gt;654&lt;/pages&gt;&lt;volume&gt;3&lt;/volume&gt;&lt;dates&gt;&lt;year&gt;2022&lt;/year&gt;&lt;pub-dates&gt;&lt;date&gt;18 September 2024&lt;/date&gt;&lt;/pub-dates&gt;&lt;/dates&gt;&lt;pub-location&gt;Bogotá&lt;/pub-location&gt;&lt;isbn&gt;ISBN 978-628-7590-22-9&lt;/isbn&gt;&lt;urls&gt;&lt;related-urls&gt;&lt;url&gt;https://www.comisiondelaverdad.co/hay-futuro-si-hay-verdad&lt;/url&gt;&lt;/related-urls&gt;&lt;/urls&gt;&lt;language&gt;Spanish&lt;/language&gt;&lt;/record&gt;&lt;/Cite&gt;&lt;/EndNote&gt;</w:instrText>
      </w:r>
      <w:r w:rsidR="0079489C" w:rsidRPr="0079489C">
        <w:rPr>
          <w:color w:val="FF0000"/>
        </w:rPr>
        <w:fldChar w:fldCharType="separate"/>
      </w:r>
      <w:r w:rsidR="0074148E">
        <w:rPr>
          <w:noProof/>
          <w:color w:val="FF0000"/>
        </w:rPr>
        <w:t>(Comisión para el Esclarecimiento de la Verdad 2022b, 27)</w:t>
      </w:r>
      <w:r w:rsidR="0079489C" w:rsidRPr="0079489C">
        <w:rPr>
          <w:color w:val="FF0000"/>
        </w:rPr>
        <w:fldChar w:fldCharType="end"/>
      </w:r>
      <w:r w:rsidR="0079489C">
        <w:rPr>
          <w:color w:val="FF0000"/>
        </w:rPr>
        <w:t>.</w:t>
      </w:r>
      <w:r w:rsidR="0079489C" w:rsidRPr="0079489C">
        <w:rPr>
          <w:color w:val="FF0000"/>
        </w:rPr>
        <w:t xml:space="preserve"> </w:t>
      </w:r>
      <w:r w:rsidR="00D20F22">
        <w:rPr>
          <w:color w:val="FF0000"/>
        </w:rPr>
        <w:t>The</w:t>
      </w:r>
      <w:r w:rsidR="0079489C" w:rsidRPr="0079489C">
        <w:rPr>
          <w:color w:val="FF0000"/>
        </w:rPr>
        <w:t xml:space="preserve"> </w:t>
      </w:r>
      <w:r w:rsidRPr="009F76AF">
        <w:t xml:space="preserve">low intensity </w:t>
      </w:r>
      <w:r w:rsidR="00E059E5" w:rsidRPr="009F76AF">
        <w:t>war in the background of the Cold War</w:t>
      </w:r>
      <w:r w:rsidRPr="009F76AF">
        <w:t xml:space="preserve"> between the state and left-wing guerrillas</w:t>
      </w:r>
      <w:r w:rsidR="00D20F22">
        <w:t xml:space="preserve"> </w:t>
      </w:r>
      <w:r w:rsidR="00D20F22">
        <w:rPr>
          <w:color w:val="FF0000"/>
        </w:rPr>
        <w:t>further degenerated</w:t>
      </w:r>
      <w:r w:rsidR="00E059E5" w:rsidRPr="009F76AF">
        <w:t xml:space="preserve"> </w:t>
      </w:r>
      <w:r w:rsidR="00D20F22">
        <w:t>b</w:t>
      </w:r>
      <w:r w:rsidR="00E059E5" w:rsidRPr="009F76AF">
        <w:t>y the end of the 20</w:t>
      </w:r>
      <w:r w:rsidR="00F92282">
        <w:t xml:space="preserve"> </w:t>
      </w:r>
      <w:r w:rsidR="00D20F22">
        <w:t>and beginning of the 2</w:t>
      </w:r>
      <w:r w:rsidR="00F92282">
        <w:t>1</w:t>
      </w:r>
      <w:r w:rsidR="00E059E5" w:rsidRPr="009F76AF">
        <w:t xml:space="preserve"> </w:t>
      </w:r>
      <w:r w:rsidR="00F92282" w:rsidRPr="00F92282">
        <w:rPr>
          <w:color w:val="FF0000"/>
        </w:rPr>
        <w:t>centur</w:t>
      </w:r>
      <w:r w:rsidR="00F92282">
        <w:rPr>
          <w:color w:val="FF0000"/>
        </w:rPr>
        <w:t>ies</w:t>
      </w:r>
      <w:r w:rsidR="00F92282" w:rsidRPr="00F92282">
        <w:rPr>
          <w:color w:val="FF0000"/>
        </w:rPr>
        <w:t xml:space="preserve"> </w:t>
      </w:r>
      <w:r w:rsidR="000E0ED2" w:rsidRPr="009F76AF">
        <w:t xml:space="preserve">with the added consolidation of </w:t>
      </w:r>
      <w:r w:rsidRPr="009F76AF">
        <w:t>right-wing paramilita</w:t>
      </w:r>
      <w:r w:rsidR="000E0ED2" w:rsidRPr="009F76AF">
        <w:t>ries</w:t>
      </w:r>
      <w:r w:rsidR="00D20F22">
        <w:t>,</w:t>
      </w:r>
      <w:r w:rsidR="000E0ED2" w:rsidRPr="009F76AF">
        <w:t xml:space="preserve"> drug trafficking and criminal organizations</w:t>
      </w:r>
      <w:r w:rsidR="00C753C3">
        <w:rPr>
          <w:color w:val="FF0000"/>
        </w:rPr>
        <w:t xml:space="preserve"> in the background of t</w:t>
      </w:r>
      <w:r w:rsidR="00D20F22">
        <w:rPr>
          <w:color w:val="FF0000"/>
        </w:rPr>
        <w:t>he U</w:t>
      </w:r>
      <w:r w:rsidR="00C753C3">
        <w:rPr>
          <w:color w:val="FF0000"/>
        </w:rPr>
        <w:t>.</w:t>
      </w:r>
      <w:r w:rsidR="00D20F22">
        <w:rPr>
          <w:color w:val="FF0000"/>
        </w:rPr>
        <w:t>S</w:t>
      </w:r>
      <w:r w:rsidR="00C753C3">
        <w:rPr>
          <w:color w:val="FF0000"/>
        </w:rPr>
        <w:t>.-</w:t>
      </w:r>
      <w:r w:rsidR="00D20F22">
        <w:rPr>
          <w:color w:val="FF0000"/>
        </w:rPr>
        <w:t>led war against drugs and terror</w:t>
      </w:r>
      <w:r w:rsidR="00C753C3">
        <w:rPr>
          <w:color w:val="FF0000"/>
        </w:rPr>
        <w:t xml:space="preserve">ism, and the increased </w:t>
      </w:r>
      <w:r w:rsidR="0074148E">
        <w:rPr>
          <w:color w:val="FF0000"/>
        </w:rPr>
        <w:t>presence</w:t>
      </w:r>
      <w:r w:rsidR="00C753C3">
        <w:rPr>
          <w:color w:val="FF0000"/>
        </w:rPr>
        <w:t xml:space="preserve"> of international actors</w:t>
      </w:r>
      <w:r w:rsidR="003B6F6A">
        <w:rPr>
          <w:color w:val="FF0000"/>
        </w:rPr>
        <w:t xml:space="preserve"> </w:t>
      </w:r>
      <w:r w:rsidR="003B6F6A">
        <w:rPr>
          <w:color w:val="FF0000"/>
        </w:rPr>
        <w:fldChar w:fldCharType="begin"/>
      </w:r>
      <w:r w:rsidR="003B6F6A">
        <w:rPr>
          <w:color w:val="FF0000"/>
        </w:rPr>
        <w:instrText xml:space="preserve"> ADDIN EN.CITE &lt;EndNote&gt;&lt;Cite&gt;&lt;Author&gt;Comisión para el Esclarecimiento de la Verdad&lt;/Author&gt;&lt;Year&gt;2022&lt;/Year&gt;&lt;RecNum&gt;244&lt;/RecNum&gt;&lt;DisplayText&gt;(Comisión para el Esclarecimiento de la Verdad 2022b; Grupo de Memoria Histórica 2013)&lt;/DisplayText&gt;&lt;record&gt;&lt;rec-number&gt;244&lt;/rec-number&gt;&lt;foreign-keys&gt;&lt;key app="EN" db-id="pxrs00xf1evt0iexta5vpzdn2eedas0ttd0z" timestamp="1726633817" guid="1e14dd00-2147-4247-8b6a-1a90470f863e"&gt;244&lt;/key&gt;&lt;/foreign-keys&gt;&lt;ref-type name="Electronic Book"&gt;44&lt;/ref-type&gt;&lt;contributors&gt;&lt;authors&gt;&lt;author&gt;Comisión para el Esclarecimient</w:instrText>
      </w:r>
      <w:r w:rsidR="003B6F6A" w:rsidRPr="00EA6F5A">
        <w:rPr>
          <w:color w:val="FF0000"/>
          <w:lang w:val="es-CO"/>
        </w:rPr>
        <w:instrText>o de la Verdad, la Convivencia y la No Repetición&lt;/author&gt;&lt;/authors&gt;&lt;/contributors&gt;&lt;titles&gt;&lt;title&gt;No Matarás. Relato Histórico del Conflicto Armado Interno en Colombia&lt;/title&gt;&lt;secondary-title&gt;Hay futuro si hay verdad. Informe Final&lt;/secondary-title&gt;&lt;/titles&gt;&lt;pages&gt;654&lt;/pages&gt;&lt;volume&gt;3&lt;/volume&gt;&lt;dates&gt;&lt;year&gt;2022&lt;/year&gt;&lt;pub-dates&gt;&lt;date&gt;18 September 2024&lt;/date&gt;&lt;/pub-dates&gt;&lt;/dates&gt;&lt;pub-location&gt;Bogotá&lt;/pub-location&gt;&lt;isbn&gt;ISBN 978-628-7590-22-9&lt;/isbn&gt;&lt;urls&gt;&lt;related-urls&gt;&lt;url&gt;https://www.comisiondelaverdad.co/hay-futuro-si-hay-verdad&lt;/url&gt;&lt;/related-urls&gt;&lt;/urls&gt;&lt;language&gt;Spanish&lt;/language&gt;&lt;/record&gt;&lt;/Cite&gt;&lt;Cite&gt;&lt;Author&gt;Grupo de Memoria Histórica&lt;/Au</w:instrText>
      </w:r>
      <w:r w:rsidR="003B6F6A" w:rsidRPr="00F92282">
        <w:rPr>
          <w:color w:val="FF0000"/>
          <w:lang w:val="es-CO"/>
        </w:rPr>
        <w:instrText>thor&gt;&lt;Ye</w:instrText>
      </w:r>
      <w:r w:rsidR="003B6F6A" w:rsidRPr="003B6F6A">
        <w:rPr>
          <w:color w:val="FF0000"/>
          <w:lang w:val="es-CO"/>
        </w:rPr>
        <w:instrText>ar&gt;2013&lt;/Year&gt;&lt;RecNum&gt;31&lt;/RecNum&gt;&lt;record&gt;&lt;rec-number&gt;31&lt;/rec-number&gt;&lt;foreign-keys&gt;&lt;key app="EN" db-id="pxrs00xf1evt0iexta5vpzdn2eedas0ttd0z" timestamp="1686904687" guid="609aaa8c-83c4-45be-9c2b-af9178749e40"&gt;31&lt;/key&gt;&lt;/foreign-keys&gt;&lt;ref-type name="Report"&gt;27&lt;/ref-type&gt;&lt;contributors&gt;&lt;authors&gt;&lt;author&gt;Grupo de Memoria Histórica,&lt;/author&gt;&lt;/authors&gt;&lt;/contributors&gt;&lt;titles&gt;&lt;title&gt;¡Basta ya! Colombia: Memorias de guerra y dignidad&lt;/title&gt;&lt;/titles&gt;&lt;dates&gt;&lt;year&gt;2013&lt;/year&gt;&lt;/dates&gt;&lt;pub-location&gt;Bogotá&lt;/pub-location&gt;&lt;publisher&gt;Centro Nacional de Memoria Historica&lt;/publisher&gt;&lt;urls&gt;&lt;related-urls&gt;&lt;url&gt;http://www.centrodememoriahistorica.gov.co/descargas/informes2013/bastaYa/basta-ya-memorias-guerra-dignidad-new-9-agosto.pdf  &lt;/url&gt;&lt;/related-urls&gt;&lt;/urls&gt;&lt;language&gt;Spanish&lt;/language&gt;&lt;access-date&gt;20 October 2020&lt;/access-date&gt;&lt;/record&gt;&lt;/Cite&gt;&lt;/EndNote&gt;</w:instrText>
      </w:r>
      <w:r w:rsidR="003B6F6A">
        <w:rPr>
          <w:color w:val="FF0000"/>
        </w:rPr>
        <w:fldChar w:fldCharType="separate"/>
      </w:r>
      <w:r w:rsidR="003B6F6A" w:rsidRPr="003B6F6A">
        <w:rPr>
          <w:noProof/>
          <w:color w:val="FF0000"/>
          <w:lang w:val="es-CO"/>
        </w:rPr>
        <w:t>(Comisión para el Esclarecimiento de la Verdad 2022b; Grupo de Memoria Histórica 2013)</w:t>
      </w:r>
      <w:r w:rsidR="003B6F6A">
        <w:rPr>
          <w:color w:val="FF0000"/>
        </w:rPr>
        <w:fldChar w:fldCharType="end"/>
      </w:r>
      <w:r w:rsidRPr="003B6F6A">
        <w:rPr>
          <w:lang w:val="es-CO"/>
        </w:rPr>
        <w:t xml:space="preserve">. </w:t>
      </w:r>
      <w:r w:rsidRPr="009F76AF">
        <w:t xml:space="preserve">The conflict, mainly in the countryside, has been </w:t>
      </w:r>
      <w:r w:rsidR="000E0ED2" w:rsidRPr="009F76AF">
        <w:t xml:space="preserve">fuelled by </w:t>
      </w:r>
      <w:r w:rsidR="0074148E">
        <w:rPr>
          <w:color w:val="FF0000"/>
        </w:rPr>
        <w:t>armed groups and political and economic networks’</w:t>
      </w:r>
      <w:r w:rsidR="0074148E" w:rsidRPr="009F76AF">
        <w:t xml:space="preserve"> </w:t>
      </w:r>
      <w:r w:rsidR="000E0ED2" w:rsidRPr="009F76AF">
        <w:t>competition over land</w:t>
      </w:r>
      <w:r w:rsidR="0074148E">
        <w:t xml:space="preserve">, </w:t>
      </w:r>
      <w:r w:rsidR="0074148E" w:rsidRPr="0074148E">
        <w:rPr>
          <w:color w:val="FF0000"/>
        </w:rPr>
        <w:t xml:space="preserve">territories </w:t>
      </w:r>
      <w:r w:rsidR="0074148E">
        <w:rPr>
          <w:color w:val="FF0000"/>
        </w:rPr>
        <w:t>and legal and illegal</w:t>
      </w:r>
      <w:r w:rsidR="000E0ED2" w:rsidRPr="009F76AF">
        <w:t xml:space="preserve"> resources</w:t>
      </w:r>
      <w:r w:rsidR="00586110" w:rsidRPr="00C753C3">
        <w:t>,</w:t>
      </w:r>
      <w:r w:rsidR="000E0ED2" w:rsidRPr="00C753C3">
        <w:t xml:space="preserve"> </w:t>
      </w:r>
      <w:r w:rsidR="000E0ED2" w:rsidRPr="009F76AF">
        <w:t xml:space="preserve">as well as dynamics of </w:t>
      </w:r>
      <w:r w:rsidR="00C023A0">
        <w:rPr>
          <w:color w:val="FF0000"/>
        </w:rPr>
        <w:t xml:space="preserve">socio-political </w:t>
      </w:r>
      <w:r w:rsidR="000E0ED2" w:rsidRPr="009F76AF">
        <w:lastRenderedPageBreak/>
        <w:t>exclusion</w:t>
      </w:r>
      <w:r w:rsidR="0074148E">
        <w:t xml:space="preserve">, </w:t>
      </w:r>
      <w:r w:rsidR="0074148E" w:rsidRPr="0074148E">
        <w:rPr>
          <w:color w:val="FF0000"/>
        </w:rPr>
        <w:t>forced displacement</w:t>
      </w:r>
      <w:r w:rsidR="000E0ED2" w:rsidRPr="0074148E">
        <w:rPr>
          <w:color w:val="FF0000"/>
        </w:rPr>
        <w:t xml:space="preserve"> </w:t>
      </w:r>
      <w:r w:rsidR="000E0ED2" w:rsidRPr="009F76AF">
        <w:t xml:space="preserve">and human rights violations against civilians </w:t>
      </w:r>
      <w:r w:rsidR="000E0ED2" w:rsidRPr="003B68CA">
        <w:rPr>
          <w:color w:val="FF0000"/>
        </w:rPr>
        <w:fldChar w:fldCharType="begin">
          <w:fldData xml:space="preserve">PEVuZE5vdGU+PENpdGU+PEF1dGhvcj5HcnVwbyBkZSBNZW1vcmlhIEhpc3TDs3JpY2E8L0F1dGhv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</w:fldData>
        </w:fldChar>
      </w:r>
      <w:r w:rsidR="000E6CDA" w:rsidRPr="003B68CA">
        <w:rPr>
          <w:color w:val="FF0000"/>
        </w:rPr>
        <w:instrText xml:space="preserve"> ADDIN EN.CITE </w:instrText>
      </w:r>
      <w:r w:rsidR="000E6CDA" w:rsidRPr="003B68CA">
        <w:rPr>
          <w:color w:val="FF0000"/>
        </w:rPr>
        <w:fldChar w:fldCharType="begin">
          <w:fldData xml:space="preserve">PEVuZE5vdGU+PENpdGU+PEF1dGhvcj5HcnVwbyBkZSBNZW1vcmlhIEhpc3TDs3JpY2E8L0F1dGhv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</w:fldData>
        </w:fldChar>
      </w:r>
      <w:r w:rsidR="000E6CDA" w:rsidRPr="003B68CA">
        <w:rPr>
          <w:color w:val="FF0000"/>
        </w:rPr>
        <w:instrText xml:space="preserve"> ADDIN EN.CITE.DATA </w:instrText>
      </w:r>
      <w:r w:rsidR="000E6CDA" w:rsidRPr="003B68CA">
        <w:rPr>
          <w:color w:val="FF0000"/>
        </w:rPr>
      </w:r>
      <w:r w:rsidR="000E6CDA" w:rsidRPr="003B68CA">
        <w:rPr>
          <w:color w:val="FF0000"/>
        </w:rPr>
        <w:fldChar w:fldCharType="end"/>
      </w:r>
      <w:r w:rsidR="000E0ED2" w:rsidRPr="003B68CA">
        <w:rPr>
          <w:color w:val="FF0000"/>
        </w:rPr>
      </w:r>
      <w:r w:rsidR="000E0ED2" w:rsidRPr="003B68CA">
        <w:rPr>
          <w:color w:val="FF0000"/>
        </w:rPr>
        <w:fldChar w:fldCharType="separate"/>
      </w:r>
      <w:r w:rsidR="000E6CDA" w:rsidRPr="003B68CA">
        <w:rPr>
          <w:noProof/>
          <w:color w:val="FF0000"/>
        </w:rPr>
        <w:t>(Grupo de Memoria Histórica 2013; Ballvé 2020; Comisión para el Esclarecimiento de la Verdad 2022a, 35-36)</w:t>
      </w:r>
      <w:r w:rsidR="000E0ED2" w:rsidRPr="003B68CA">
        <w:rPr>
          <w:color w:val="FF0000"/>
        </w:rPr>
        <w:fldChar w:fldCharType="end"/>
      </w:r>
      <w:r w:rsidR="0097298E" w:rsidRPr="003B68CA">
        <w:rPr>
          <w:color w:val="FF0000"/>
        </w:rPr>
        <w:t xml:space="preserve">. </w:t>
      </w:r>
    </w:p>
    <w:p w14:paraId="4249EA9E" w14:textId="4C4AA0C6" w:rsidR="00997B0F" w:rsidRPr="003B68CA" w:rsidRDefault="00DF596A" w:rsidP="00D139B9">
      <w:pPr>
        <w:pStyle w:val="Paragraph"/>
        <w:spacing w:before="0" w:line="360" w:lineRule="auto"/>
        <w:ind w:firstLine="709"/>
        <w:jc w:val="both"/>
        <w:rPr>
          <w:color w:val="FF0000"/>
        </w:rPr>
      </w:pPr>
      <w:r w:rsidRPr="009F76AF">
        <w:t>The Government Registry account</w:t>
      </w:r>
      <w:r w:rsidR="00DD633E" w:rsidRPr="009F76AF">
        <w:t>ed</w:t>
      </w:r>
      <w:r w:rsidRPr="009F76AF">
        <w:t xml:space="preserve"> for </w:t>
      </w:r>
      <w:r w:rsidR="003B6F6A" w:rsidRPr="003B6F6A">
        <w:rPr>
          <w:color w:val="FF0000"/>
        </w:rPr>
        <w:t>9,781,883</w:t>
      </w:r>
      <w:r w:rsidRPr="009F76AF">
        <w:t xml:space="preserve"> Victims in total by </w:t>
      </w:r>
      <w:r w:rsidR="003B6F6A">
        <w:rPr>
          <w:color w:val="FF0000"/>
        </w:rPr>
        <w:t>September</w:t>
      </w:r>
      <w:r w:rsidRPr="009F76AF">
        <w:t xml:space="preserve"> </w:t>
      </w:r>
      <w:r w:rsidRPr="003B6F6A">
        <w:rPr>
          <w:color w:val="FF0000"/>
        </w:rPr>
        <w:t>202</w:t>
      </w:r>
      <w:r w:rsidR="003B6F6A">
        <w:rPr>
          <w:color w:val="FF0000"/>
        </w:rPr>
        <w:t>4</w:t>
      </w:r>
      <w:r w:rsidR="003B6F6A">
        <w:t xml:space="preserve"> </w:t>
      </w:r>
      <w:r w:rsidRPr="009F76AF">
        <w:t xml:space="preserve">including </w:t>
      </w:r>
      <w:r w:rsidRPr="003B6F6A">
        <w:rPr>
          <w:color w:val="FF0000"/>
        </w:rPr>
        <w:t>8,</w:t>
      </w:r>
      <w:r w:rsidR="003B6F6A" w:rsidRPr="003B6F6A">
        <w:rPr>
          <w:color w:val="FF0000"/>
        </w:rPr>
        <w:t>718,931</w:t>
      </w:r>
      <w:r w:rsidRPr="003B6F6A">
        <w:rPr>
          <w:color w:val="FF0000"/>
        </w:rPr>
        <w:t xml:space="preserve"> </w:t>
      </w:r>
      <w:r w:rsidRPr="009F76AF">
        <w:t xml:space="preserve">forced displaced people. </w:t>
      </w:r>
      <w:r w:rsidR="00370706">
        <w:t>Although t</w:t>
      </w:r>
      <w:r w:rsidRPr="009F76AF">
        <w:t xml:space="preserve">here was a decrease in number of victims </w:t>
      </w:r>
      <w:r w:rsidR="00F33A15" w:rsidRPr="009F76AF">
        <w:t xml:space="preserve">nationally </w:t>
      </w:r>
      <w:r w:rsidRPr="009F76AF">
        <w:t xml:space="preserve">from </w:t>
      </w:r>
      <w:r w:rsidRPr="00370706">
        <w:rPr>
          <w:color w:val="FF0000"/>
        </w:rPr>
        <w:t>3,</w:t>
      </w:r>
      <w:r w:rsidR="00106BB5" w:rsidRPr="00370706">
        <w:rPr>
          <w:color w:val="FF0000"/>
        </w:rPr>
        <w:t>299</w:t>
      </w:r>
      <w:r w:rsidRPr="00370706">
        <w:rPr>
          <w:color w:val="FF0000"/>
        </w:rPr>
        <w:t>,</w:t>
      </w:r>
      <w:r w:rsidR="00106BB5" w:rsidRPr="00370706">
        <w:rPr>
          <w:color w:val="FF0000"/>
        </w:rPr>
        <w:t>760</w:t>
      </w:r>
      <w:r w:rsidRPr="00370706">
        <w:rPr>
          <w:color w:val="FF0000"/>
        </w:rPr>
        <w:t xml:space="preserve"> </w:t>
      </w:r>
      <w:r w:rsidRPr="009F76AF">
        <w:t xml:space="preserve">between 2001 and 2005; </w:t>
      </w:r>
      <w:r w:rsidRPr="00106BB5">
        <w:rPr>
          <w:color w:val="FF0000"/>
        </w:rPr>
        <w:t>2,1</w:t>
      </w:r>
      <w:r w:rsidR="00106BB5" w:rsidRPr="00106BB5">
        <w:rPr>
          <w:color w:val="FF0000"/>
        </w:rPr>
        <w:t>24</w:t>
      </w:r>
      <w:r w:rsidRPr="00106BB5">
        <w:rPr>
          <w:color w:val="FF0000"/>
        </w:rPr>
        <w:t>,</w:t>
      </w:r>
      <w:r w:rsidR="00106BB5" w:rsidRPr="00106BB5">
        <w:rPr>
          <w:color w:val="FF0000"/>
        </w:rPr>
        <w:t>721</w:t>
      </w:r>
      <w:r w:rsidRPr="00106BB5">
        <w:rPr>
          <w:color w:val="FF0000"/>
        </w:rPr>
        <w:t xml:space="preserve"> </w:t>
      </w:r>
      <w:r w:rsidRPr="009F76AF">
        <w:t xml:space="preserve">between 2006 and 2010; </w:t>
      </w:r>
      <w:r w:rsidR="00106BB5" w:rsidRPr="00106BB5">
        <w:rPr>
          <w:color w:val="FF0000"/>
        </w:rPr>
        <w:t>1,546,888</w:t>
      </w:r>
      <w:r w:rsidRPr="009F76AF">
        <w:t xml:space="preserve"> between 2011 and 2015;</w:t>
      </w:r>
      <w:r w:rsidR="00370706">
        <w:t xml:space="preserve"> </w:t>
      </w:r>
      <w:r w:rsidR="00370706" w:rsidRPr="00370706">
        <w:rPr>
          <w:color w:val="FF0000"/>
        </w:rPr>
        <w:t>and</w:t>
      </w:r>
      <w:r w:rsidRPr="009F76AF">
        <w:t xml:space="preserve"> </w:t>
      </w:r>
      <w:r w:rsidR="00106BB5" w:rsidRPr="00106BB5">
        <w:rPr>
          <w:color w:val="FF0000"/>
        </w:rPr>
        <w:t>835,664</w:t>
      </w:r>
      <w:r w:rsidRPr="00106BB5">
        <w:rPr>
          <w:color w:val="FF0000"/>
        </w:rPr>
        <w:t xml:space="preserve"> </w:t>
      </w:r>
      <w:r w:rsidRPr="009F76AF">
        <w:t xml:space="preserve">between 2016 and 2020; </w:t>
      </w:r>
      <w:r w:rsidR="00370706">
        <w:rPr>
          <w:color w:val="FF0000"/>
        </w:rPr>
        <w:t>victims reported seem to be on the</w:t>
      </w:r>
      <w:r w:rsidR="00370706" w:rsidRPr="00370706">
        <w:rPr>
          <w:color w:val="FF0000"/>
        </w:rPr>
        <w:t xml:space="preserve"> increase</w:t>
      </w:r>
      <w:r w:rsidR="00370706">
        <w:rPr>
          <w:color w:val="FF0000"/>
        </w:rPr>
        <w:t xml:space="preserve"> with</w:t>
      </w:r>
      <w:r w:rsidR="00370706" w:rsidRPr="00370706">
        <w:rPr>
          <w:color w:val="FF0000"/>
        </w:rPr>
        <w:t xml:space="preserve"> </w:t>
      </w:r>
      <w:r w:rsidR="00106BB5" w:rsidRPr="00106BB5">
        <w:rPr>
          <w:color w:val="FF0000"/>
        </w:rPr>
        <w:t>1,026,602</w:t>
      </w:r>
      <w:r w:rsidRPr="00106BB5">
        <w:rPr>
          <w:color w:val="FF0000"/>
        </w:rPr>
        <w:t xml:space="preserve"> </w:t>
      </w:r>
      <w:r w:rsidR="00370706">
        <w:rPr>
          <w:color w:val="FF0000"/>
        </w:rPr>
        <w:t xml:space="preserve">reported </w:t>
      </w:r>
      <w:r w:rsidRPr="009F76AF">
        <w:t>between 2021 and 202</w:t>
      </w:r>
      <w:r w:rsidR="00106BB5">
        <w:t>5</w:t>
      </w:r>
      <w:r w:rsidR="00370706">
        <w:t xml:space="preserve"> </w:t>
      </w:r>
      <w:r w:rsidR="00370706" w:rsidRPr="003B68CA">
        <w:rPr>
          <w:color w:val="FF0000"/>
        </w:rPr>
        <w:fldChar w:fldCharType="begin"/>
      </w:r>
      <w:r w:rsidR="008D4F2A" w:rsidRPr="003B68CA">
        <w:rPr>
          <w:color w:val="FF0000"/>
        </w:rPr>
        <w:instrText xml:space="preserve"> ADDIN EN.CITE &lt;EndNote&gt;&lt;Cite&gt;&lt;Author&gt;Unidad para la Atención y Reparación Integral a las Víctimas&lt;/Author&gt;&lt;Year&gt;2024&lt;/Year&gt;&lt;RecNum&gt;246&lt;/RecNum&gt;&lt;DisplayText&gt;(Unidad para la Atención y Reparación Integral a las Víctimas 2024)&lt;/DisplayText&gt;&lt;record&gt;&lt;rec-number&gt;246&lt;/rec-number&gt;&lt;foreign-keys&gt;&lt;key app="EN" db-id="pxrs00xf1evt0iexta5vpzdn2eedas0ttd0z" timestamp="1726720296" guid="69752b2e-8e76-41a6-b869-728e7c96aa4e"&gt;246&lt;/key&gt;&lt;/foreign-keys&gt;&lt;ref-type name="Web Page"&gt;12&lt;/ref-type&gt;&lt;contributors&gt;&lt;authors&gt;&lt;author&gt;Unidad para la Atención y Reparación Integral a las Víctimas,&lt;/author&gt;&lt;/authors&gt;&lt;/contributors&gt;&lt;titles&gt;&lt;title&gt;Registro Único de Víctimas&lt;/title&gt;&lt;/titles&gt;&lt;volume&gt;2024&lt;/volume&gt;&lt;number&gt;19 September&lt;/number&gt;&lt;dates&gt;&lt;year&gt;2024&lt;/year&gt;&lt;pub-dates&gt;&lt;date&gt;31 August 2024&lt;/date&gt;&lt;/pub-dates&gt;&lt;/dates&gt;&lt;urls&gt;&lt;related-urls&gt;&lt;url&gt;https://datospaz.unidadvictimas.gov.co/registro-unico-de-victimas/&lt;/url&gt;&lt;/related-urls&gt;&lt;/urls&gt;&lt;language&gt;Spanish&lt;/language&gt;&lt;/record&gt;&lt;/Cite&gt;&lt;/EndNote&gt;</w:instrText>
      </w:r>
      <w:r w:rsidR="00370706" w:rsidRPr="003B68CA">
        <w:rPr>
          <w:color w:val="FF0000"/>
        </w:rPr>
        <w:fldChar w:fldCharType="separate"/>
      </w:r>
      <w:r w:rsidR="00370706" w:rsidRPr="003B68CA">
        <w:rPr>
          <w:noProof/>
          <w:color w:val="FF0000"/>
        </w:rPr>
        <w:t>(Unidad para la Atención y Reparación Integral a las Víctimas 2024)</w:t>
      </w:r>
      <w:r w:rsidR="00370706" w:rsidRPr="003B68CA">
        <w:rPr>
          <w:color w:val="FF0000"/>
        </w:rPr>
        <w:fldChar w:fldCharType="end"/>
      </w:r>
      <w:r w:rsidR="005E6126" w:rsidRPr="009F76AF">
        <w:t xml:space="preserve"> </w:t>
      </w:r>
      <w:r w:rsidR="00370706">
        <w:t xml:space="preserve">. </w:t>
      </w:r>
      <w:r w:rsidR="00370706" w:rsidRPr="00370706">
        <w:rPr>
          <w:color w:val="FF0000"/>
        </w:rPr>
        <w:t>Specifically,</w:t>
      </w:r>
      <w:r w:rsidR="00370706">
        <w:t xml:space="preserve"> </w:t>
      </w:r>
      <w:r w:rsidRPr="009F76AF">
        <w:t xml:space="preserve">there </w:t>
      </w:r>
      <w:r w:rsidR="00400078" w:rsidRPr="009F76AF">
        <w:t>has been</w:t>
      </w:r>
      <w:r w:rsidRPr="009F76AF">
        <w:t xml:space="preserve"> an increase in </w:t>
      </w:r>
      <w:r w:rsidR="00E16BE3" w:rsidRPr="009F76AF">
        <w:t xml:space="preserve">violence </w:t>
      </w:r>
      <w:r w:rsidRPr="009F76AF">
        <w:t xml:space="preserve">in </w:t>
      </w:r>
      <w:r w:rsidR="00E16BE3" w:rsidRPr="009F76AF">
        <w:t>rural areas</w:t>
      </w:r>
      <w:r w:rsidR="00666851">
        <w:t xml:space="preserve">, </w:t>
      </w:r>
      <w:r w:rsidR="00666851" w:rsidRPr="00666851">
        <w:rPr>
          <w:color w:val="FF0000"/>
        </w:rPr>
        <w:t xml:space="preserve">afro-Colombian, Indigenous </w:t>
      </w:r>
      <w:r w:rsidR="00666851">
        <w:t>and</w:t>
      </w:r>
      <w:r w:rsidR="00CC2FBF">
        <w:t xml:space="preserve"> </w:t>
      </w:r>
      <w:r w:rsidR="00CC2FBF" w:rsidRPr="00CC2FBF">
        <w:rPr>
          <w:color w:val="FF0000"/>
        </w:rPr>
        <w:t xml:space="preserve">border regions </w:t>
      </w:r>
      <w:r w:rsidRPr="009F76AF">
        <w:t xml:space="preserve">since </w:t>
      </w:r>
      <w:r w:rsidRPr="003B68CA">
        <w:rPr>
          <w:color w:val="FF0000"/>
        </w:rPr>
        <w:t>2016</w:t>
      </w:r>
      <w:r w:rsidR="00E16BE3" w:rsidRPr="003B68CA">
        <w:rPr>
          <w:color w:val="FF0000"/>
        </w:rPr>
        <w:t xml:space="preserve"> </w:t>
      </w:r>
      <w:r w:rsidR="00E16BE3" w:rsidRPr="003B68CA">
        <w:rPr>
          <w:color w:val="FF0000"/>
        </w:rPr>
        <w:fldChar w:fldCharType="begin">
          <w:fldData xml:space="preserve">PEVuZE5vdGU+PENpdGU+PEF1dGhvcj5IdW1hbiBSaWdodHMgV2F0Y2g8L0F1dGhvcj48WWVhcj4y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=
</w:fldData>
        </w:fldChar>
      </w:r>
      <w:r w:rsidR="007C6651" w:rsidRPr="003B68CA">
        <w:rPr>
          <w:color w:val="FF0000"/>
        </w:rPr>
        <w:instrText xml:space="preserve"> ADDIN EN.CITE </w:instrText>
      </w:r>
      <w:r w:rsidR="007C6651" w:rsidRPr="003B68CA">
        <w:rPr>
          <w:color w:val="FF0000"/>
        </w:rPr>
        <w:fldChar w:fldCharType="begin">
          <w:fldData xml:space="preserve">PEVuZE5vdGU+PENpdGU+PEF1dGhvcj5IdW1hbiBSaWdodHMgV2F0Y2g8L0F1dGhvcj48WWVhcj4y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=
</w:fldData>
        </w:fldChar>
      </w:r>
      <w:r w:rsidR="007C6651" w:rsidRPr="003B68CA">
        <w:rPr>
          <w:color w:val="FF0000"/>
        </w:rPr>
        <w:instrText xml:space="preserve"> ADDIN EN.CITE.DATA </w:instrText>
      </w:r>
      <w:r w:rsidR="007C6651" w:rsidRPr="003B68CA">
        <w:rPr>
          <w:color w:val="FF0000"/>
        </w:rPr>
      </w:r>
      <w:r w:rsidR="007C6651" w:rsidRPr="003B68CA">
        <w:rPr>
          <w:color w:val="FF0000"/>
        </w:rPr>
        <w:fldChar w:fldCharType="end"/>
      </w:r>
      <w:r w:rsidR="00E16BE3" w:rsidRPr="003B68CA">
        <w:rPr>
          <w:color w:val="FF0000"/>
        </w:rPr>
      </w:r>
      <w:r w:rsidR="00E16BE3" w:rsidRPr="003B68CA">
        <w:rPr>
          <w:color w:val="FF0000"/>
        </w:rPr>
        <w:fldChar w:fldCharType="separate"/>
      </w:r>
      <w:r w:rsidR="007C6651" w:rsidRPr="003B68CA">
        <w:rPr>
          <w:noProof/>
          <w:color w:val="FF0000"/>
        </w:rPr>
        <w:t>(Human Rights Watch 2023, 2024; Oficina del Alto Comisionado de las Naciones Unidas para los Derechos Humanos 2022, 5; United Nations High Commissioner for Human Rights 2023, 7; World Bank Group 2022, 56; Krause et al. 2022)</w:t>
      </w:r>
      <w:r w:rsidR="00E16BE3" w:rsidRPr="003B68CA">
        <w:rPr>
          <w:color w:val="FF0000"/>
        </w:rPr>
        <w:fldChar w:fldCharType="end"/>
      </w:r>
      <w:r w:rsidR="00336EEB" w:rsidRPr="003B68CA">
        <w:rPr>
          <w:color w:val="FF0000"/>
        </w:rPr>
        <w:t>.</w:t>
      </w:r>
      <w:r w:rsidR="0097298E" w:rsidRPr="003B68CA">
        <w:rPr>
          <w:color w:val="FF0000"/>
        </w:rPr>
        <w:t xml:space="preserve"> </w:t>
      </w:r>
      <w:r w:rsidR="00E16BE3" w:rsidRPr="003B68CA">
        <w:rPr>
          <w:noProof/>
          <w:color w:val="FF0000"/>
        </w:rPr>
        <w:t xml:space="preserve"> </w:t>
      </w:r>
    </w:p>
    <w:p w14:paraId="0099568A" w14:textId="00052AFD" w:rsidR="00671582" w:rsidRPr="009F76AF" w:rsidRDefault="00CC3981" w:rsidP="00D139B9">
      <w:pPr>
        <w:pStyle w:val="Displayedquotation"/>
        <w:spacing w:before="0"/>
        <w:ind w:left="0" w:right="-6" w:firstLine="709"/>
        <w:jc w:val="both"/>
        <w:rPr>
          <w:sz w:val="24"/>
        </w:rPr>
      </w:pPr>
      <w:r>
        <w:rPr>
          <w:sz w:val="24"/>
        </w:rPr>
        <w:t xml:space="preserve">In the meantime, </w:t>
      </w:r>
      <w:r w:rsidR="00671582" w:rsidRPr="009F76AF">
        <w:rPr>
          <w:sz w:val="24"/>
        </w:rPr>
        <w:t>Colombia has attracted the greatest amount of international cooperation</w:t>
      </w:r>
      <w:r w:rsidR="00084705" w:rsidRPr="009F76AF">
        <w:rPr>
          <w:sz w:val="24"/>
        </w:rPr>
        <w:t xml:space="preserve"> </w:t>
      </w:r>
      <w:r w:rsidR="00671582" w:rsidRPr="009F76AF">
        <w:rPr>
          <w:sz w:val="24"/>
        </w:rPr>
        <w:t>in the region</w:t>
      </w:r>
      <w:r w:rsidR="00084705" w:rsidRPr="009F76AF">
        <w:rPr>
          <w:sz w:val="24"/>
        </w:rPr>
        <w:t xml:space="preserve"> after the </w:t>
      </w:r>
      <w:r w:rsidR="00084705" w:rsidRPr="008D4F2A">
        <w:rPr>
          <w:color w:val="FF0000"/>
          <w:sz w:val="24"/>
        </w:rPr>
        <w:t>sign</w:t>
      </w:r>
      <w:r w:rsidR="008D4F2A" w:rsidRPr="008D4F2A">
        <w:rPr>
          <w:color w:val="FF0000"/>
          <w:sz w:val="24"/>
        </w:rPr>
        <w:t>ing</w:t>
      </w:r>
      <w:r w:rsidR="00084705" w:rsidRPr="009F76AF">
        <w:rPr>
          <w:sz w:val="24"/>
        </w:rPr>
        <w:t xml:space="preserve"> of the peace agreement reached in November 2016 by the government of President Juan Manuel Santos (in office from 2010 to 2018) and the left-wing guerrillas Revolutionary Armed Forces of Colombia (FARC). This </w:t>
      </w:r>
      <w:r w:rsidR="00D73EBD" w:rsidRPr="009F76AF">
        <w:rPr>
          <w:sz w:val="24"/>
        </w:rPr>
        <w:t>is</w:t>
      </w:r>
      <w:r w:rsidR="00084705" w:rsidRPr="009F76AF">
        <w:rPr>
          <w:sz w:val="24"/>
        </w:rPr>
        <w:t xml:space="preserve"> evident </w:t>
      </w:r>
      <w:r w:rsidR="00671582" w:rsidRPr="009F76AF">
        <w:rPr>
          <w:sz w:val="24"/>
        </w:rPr>
        <w:t xml:space="preserve">in </w:t>
      </w:r>
      <w:r w:rsidR="004479B0" w:rsidRPr="009F76AF">
        <w:rPr>
          <w:sz w:val="24"/>
        </w:rPr>
        <w:t xml:space="preserve">its </w:t>
      </w:r>
      <w:r w:rsidR="00D73EBD" w:rsidRPr="009F76AF">
        <w:rPr>
          <w:sz w:val="24"/>
        </w:rPr>
        <w:t xml:space="preserve">consistently </w:t>
      </w:r>
      <w:r w:rsidR="00D71882" w:rsidRPr="009F76AF">
        <w:rPr>
          <w:sz w:val="24"/>
        </w:rPr>
        <w:t xml:space="preserve">higher </w:t>
      </w:r>
      <w:r w:rsidR="004479B0" w:rsidRPr="009F76AF">
        <w:rPr>
          <w:sz w:val="24"/>
        </w:rPr>
        <w:t>levels of</w:t>
      </w:r>
      <w:r w:rsidR="00671582" w:rsidRPr="009F76AF">
        <w:rPr>
          <w:sz w:val="24"/>
        </w:rPr>
        <w:t xml:space="preserve"> </w:t>
      </w:r>
      <w:r w:rsidR="00BD27E9" w:rsidRPr="009F76AF">
        <w:rPr>
          <w:sz w:val="24"/>
        </w:rPr>
        <w:t>Official Development Assistance (</w:t>
      </w:r>
      <w:r w:rsidR="00AC7F32" w:rsidRPr="009F76AF">
        <w:rPr>
          <w:sz w:val="24"/>
        </w:rPr>
        <w:t>ODA</w:t>
      </w:r>
      <w:r w:rsidR="00BD27E9" w:rsidRPr="009F76AF">
        <w:rPr>
          <w:sz w:val="24"/>
        </w:rPr>
        <w:t>)</w:t>
      </w:r>
      <w:r w:rsidR="00D71882" w:rsidRPr="009F76AF">
        <w:rPr>
          <w:sz w:val="24"/>
        </w:rPr>
        <w:t xml:space="preserve"> </w:t>
      </w:r>
      <w:r w:rsidR="00D73EBD" w:rsidRPr="009F76AF">
        <w:rPr>
          <w:sz w:val="24"/>
        </w:rPr>
        <w:t xml:space="preserve">in comparison to other countries in the region </w:t>
      </w:r>
      <w:r w:rsidR="00D71882" w:rsidRPr="009F76AF">
        <w:rPr>
          <w:sz w:val="24"/>
        </w:rPr>
        <w:fldChar w:fldCharType="begin">
          <w:fldData xml:space="preserve">PEVuZE5vdGU+PENpdGU+PEF1dGhvcj5PRUNEPC9BdXRob3I+PFllYXI+MjAyMjwvWWVhcj48UmVj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</w:fldData>
        </w:fldChar>
      </w:r>
      <w:r w:rsidR="00CB0EEA" w:rsidRPr="009F76AF">
        <w:rPr>
          <w:sz w:val="24"/>
        </w:rPr>
        <w:instrText xml:space="preserve"> ADDIN EN.CITE </w:instrText>
      </w:r>
      <w:r w:rsidR="00CB0EEA" w:rsidRPr="009F76AF">
        <w:rPr>
          <w:sz w:val="24"/>
        </w:rPr>
        <w:fldChar w:fldCharType="begin">
          <w:fldData xml:space="preserve">PEVuZE5vdGU+PENpdGU+PEF1dGhvcj5PRUNEPC9BdXRob3I+PFllYXI+MjAyMjwvWWVhcj48UmVj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</w:fldData>
        </w:fldChar>
      </w:r>
      <w:r w:rsidR="00CB0EEA" w:rsidRPr="009F76AF">
        <w:rPr>
          <w:sz w:val="24"/>
        </w:rPr>
        <w:instrText xml:space="preserve"> ADDIN EN.CITE.DATA </w:instrText>
      </w:r>
      <w:r w:rsidR="00CB0EEA" w:rsidRPr="009F76AF">
        <w:rPr>
          <w:sz w:val="24"/>
        </w:rPr>
      </w:r>
      <w:r w:rsidR="00CB0EEA" w:rsidRPr="009F76AF">
        <w:rPr>
          <w:sz w:val="24"/>
        </w:rPr>
        <w:fldChar w:fldCharType="end"/>
      </w:r>
      <w:r w:rsidR="00D71882" w:rsidRPr="009F76AF">
        <w:rPr>
          <w:sz w:val="24"/>
        </w:rPr>
      </w:r>
      <w:r w:rsidR="00D71882" w:rsidRPr="009F76AF">
        <w:rPr>
          <w:sz w:val="24"/>
        </w:rPr>
        <w:fldChar w:fldCharType="separate"/>
      </w:r>
      <w:r w:rsidR="00D73EBD" w:rsidRPr="009F76AF">
        <w:rPr>
          <w:noProof/>
          <w:sz w:val="24"/>
        </w:rPr>
        <w:t>(OECD 2022; World Bank Group 2023)</w:t>
      </w:r>
      <w:r w:rsidR="00D71882" w:rsidRPr="009F76AF">
        <w:rPr>
          <w:sz w:val="24"/>
        </w:rPr>
        <w:fldChar w:fldCharType="end"/>
      </w:r>
      <w:r w:rsidR="00671582" w:rsidRPr="009F76AF">
        <w:rPr>
          <w:sz w:val="24"/>
        </w:rPr>
        <w:t xml:space="preserve">, multilateral </w:t>
      </w:r>
      <w:r w:rsidR="00D73EBD" w:rsidRPr="009F76AF">
        <w:rPr>
          <w:sz w:val="24"/>
        </w:rPr>
        <w:t>peace operations</w:t>
      </w:r>
      <w:r w:rsidR="00671582" w:rsidRPr="009F76AF">
        <w:rPr>
          <w:sz w:val="24"/>
        </w:rPr>
        <w:t xml:space="preserve"> by the United Nations (UN) Verification Mission and the Organization of American States Peace Mission (MAPP/OEA) as well as the establishment of five post-conflict multi</w:t>
      </w:r>
      <w:r w:rsidR="00D73EBD" w:rsidRPr="009F76AF">
        <w:rPr>
          <w:sz w:val="24"/>
        </w:rPr>
        <w:t>-</w:t>
      </w:r>
      <w:r w:rsidR="00671582" w:rsidRPr="009F76AF">
        <w:rPr>
          <w:sz w:val="24"/>
        </w:rPr>
        <w:t>funds led by the UN, the European Union (EU), the World Bank, and the Inter-American Development Bank (IDB)</w:t>
      </w:r>
      <w:r w:rsidR="00D73EBD" w:rsidRPr="009F76AF">
        <w:rPr>
          <w:sz w:val="24"/>
        </w:rPr>
        <w:t xml:space="preserve"> </w:t>
      </w:r>
      <w:r w:rsidR="00D73EBD" w:rsidRPr="009F76AF">
        <w:rPr>
          <w:sz w:val="24"/>
        </w:rPr>
        <w:fldChar w:fldCharType="begin">
          <w:fldData xml:space="preserve">PEVuZE5vdGU+PENpdGU+PEF1dGhvcj5TbWl0PC9BdXRob3I+PFllYXI+MjAyMTwvWWVhcj48UmVj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</w:fldData>
        </w:fldChar>
      </w:r>
      <w:r w:rsidR="009430D3" w:rsidRPr="009F76AF">
        <w:rPr>
          <w:sz w:val="24"/>
        </w:rPr>
        <w:instrText xml:space="preserve"> ADDIN EN.CITE </w:instrText>
      </w:r>
      <w:r w:rsidR="009430D3" w:rsidRPr="009F76AF">
        <w:rPr>
          <w:sz w:val="24"/>
        </w:rPr>
        <w:fldChar w:fldCharType="begin">
          <w:fldData xml:space="preserve">PEVuZE5vdGU+PENpdGU+PEF1dGhvcj5TbWl0PC9BdXRob3I+PFllYXI+MjAyMTwvWWVhcj48UmVj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</w:fldData>
        </w:fldChar>
      </w:r>
      <w:r w:rsidR="009430D3" w:rsidRPr="009F76AF">
        <w:rPr>
          <w:sz w:val="24"/>
        </w:rPr>
        <w:instrText xml:space="preserve"> ADDIN EN.CITE.DATA </w:instrText>
      </w:r>
      <w:r w:rsidR="009430D3" w:rsidRPr="009F76AF">
        <w:rPr>
          <w:sz w:val="24"/>
        </w:rPr>
      </w:r>
      <w:r w:rsidR="009430D3" w:rsidRPr="009F76AF">
        <w:rPr>
          <w:sz w:val="24"/>
        </w:rPr>
        <w:fldChar w:fldCharType="end"/>
      </w:r>
      <w:r w:rsidR="00D73EBD" w:rsidRPr="009F76AF">
        <w:rPr>
          <w:sz w:val="24"/>
        </w:rPr>
      </w:r>
      <w:r w:rsidR="00D73EBD" w:rsidRPr="009F76AF">
        <w:rPr>
          <w:sz w:val="24"/>
        </w:rPr>
        <w:fldChar w:fldCharType="separate"/>
      </w:r>
      <w:r w:rsidR="009430D3" w:rsidRPr="009F76AF">
        <w:rPr>
          <w:noProof/>
          <w:sz w:val="24"/>
        </w:rPr>
        <w:t>(Smit 2021; Agencia Presidencial de Cooperación 2016; cited by Montoya-Londoño 2023, 3)</w:t>
      </w:r>
      <w:r w:rsidR="00D73EBD" w:rsidRPr="009F76AF">
        <w:rPr>
          <w:sz w:val="24"/>
        </w:rPr>
        <w:fldChar w:fldCharType="end"/>
      </w:r>
      <w:r w:rsidR="00671582" w:rsidRPr="009F76AF">
        <w:rPr>
          <w:sz w:val="24"/>
        </w:rPr>
        <w:t xml:space="preserve">   </w:t>
      </w:r>
    </w:p>
    <w:p w14:paraId="45DF51FF" w14:textId="6AF7515C" w:rsidR="0022231F" w:rsidRPr="005D5DF4" w:rsidRDefault="005D5DF4" w:rsidP="0022231F">
      <w:pPr>
        <w:pStyle w:val="Displayedquotation"/>
        <w:spacing w:before="0"/>
        <w:ind w:left="0" w:right="-6" w:firstLine="709"/>
        <w:jc w:val="both"/>
        <w:rPr>
          <w:color w:val="FF0000"/>
          <w:sz w:val="24"/>
        </w:rPr>
      </w:pPr>
      <w:r>
        <w:rPr>
          <w:color w:val="FF0000"/>
          <w:sz w:val="24"/>
        </w:rPr>
        <w:t>Recent published</w:t>
      </w:r>
      <w:r w:rsidR="0022231F" w:rsidRPr="005D5DF4">
        <w:rPr>
          <w:color w:val="FF0000"/>
          <w:sz w:val="24"/>
        </w:rPr>
        <w:t xml:space="preserve"> research by the author</w:t>
      </w:r>
      <w:r w:rsidR="001B56A6">
        <w:rPr>
          <w:color w:val="FF0000"/>
          <w:sz w:val="24"/>
        </w:rPr>
        <w:t xml:space="preserve"> </w:t>
      </w:r>
      <w:r w:rsidR="001B56A6">
        <w:rPr>
          <w:color w:val="FF0000"/>
          <w:sz w:val="24"/>
        </w:rPr>
        <w:fldChar w:fldCharType="begin"/>
      </w:r>
      <w:r w:rsidR="001B56A6">
        <w:rPr>
          <w:color w:val="FF0000"/>
          <w:sz w:val="24"/>
        </w:rPr>
        <w:instrText xml:space="preserve"> ADDIN EN.CITE &lt;EndNote&gt;&lt;Cite&gt;&lt;Author&gt;Montoya-Londoño&lt;/Author&gt;&lt;Year&gt;2023&lt;/Year&gt;&lt;RecNum&gt;77&lt;/RecNum&gt;&lt;DisplayText&gt;(Montoya-Londoño 2023)&lt;/DisplayText&gt;&lt;record&gt;&lt;rec-number&gt;77&lt;/rec-number&gt;&lt;foreign-keys&gt;&lt;key app="EN" db-id="pxrs00xf1evt0iexta5vpzdn2eedas0ttd0z" timestamp="1686928089" guid="86459cdb-2c25-44fd-ad7a-fe61dd58117f"&gt;77&lt;/key&gt;&lt;/foreign-keys&gt;&lt;ref-type name="Book"&gt;6&lt;/ref-type&gt;&lt;contributors&gt;&lt;authors&gt;&lt;author&gt;Catalina Montoya-Londoño&lt;/author&gt;&lt;/authors&gt;&lt;secondary-authors&gt;&lt;author&gt;John Heathershaw&lt;/author&gt;&lt;author&gt;Shahar Hameiri&lt;/author&gt;&lt;author&gt;Jana Hönke&lt;/author&gt;&lt;author&gt;Sara Koopman&lt;/author&gt;&lt;/secondary-authors&gt;&lt;/contributors&gt;&lt;titles&gt;&lt;title&gt;Shaping Peacebuilding in Colombia. International Frames and Spatial Transformation&lt;/title&gt;&lt;secondary-title&gt;Spaces of Peace, Security and Development&lt;/secondary-title&gt;&lt;/titles&gt;&lt;pages&gt;208&lt;/pages&gt;&lt;dates&gt;&lt;year&gt;2023&lt;/year&gt;&lt;pub-dates&gt;&lt;date&gt;26 July 2023&lt;/date&gt;&lt;/pub-dates&gt;&lt;/dates&gt;&lt;publisher&gt;Bristol University Press&lt;/publisher&gt;&lt;isbn&gt;978-1529211702&lt;/isbn&gt;&lt;urls&gt;&lt;/urls&gt;&lt;language&gt;English&lt;/language&gt;&lt;/record&gt;&lt;/Cite&gt;&lt;/EndNote&gt;</w:instrText>
      </w:r>
      <w:r w:rsidR="001B56A6">
        <w:rPr>
          <w:color w:val="FF0000"/>
          <w:sz w:val="24"/>
        </w:rPr>
        <w:fldChar w:fldCharType="separate"/>
      </w:r>
      <w:r w:rsidR="001B56A6">
        <w:rPr>
          <w:noProof/>
          <w:color w:val="FF0000"/>
          <w:sz w:val="24"/>
        </w:rPr>
        <w:t>(Montoya-Londoño 2023)</w:t>
      </w:r>
      <w:r w:rsidR="001B56A6">
        <w:rPr>
          <w:color w:val="FF0000"/>
          <w:sz w:val="24"/>
        </w:rPr>
        <w:fldChar w:fldCharType="end"/>
      </w:r>
      <w:r w:rsidR="0022231F" w:rsidRPr="005D5DF4">
        <w:rPr>
          <w:color w:val="FF0000"/>
          <w:sz w:val="24"/>
        </w:rPr>
        <w:t xml:space="preserve"> </w:t>
      </w:r>
      <w:r w:rsidR="00833110">
        <w:rPr>
          <w:color w:val="FF0000"/>
          <w:sz w:val="24"/>
        </w:rPr>
        <w:t xml:space="preserve">has </w:t>
      </w:r>
      <w:r w:rsidR="0022231F" w:rsidRPr="005D5DF4">
        <w:rPr>
          <w:color w:val="FF0000"/>
          <w:sz w:val="24"/>
        </w:rPr>
        <w:t xml:space="preserve">looked into the role of press offices of key </w:t>
      </w:r>
      <w:r w:rsidR="0068081F">
        <w:rPr>
          <w:color w:val="FF0000"/>
          <w:sz w:val="24"/>
        </w:rPr>
        <w:t xml:space="preserve">peacebuilding donors in Colombia, including </w:t>
      </w:r>
      <w:r w:rsidR="0022231F" w:rsidRPr="005D5DF4">
        <w:rPr>
          <w:color w:val="FF0000"/>
          <w:sz w:val="24"/>
        </w:rPr>
        <w:t>countries (US, UK, Sweden, Canada)</w:t>
      </w:r>
      <w:r w:rsidR="00833110">
        <w:rPr>
          <w:color w:val="FF0000"/>
          <w:sz w:val="24"/>
        </w:rPr>
        <w:t>,</w:t>
      </w:r>
      <w:r w:rsidR="0022231F" w:rsidRPr="005D5DF4">
        <w:rPr>
          <w:color w:val="FF0000"/>
          <w:sz w:val="24"/>
        </w:rPr>
        <w:t xml:space="preserve"> intergovernmental organizations</w:t>
      </w:r>
      <w:r w:rsidR="00833110">
        <w:rPr>
          <w:color w:val="FF0000"/>
          <w:sz w:val="24"/>
        </w:rPr>
        <w:t xml:space="preserve"> leading post-conflict </w:t>
      </w:r>
      <w:r w:rsidR="0022231F" w:rsidRPr="005D5DF4">
        <w:rPr>
          <w:color w:val="FF0000"/>
          <w:sz w:val="24"/>
        </w:rPr>
        <w:t xml:space="preserve">multi-funds, </w:t>
      </w:r>
      <w:r w:rsidR="00833110">
        <w:rPr>
          <w:color w:val="FF0000"/>
          <w:sz w:val="24"/>
        </w:rPr>
        <w:t xml:space="preserve">and </w:t>
      </w:r>
      <w:r w:rsidR="0022231F" w:rsidRPr="005D5DF4">
        <w:rPr>
          <w:color w:val="FF0000"/>
          <w:sz w:val="24"/>
        </w:rPr>
        <w:t>MAPP/OAS</w:t>
      </w:r>
      <w:r w:rsidR="0068081F">
        <w:rPr>
          <w:color w:val="FF0000"/>
          <w:sz w:val="24"/>
        </w:rPr>
        <w:t>,</w:t>
      </w:r>
      <w:r w:rsidR="0022231F" w:rsidRPr="005D5DF4">
        <w:rPr>
          <w:color w:val="FF0000"/>
          <w:sz w:val="24"/>
        </w:rPr>
        <w:t xml:space="preserve"> in enhancing </w:t>
      </w:r>
      <w:r w:rsidR="00F110F5">
        <w:rPr>
          <w:color w:val="FF0000"/>
          <w:sz w:val="24"/>
        </w:rPr>
        <w:t>spatially rooted</w:t>
      </w:r>
      <w:r w:rsidR="00CF6509">
        <w:rPr>
          <w:color w:val="FF0000"/>
          <w:sz w:val="24"/>
        </w:rPr>
        <w:t xml:space="preserve"> </w:t>
      </w:r>
      <w:r w:rsidR="0022231F" w:rsidRPr="005D5DF4">
        <w:rPr>
          <w:color w:val="FF0000"/>
          <w:sz w:val="24"/>
        </w:rPr>
        <w:t xml:space="preserve">cooperation narratives related to peacebuilding in Colombia between </w:t>
      </w:r>
      <w:r w:rsidR="003E7DCE">
        <w:rPr>
          <w:color w:val="FF0000"/>
          <w:sz w:val="24"/>
        </w:rPr>
        <w:t>October</w:t>
      </w:r>
      <w:r w:rsidR="00C70E85">
        <w:rPr>
          <w:color w:val="FF0000"/>
          <w:sz w:val="24"/>
        </w:rPr>
        <w:t xml:space="preserve"> </w:t>
      </w:r>
      <w:r w:rsidR="0022231F" w:rsidRPr="005D5DF4">
        <w:rPr>
          <w:color w:val="FF0000"/>
          <w:sz w:val="24"/>
        </w:rPr>
        <w:t>2016</w:t>
      </w:r>
      <w:r w:rsidR="00C70E85">
        <w:rPr>
          <w:color w:val="FF0000"/>
          <w:sz w:val="24"/>
        </w:rPr>
        <w:t xml:space="preserve"> and</w:t>
      </w:r>
      <w:r w:rsidR="003E7DCE">
        <w:rPr>
          <w:color w:val="FF0000"/>
          <w:sz w:val="24"/>
        </w:rPr>
        <w:t xml:space="preserve"> March</w:t>
      </w:r>
      <w:r w:rsidR="00C70E85">
        <w:rPr>
          <w:color w:val="FF0000"/>
          <w:sz w:val="24"/>
        </w:rPr>
        <w:t xml:space="preserve"> </w:t>
      </w:r>
      <w:r w:rsidR="0022231F" w:rsidRPr="005D5DF4">
        <w:rPr>
          <w:color w:val="FF0000"/>
          <w:sz w:val="24"/>
        </w:rPr>
        <w:t>2019</w:t>
      </w:r>
      <w:r w:rsidR="0068081F">
        <w:rPr>
          <w:color w:val="FF0000"/>
          <w:sz w:val="24"/>
        </w:rPr>
        <w:t>. The research assessed</w:t>
      </w:r>
      <w:r w:rsidR="0022231F" w:rsidRPr="005D5DF4">
        <w:rPr>
          <w:color w:val="FF0000"/>
          <w:sz w:val="24"/>
        </w:rPr>
        <w:t xml:space="preserve"> the </w:t>
      </w:r>
      <w:r w:rsidR="00CF6509">
        <w:rPr>
          <w:color w:val="FF0000"/>
          <w:sz w:val="24"/>
        </w:rPr>
        <w:t>selection</w:t>
      </w:r>
      <w:r w:rsidR="0022231F" w:rsidRPr="005D5DF4">
        <w:rPr>
          <w:color w:val="FF0000"/>
          <w:sz w:val="24"/>
        </w:rPr>
        <w:t xml:space="preserve"> of places and the promotion of meaning about them and their transformation</w:t>
      </w:r>
      <w:r w:rsidRPr="005D5DF4">
        <w:rPr>
          <w:color w:val="FF0000"/>
          <w:sz w:val="24"/>
        </w:rPr>
        <w:t xml:space="preserve"> </w:t>
      </w:r>
      <w:r w:rsidR="0022231F" w:rsidRPr="005D5DF4">
        <w:rPr>
          <w:color w:val="FF0000"/>
          <w:sz w:val="24"/>
        </w:rPr>
        <w:t>(spatial framing)</w:t>
      </w:r>
      <w:r w:rsidR="00CF6509">
        <w:rPr>
          <w:color w:val="FF0000"/>
          <w:sz w:val="24"/>
        </w:rPr>
        <w:t xml:space="preserve"> in </w:t>
      </w:r>
      <w:r w:rsidR="00CF6509" w:rsidRPr="005D5DF4">
        <w:rPr>
          <w:color w:val="FF0000"/>
          <w:sz w:val="24"/>
        </w:rPr>
        <w:t xml:space="preserve">information published by press offices in </w:t>
      </w:r>
      <w:r w:rsidR="00CF6509">
        <w:rPr>
          <w:color w:val="FF0000"/>
          <w:sz w:val="24"/>
        </w:rPr>
        <w:t xml:space="preserve">the international actors’ </w:t>
      </w:r>
      <w:r w:rsidR="00CF6509" w:rsidRPr="005D5DF4">
        <w:rPr>
          <w:color w:val="FF0000"/>
          <w:sz w:val="24"/>
        </w:rPr>
        <w:t>news webpages (online subsidies)</w:t>
      </w:r>
      <w:r w:rsidRPr="005D5DF4">
        <w:rPr>
          <w:color w:val="FF0000"/>
          <w:sz w:val="24"/>
        </w:rPr>
        <w:t xml:space="preserve">. The present article aims to </w:t>
      </w:r>
      <w:r w:rsidR="00CF6509" w:rsidRPr="005D5DF4">
        <w:rPr>
          <w:color w:val="FF0000"/>
          <w:sz w:val="24"/>
        </w:rPr>
        <w:t xml:space="preserve">update </w:t>
      </w:r>
      <w:r w:rsidR="00C75F52">
        <w:rPr>
          <w:color w:val="FF0000"/>
          <w:sz w:val="24"/>
        </w:rPr>
        <w:lastRenderedPageBreak/>
        <w:t xml:space="preserve">and reflect on </w:t>
      </w:r>
      <w:r w:rsidRPr="005D5DF4">
        <w:rPr>
          <w:color w:val="FF0000"/>
          <w:sz w:val="24"/>
        </w:rPr>
        <w:t xml:space="preserve">some of those </w:t>
      </w:r>
      <w:r w:rsidR="00426933">
        <w:rPr>
          <w:color w:val="FF0000"/>
          <w:sz w:val="24"/>
        </w:rPr>
        <w:t xml:space="preserve">original </w:t>
      </w:r>
      <w:r w:rsidRPr="005D5DF4">
        <w:rPr>
          <w:color w:val="FF0000"/>
          <w:sz w:val="24"/>
        </w:rPr>
        <w:t xml:space="preserve">insights </w:t>
      </w:r>
      <w:r w:rsidR="0068081F">
        <w:rPr>
          <w:color w:val="FF0000"/>
          <w:sz w:val="24"/>
        </w:rPr>
        <w:t>by focusing on</w:t>
      </w:r>
      <w:r w:rsidRPr="005D5DF4">
        <w:rPr>
          <w:color w:val="FF0000"/>
          <w:sz w:val="24"/>
        </w:rPr>
        <w:t xml:space="preserve"> three selected actors: US, EU and </w:t>
      </w:r>
      <w:r w:rsidR="0068081F">
        <w:rPr>
          <w:color w:val="FF0000"/>
          <w:sz w:val="24"/>
        </w:rPr>
        <w:t xml:space="preserve">the </w:t>
      </w:r>
      <w:r w:rsidRPr="005D5DF4">
        <w:rPr>
          <w:color w:val="FF0000"/>
          <w:sz w:val="24"/>
        </w:rPr>
        <w:t xml:space="preserve">UK between </w:t>
      </w:r>
      <w:r w:rsidR="00C70E85">
        <w:rPr>
          <w:color w:val="FF0000"/>
          <w:sz w:val="24"/>
        </w:rPr>
        <w:t xml:space="preserve">January </w:t>
      </w:r>
      <w:r w:rsidRPr="005D5DF4">
        <w:rPr>
          <w:color w:val="FF0000"/>
          <w:sz w:val="24"/>
        </w:rPr>
        <w:t>2021</w:t>
      </w:r>
      <w:r w:rsidR="003E7DCE">
        <w:rPr>
          <w:color w:val="FF0000"/>
          <w:sz w:val="24"/>
        </w:rPr>
        <w:t xml:space="preserve"> </w:t>
      </w:r>
      <w:r w:rsidR="00C70E85">
        <w:rPr>
          <w:color w:val="FF0000"/>
          <w:sz w:val="24"/>
        </w:rPr>
        <w:t xml:space="preserve">and April </w:t>
      </w:r>
      <w:r w:rsidRPr="005D5DF4">
        <w:rPr>
          <w:color w:val="FF0000"/>
          <w:sz w:val="24"/>
        </w:rPr>
        <w:t>202</w:t>
      </w:r>
      <w:r w:rsidR="00C70E85">
        <w:rPr>
          <w:color w:val="FF0000"/>
          <w:sz w:val="24"/>
        </w:rPr>
        <w:t>4</w:t>
      </w:r>
      <w:r w:rsidRPr="005D5DF4">
        <w:rPr>
          <w:color w:val="FF0000"/>
          <w:sz w:val="24"/>
        </w:rPr>
        <w:t xml:space="preserve">. </w:t>
      </w:r>
    </w:p>
    <w:p w14:paraId="1A60423D" w14:textId="4FDCA1B2" w:rsidR="0094381A" w:rsidRPr="009F76AF" w:rsidRDefault="0094381A" w:rsidP="00161864">
      <w:pPr>
        <w:pStyle w:val="Displayedquotation"/>
        <w:spacing w:after="0"/>
        <w:ind w:left="0" w:right="-6" w:firstLine="709"/>
        <w:jc w:val="both"/>
      </w:pPr>
      <w:r w:rsidRPr="003F1E32">
        <w:rPr>
          <w:sz w:val="24"/>
        </w:rPr>
        <w:t xml:space="preserve">Online information subsidies are </w:t>
      </w:r>
      <w:r w:rsidRPr="00622980">
        <w:rPr>
          <w:color w:val="FF0000"/>
          <w:sz w:val="24"/>
        </w:rPr>
        <w:t>press releases</w:t>
      </w:r>
      <w:r w:rsidR="00622980" w:rsidRPr="00622980">
        <w:rPr>
          <w:color w:val="FF0000"/>
          <w:sz w:val="24"/>
        </w:rPr>
        <w:t xml:space="preserve"> and briefings</w:t>
      </w:r>
      <w:r w:rsidRPr="00622980">
        <w:rPr>
          <w:color w:val="FF0000"/>
          <w:sz w:val="24"/>
        </w:rPr>
        <w:t xml:space="preserve">, news stories, fact sheets, statements and other </w:t>
      </w:r>
      <w:r w:rsidR="00622980" w:rsidRPr="00622980">
        <w:rPr>
          <w:color w:val="FF0000"/>
          <w:sz w:val="24"/>
        </w:rPr>
        <w:t>information</w:t>
      </w:r>
      <w:r w:rsidRPr="00622980">
        <w:rPr>
          <w:color w:val="FF0000"/>
          <w:sz w:val="24"/>
        </w:rPr>
        <w:t xml:space="preserve"> </w:t>
      </w:r>
      <w:r w:rsidR="00622980" w:rsidRPr="00622980">
        <w:rPr>
          <w:color w:val="FF0000"/>
          <w:sz w:val="24"/>
        </w:rPr>
        <w:t xml:space="preserve">produced and </w:t>
      </w:r>
      <w:r w:rsidRPr="00622980">
        <w:rPr>
          <w:color w:val="FF0000"/>
          <w:sz w:val="24"/>
        </w:rPr>
        <w:t xml:space="preserve">published </w:t>
      </w:r>
      <w:r w:rsidR="00622980" w:rsidRPr="00622980">
        <w:rPr>
          <w:color w:val="FF0000"/>
          <w:sz w:val="24"/>
        </w:rPr>
        <w:t>daily</w:t>
      </w:r>
      <w:r w:rsidRPr="00622980">
        <w:rPr>
          <w:color w:val="FF0000"/>
          <w:sz w:val="24"/>
        </w:rPr>
        <w:t xml:space="preserve"> </w:t>
      </w:r>
      <w:r w:rsidR="00622980" w:rsidRPr="00622980">
        <w:rPr>
          <w:color w:val="FF0000"/>
          <w:sz w:val="24"/>
        </w:rPr>
        <w:t xml:space="preserve">by </w:t>
      </w:r>
      <w:r w:rsidRPr="00622980">
        <w:rPr>
          <w:color w:val="FF0000"/>
          <w:sz w:val="24"/>
        </w:rPr>
        <w:t>institutional press offices of governments and international organizations</w:t>
      </w:r>
      <w:r w:rsidR="007E5B03">
        <w:rPr>
          <w:color w:val="FF0000"/>
          <w:sz w:val="24"/>
        </w:rPr>
        <w:t xml:space="preserve"> in their official webpages</w:t>
      </w:r>
      <w:r w:rsidRPr="00622980">
        <w:rPr>
          <w:color w:val="FF0000"/>
          <w:sz w:val="24"/>
        </w:rPr>
        <w:t>.</w:t>
      </w:r>
      <w:r w:rsidR="007E5B03">
        <w:rPr>
          <w:color w:val="FF0000"/>
          <w:sz w:val="24"/>
        </w:rPr>
        <w:t xml:space="preserve"> Apart from being easily accessible for media, interested stakeholders and audiences, </w:t>
      </w:r>
      <w:r w:rsidR="007E5B03">
        <w:rPr>
          <w:sz w:val="24"/>
        </w:rPr>
        <w:t xml:space="preserve"> </w:t>
      </w:r>
      <w:r w:rsidRPr="003F1E32">
        <w:rPr>
          <w:sz w:val="24"/>
        </w:rPr>
        <w:t xml:space="preserve">they have been attributed with the potential of increasing the quantity and quality of news coverage of particular issues </w:t>
      </w:r>
      <w:r w:rsidRPr="003F1E32">
        <w:rPr>
          <w:sz w:val="24"/>
        </w:rPr>
        <w:fldChar w:fldCharType="begin">
          <w:fldData xml:space="preserve">PEVuZE5vdGU+PENpdGU+PEF1dGhvcj5MZWU8L0F1dGhvcj48WWVhcj4yMDE1PC9ZZWFyPjxSZWNO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</w:fldData>
        </w:fldChar>
      </w:r>
      <w:r w:rsidRPr="003F1E32">
        <w:rPr>
          <w:sz w:val="24"/>
        </w:rPr>
        <w:instrText xml:space="preserve"> ADDIN EN.CITE </w:instrText>
      </w:r>
      <w:r w:rsidRPr="003F1E32">
        <w:rPr>
          <w:sz w:val="24"/>
        </w:rPr>
        <w:fldChar w:fldCharType="begin">
          <w:fldData xml:space="preserve">PEVuZE5vdGU+PENpdGU+PEF1dGhvcj5MZWU8L0F1dGhvcj48WWVhcj4yMDE1PC9ZZWFyPjxSZWNO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</w:fldData>
        </w:fldChar>
      </w:r>
      <w:r w:rsidRPr="003F1E32">
        <w:rPr>
          <w:sz w:val="24"/>
        </w:rPr>
        <w:instrText xml:space="preserve"> ADDIN EN.CITE.DATA </w:instrText>
      </w:r>
      <w:r w:rsidRPr="003F1E32">
        <w:rPr>
          <w:sz w:val="24"/>
        </w:rPr>
      </w:r>
      <w:r w:rsidRPr="003F1E32">
        <w:rPr>
          <w:sz w:val="24"/>
        </w:rPr>
        <w:fldChar w:fldCharType="end"/>
      </w:r>
      <w:r w:rsidRPr="003F1E32">
        <w:rPr>
          <w:sz w:val="24"/>
        </w:rPr>
      </w:r>
      <w:r w:rsidRPr="003F1E32">
        <w:rPr>
          <w:sz w:val="24"/>
        </w:rPr>
        <w:fldChar w:fldCharType="separate"/>
      </w:r>
      <w:r w:rsidRPr="003F1E32">
        <w:rPr>
          <w:noProof/>
          <w:sz w:val="24"/>
        </w:rPr>
        <w:t>(Lee and Lin 2015, 2017; cited by Montoya-Londoño 2023, 4)</w:t>
      </w:r>
      <w:r w:rsidRPr="003F1E32">
        <w:rPr>
          <w:sz w:val="24"/>
        </w:rPr>
        <w:fldChar w:fldCharType="end"/>
      </w:r>
      <w:r w:rsidRPr="003F1E32">
        <w:rPr>
          <w:sz w:val="24"/>
        </w:rPr>
        <w:t>.</w:t>
      </w:r>
      <w:r w:rsidRPr="009F76AF">
        <w:t xml:space="preserve"> </w:t>
      </w:r>
      <w:r w:rsidRPr="00161864">
        <w:rPr>
          <w:sz w:val="24"/>
        </w:rPr>
        <w:t>Online information subsidies are an important instrument for mediated public diplomacy efforts</w:t>
      </w:r>
      <w:r w:rsidRPr="00161864">
        <w:rPr>
          <w:color w:val="FF0000"/>
          <w:sz w:val="24"/>
        </w:rPr>
        <w:t>,</w:t>
      </w:r>
      <w:r w:rsidR="00294900" w:rsidRPr="00161864">
        <w:rPr>
          <w:color w:val="FF0000"/>
          <w:sz w:val="24"/>
        </w:rPr>
        <w:t xml:space="preserve"> defined as the </w:t>
      </w:r>
      <w:r w:rsidR="00843076" w:rsidRPr="00161864">
        <w:rPr>
          <w:color w:val="FF0000"/>
          <w:sz w:val="24"/>
        </w:rPr>
        <w:t xml:space="preserve">use of media to foster support for foreign policies ‘among audiences beyond that country’s borders’ </w:t>
      </w:r>
      <w:r w:rsidR="00843076" w:rsidRPr="00161864">
        <w:rPr>
          <w:color w:val="FF0000"/>
          <w:sz w:val="24"/>
        </w:rPr>
        <w:fldChar w:fldCharType="begin"/>
      </w:r>
      <w:r w:rsidR="00843076" w:rsidRPr="00161864">
        <w:rPr>
          <w:color w:val="FF0000"/>
          <w:sz w:val="24"/>
        </w:rPr>
        <w:instrText xml:space="preserve"> ADDIN EN.CITE &lt;EndNote&gt;&lt;Cite&gt;&lt;Author&gt;Entman&lt;/Author&gt;&lt;Year&gt;2008&lt;/Year&gt;&lt;RecNum&gt;26&lt;/RecNum&gt;&lt;Pages&gt;88&lt;/Pages&gt;&lt;DisplayText&gt;(Entman 2008, 88)&lt;/DisplayText&gt;&lt;record&gt;&lt;rec-number&gt;26&lt;/rec-number&gt;&lt;foreign-keys&gt;&lt;key app="EN" db-id="pxrs00xf1evt0iexta5vpzdn2eedas0ttd0z" timestamp="1686904240" guid="9e3677d1-074b-489b-848d-5345f42bb1d4"&gt;26&lt;/key&gt;&lt;/foreign-keys&gt;&lt;ref-type name="Journal Article"&gt;17&lt;/ref-type&gt;&lt;contributors&gt;&lt;authors&gt;&lt;author&gt;Entman, Robert M.&lt;/author&gt;&lt;/authors&gt;&lt;/contributors&gt;&lt;titles&gt;&lt;title&gt;Theorizing Mediated Public Diplomacy: The U.S. Case&lt;/title&gt;&lt;secondary-title&gt;The international journal of press/politics&lt;/secondary-title&gt;&lt;/titles&gt;&lt;periodical&gt;&lt;full-title&gt;The international journal of press/politics&lt;/full-title&gt;&lt;/periodical&gt;&lt;pages&gt;87-102&lt;/pages&gt;&lt;volume&gt;13&lt;/volume&gt;&lt;number&gt;2&lt;/number&gt;&lt;keywords&gt;&lt;keyword&gt;Communication&lt;/keyword&gt;&lt;keyword&gt;Diplomacy&lt;/keyword&gt;&lt;keyword&gt;Foreign news&lt;/keyword&gt;&lt;keyword&gt;Foreign Policy&lt;/keyword&gt;&lt;keyword&gt;Government &amp;amp; Law&lt;/keyword&gt;&lt;keyword&gt;Intercultural Communication&lt;/keyword&gt;&lt;keyword&gt;International cooperation&lt;/keyword&gt;&lt;keyword&gt;Mass Media Effects&lt;/keyword&gt;&lt;keyword&gt;Networks&lt;/keyword&gt;&lt;keyword&gt;News Coverage&lt;/keyword&gt;&lt;keyword&gt;News media&lt;/keyword&gt;&lt;keyword&gt;Political communication&lt;/keyword&gt;&lt;keyword&gt;Political Culture&lt;/keyword&gt;&lt;keyword&gt;Political Science&lt;/keyword&gt;&lt;keyword&gt;Presidents&lt;/keyword&gt;&lt;keyword&gt;Public opinion&lt;/keyword&gt;&lt;keyword&gt;Social Sciences&lt;/keyword&gt;&lt;keyword&gt;Success&lt;/keyword&gt;&lt;keyword&gt;Telecommunications policy&lt;/keyword&gt;&lt;keyword&gt;Theory Practice Relationship&lt;/keyword&gt;&lt;keyword&gt;United States of America&lt;/keyword&gt;&lt;/keywords&gt;&lt;dates&gt;&lt;year&gt;2008&lt;/year&gt;&lt;/dates&gt;&lt;pub-location&gt;Los Angeles, CA&lt;/pub-location&gt;&lt;publisher&gt;SAGE Publications&lt;/publisher&gt;&lt;isbn&gt;1940-1612&lt;/isbn&gt;&lt;urls&gt;&lt;/urls&gt;&lt;electronic-resource-num&gt;10.1177/1940161208314657&lt;/electronic-resource-num&gt;&lt;/record&gt;&lt;/Cite&gt;&lt;/EndNote&gt;</w:instrText>
      </w:r>
      <w:r w:rsidR="00843076" w:rsidRPr="00161864">
        <w:rPr>
          <w:color w:val="FF0000"/>
          <w:sz w:val="24"/>
        </w:rPr>
        <w:fldChar w:fldCharType="separate"/>
      </w:r>
      <w:r w:rsidR="00843076" w:rsidRPr="00161864">
        <w:rPr>
          <w:noProof/>
          <w:color w:val="FF0000"/>
          <w:sz w:val="24"/>
        </w:rPr>
        <w:t>(Entman 2008, 88)</w:t>
      </w:r>
      <w:r w:rsidR="00843076" w:rsidRPr="00161864">
        <w:rPr>
          <w:color w:val="FF0000"/>
          <w:sz w:val="24"/>
        </w:rPr>
        <w:fldChar w:fldCharType="end"/>
      </w:r>
      <w:r w:rsidR="00EE568A" w:rsidRPr="00161864">
        <w:rPr>
          <w:color w:val="FF0000"/>
          <w:sz w:val="24"/>
        </w:rPr>
        <w:t>.</w:t>
      </w:r>
      <w:r w:rsidR="00294900" w:rsidRPr="00161864">
        <w:rPr>
          <w:sz w:val="24"/>
        </w:rPr>
        <w:t xml:space="preserve"> </w:t>
      </w:r>
      <w:r w:rsidR="00EE568A" w:rsidRPr="00161864">
        <w:rPr>
          <w:sz w:val="24"/>
        </w:rPr>
        <w:t>Online subsidies</w:t>
      </w:r>
      <w:r w:rsidRPr="00161864">
        <w:rPr>
          <w:sz w:val="24"/>
        </w:rPr>
        <w:t xml:space="preserve"> are primarily directed at media to indirectly influence public debates and attitudes in favour of peacebuilding and international cooperation in targeted countries, in this case Colombia </w:t>
      </w:r>
      <w:r w:rsidRPr="00161864">
        <w:rPr>
          <w:sz w:val="24"/>
        </w:rPr>
        <w:fldChar w:fldCharType="begin">
          <w:fldData xml:space="preserve">PEVuZE5vdGU+PENpdGU+PEF1dGhvcj5FbnRtYW48L0F1dGhvcj48WWVhcj4yMDA4PC9ZZWFyPjxS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==
</w:fldData>
        </w:fldChar>
      </w:r>
      <w:r w:rsidRPr="00161864">
        <w:rPr>
          <w:sz w:val="24"/>
        </w:rPr>
        <w:instrText xml:space="preserve"> ADDIN EN.CITE </w:instrText>
      </w:r>
      <w:r w:rsidRPr="00161864">
        <w:rPr>
          <w:sz w:val="24"/>
        </w:rPr>
        <w:fldChar w:fldCharType="begin">
          <w:fldData xml:space="preserve">PEVuZE5vdGU+PENpdGU+PEF1dGhvcj5FbnRtYW48L0F1dGhvcj48WWVhcj4yMDA4PC9ZZWFyPjxS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==
</w:fldData>
        </w:fldChar>
      </w:r>
      <w:r w:rsidRPr="00161864">
        <w:rPr>
          <w:sz w:val="24"/>
        </w:rPr>
        <w:instrText xml:space="preserve"> ADDIN EN.CITE.DATA </w:instrText>
      </w:r>
      <w:r w:rsidRPr="00161864">
        <w:rPr>
          <w:sz w:val="24"/>
        </w:rPr>
      </w:r>
      <w:r w:rsidRPr="00161864">
        <w:rPr>
          <w:sz w:val="24"/>
        </w:rPr>
        <w:fldChar w:fldCharType="end"/>
      </w:r>
      <w:r w:rsidRPr="00161864">
        <w:rPr>
          <w:sz w:val="24"/>
        </w:rPr>
      </w:r>
      <w:r w:rsidRPr="00161864">
        <w:rPr>
          <w:sz w:val="24"/>
        </w:rPr>
        <w:fldChar w:fldCharType="separate"/>
      </w:r>
      <w:r w:rsidRPr="00161864">
        <w:rPr>
          <w:noProof/>
          <w:sz w:val="24"/>
        </w:rPr>
        <w:t>(Entman 2008, 88-89; Golan 2013, 1251-1252; Sheafer and Gabay 2009, 448; Sevin 2015, 566; Sheafer, Shenhav, and Amsalem 2018, 251; cited by Montoya-Londoño 2023)</w:t>
      </w:r>
      <w:r w:rsidRPr="00161864">
        <w:rPr>
          <w:sz w:val="24"/>
        </w:rPr>
        <w:fldChar w:fldCharType="end"/>
      </w:r>
      <w:r w:rsidRPr="00161864">
        <w:rPr>
          <w:sz w:val="24"/>
        </w:rPr>
        <w:t>.</w:t>
      </w:r>
      <w:r w:rsidRPr="009F76AF">
        <w:t xml:space="preserve">  </w:t>
      </w:r>
    </w:p>
    <w:p w14:paraId="6092A0C7" w14:textId="73469E5D" w:rsidR="00716B15" w:rsidRDefault="00AC7F32" w:rsidP="00CC3981">
      <w:pPr>
        <w:pStyle w:val="Displayedquotation"/>
        <w:spacing w:before="0" w:after="0"/>
        <w:ind w:left="0" w:right="-6" w:firstLine="709"/>
        <w:jc w:val="both"/>
        <w:rPr>
          <w:sz w:val="24"/>
        </w:rPr>
      </w:pPr>
      <w:r w:rsidRPr="009F76AF">
        <w:rPr>
          <w:sz w:val="24"/>
        </w:rPr>
        <w:t>The period between 2016 and 2019 was a key transitional period</w:t>
      </w:r>
      <w:r w:rsidR="006D209B">
        <w:rPr>
          <w:sz w:val="24"/>
        </w:rPr>
        <w:t>,</w:t>
      </w:r>
      <w:r w:rsidRPr="009F76AF">
        <w:rPr>
          <w:sz w:val="24"/>
        </w:rPr>
        <w:t xml:space="preserve"> </w:t>
      </w:r>
      <w:r w:rsidR="006D209B">
        <w:rPr>
          <w:color w:val="FF0000"/>
          <w:sz w:val="24"/>
        </w:rPr>
        <w:t xml:space="preserve">given </w:t>
      </w:r>
      <w:r w:rsidR="004B7FB9" w:rsidRPr="009F76AF">
        <w:rPr>
          <w:sz w:val="24"/>
        </w:rPr>
        <w:t xml:space="preserve">the </w:t>
      </w:r>
      <w:r w:rsidR="003E7DCE">
        <w:rPr>
          <w:color w:val="FF0000"/>
          <w:sz w:val="24"/>
        </w:rPr>
        <w:t xml:space="preserve">ratification and </w:t>
      </w:r>
      <w:r w:rsidR="004B7FB9" w:rsidRPr="009F76AF">
        <w:rPr>
          <w:sz w:val="24"/>
        </w:rPr>
        <w:t>first year of</w:t>
      </w:r>
      <w:r w:rsidRPr="009F76AF">
        <w:rPr>
          <w:sz w:val="24"/>
        </w:rPr>
        <w:t xml:space="preserve"> the Peace Agreement implementation</w:t>
      </w:r>
      <w:r w:rsidR="006D209B">
        <w:rPr>
          <w:sz w:val="24"/>
        </w:rPr>
        <w:t xml:space="preserve"> </w:t>
      </w:r>
      <w:r w:rsidR="006D209B">
        <w:rPr>
          <w:color w:val="FF0000"/>
          <w:sz w:val="24"/>
        </w:rPr>
        <w:t>led by President Juan Manuel Santos</w:t>
      </w:r>
      <w:r w:rsidRPr="009F76AF">
        <w:rPr>
          <w:sz w:val="24"/>
        </w:rPr>
        <w:t xml:space="preserve">, the </w:t>
      </w:r>
      <w:r w:rsidR="004B7FB9" w:rsidRPr="009F76AF">
        <w:rPr>
          <w:sz w:val="24"/>
        </w:rPr>
        <w:t xml:space="preserve">2017 </w:t>
      </w:r>
      <w:r w:rsidRPr="009F76AF">
        <w:rPr>
          <w:sz w:val="24"/>
        </w:rPr>
        <w:t xml:space="preserve">presidential campaigns and the first six months of </w:t>
      </w:r>
      <w:r w:rsidR="003E7DCE">
        <w:rPr>
          <w:sz w:val="24"/>
        </w:rPr>
        <w:t>the</w:t>
      </w:r>
      <w:r w:rsidRPr="009F76AF">
        <w:rPr>
          <w:sz w:val="24"/>
        </w:rPr>
        <w:t xml:space="preserve"> </w:t>
      </w:r>
      <w:r w:rsidR="0088100A">
        <w:rPr>
          <w:sz w:val="24"/>
        </w:rPr>
        <w:t xml:space="preserve">new </w:t>
      </w:r>
      <w:r w:rsidRPr="009F76AF">
        <w:rPr>
          <w:sz w:val="24"/>
        </w:rPr>
        <w:t xml:space="preserve">government </w:t>
      </w:r>
      <w:r w:rsidR="003E7DCE">
        <w:rPr>
          <w:sz w:val="24"/>
        </w:rPr>
        <w:t xml:space="preserve">of </w:t>
      </w:r>
      <w:r w:rsidRPr="009F76AF">
        <w:rPr>
          <w:sz w:val="24"/>
        </w:rPr>
        <w:t xml:space="preserve">right-wing President and opponent of the peace process Ivan Duque </w:t>
      </w:r>
      <w:r w:rsidR="00F9298D" w:rsidRPr="009F76AF">
        <w:rPr>
          <w:sz w:val="24"/>
        </w:rPr>
        <w:t>Márquez</w:t>
      </w:r>
      <w:r w:rsidR="007D7535">
        <w:rPr>
          <w:sz w:val="24"/>
        </w:rPr>
        <w:t xml:space="preserve"> </w:t>
      </w:r>
      <w:r w:rsidR="007D7535" w:rsidRPr="007D7535">
        <w:rPr>
          <w:color w:val="FF0000"/>
          <w:sz w:val="24"/>
        </w:rPr>
        <w:t>(2018-2022)</w:t>
      </w:r>
      <w:r w:rsidRPr="009F76AF">
        <w:rPr>
          <w:sz w:val="24"/>
        </w:rPr>
        <w:t xml:space="preserve">. </w:t>
      </w:r>
      <w:r w:rsidR="00F61B2D">
        <w:rPr>
          <w:sz w:val="24"/>
        </w:rPr>
        <w:t xml:space="preserve">The latter </w:t>
      </w:r>
      <w:r w:rsidR="00311072" w:rsidRPr="009F76AF">
        <w:rPr>
          <w:sz w:val="24"/>
        </w:rPr>
        <w:t>sought</w:t>
      </w:r>
      <w:r w:rsidR="00350408" w:rsidRPr="009F76AF">
        <w:rPr>
          <w:sz w:val="24"/>
        </w:rPr>
        <w:t xml:space="preserve"> to reform the transitional justice mechanism created </w:t>
      </w:r>
      <w:r w:rsidR="00311072" w:rsidRPr="009F76AF">
        <w:rPr>
          <w:sz w:val="24"/>
        </w:rPr>
        <w:t>by the peace agreement</w:t>
      </w:r>
      <w:r w:rsidR="00905957" w:rsidRPr="009F76AF">
        <w:rPr>
          <w:sz w:val="24"/>
        </w:rPr>
        <w:t>,</w:t>
      </w:r>
      <w:r w:rsidR="00350408" w:rsidRPr="009F76AF">
        <w:rPr>
          <w:sz w:val="24"/>
        </w:rPr>
        <w:t xml:space="preserve"> </w:t>
      </w:r>
      <w:r w:rsidR="00905957" w:rsidRPr="009F76AF">
        <w:rPr>
          <w:sz w:val="24"/>
        </w:rPr>
        <w:t>lagged</w:t>
      </w:r>
      <w:r w:rsidR="00350408" w:rsidRPr="009F76AF">
        <w:rPr>
          <w:sz w:val="24"/>
        </w:rPr>
        <w:t xml:space="preserve"> in </w:t>
      </w:r>
      <w:r w:rsidR="00311072" w:rsidRPr="009F76AF">
        <w:rPr>
          <w:sz w:val="24"/>
        </w:rPr>
        <w:t>the</w:t>
      </w:r>
      <w:r w:rsidR="00350408" w:rsidRPr="009F76AF">
        <w:rPr>
          <w:sz w:val="24"/>
        </w:rPr>
        <w:t xml:space="preserve"> implementation</w:t>
      </w:r>
      <w:r w:rsidR="00311072" w:rsidRPr="009F76AF">
        <w:rPr>
          <w:sz w:val="24"/>
        </w:rPr>
        <w:t xml:space="preserve"> of the accords</w:t>
      </w:r>
      <w:r w:rsidR="00905957" w:rsidRPr="009F76AF">
        <w:rPr>
          <w:sz w:val="24"/>
        </w:rPr>
        <w:t xml:space="preserve">, and </w:t>
      </w:r>
      <w:r w:rsidR="00DD1E26" w:rsidRPr="009F76AF">
        <w:rPr>
          <w:sz w:val="24"/>
        </w:rPr>
        <w:t>ended</w:t>
      </w:r>
      <w:r w:rsidR="005B4036" w:rsidRPr="009F76AF">
        <w:rPr>
          <w:sz w:val="24"/>
        </w:rPr>
        <w:t xml:space="preserve"> peace talks with ELN in retaliation for an attack in </w:t>
      </w:r>
      <w:r w:rsidR="00DD1E26" w:rsidRPr="009F76AF">
        <w:rPr>
          <w:sz w:val="24"/>
        </w:rPr>
        <w:t>the</w:t>
      </w:r>
      <w:r w:rsidR="005B4036" w:rsidRPr="009F76AF">
        <w:rPr>
          <w:sz w:val="24"/>
        </w:rPr>
        <w:t xml:space="preserve"> Police Academy in Bogotá</w:t>
      </w:r>
      <w:r w:rsidR="00DD1E26" w:rsidRPr="009F76AF">
        <w:rPr>
          <w:sz w:val="24"/>
        </w:rPr>
        <w:t xml:space="preserve"> in January 2019</w:t>
      </w:r>
      <w:r w:rsidR="00533B49" w:rsidRPr="009F76AF">
        <w:rPr>
          <w:sz w:val="24"/>
        </w:rPr>
        <w:t xml:space="preserve"> </w:t>
      </w:r>
      <w:r w:rsidR="00533B49" w:rsidRPr="009F76AF">
        <w:rPr>
          <w:sz w:val="24"/>
        </w:rPr>
        <w:fldChar w:fldCharType="begin">
          <w:fldData xml:space="preserve">PEVuZE5vdGU+PENpdGU+PEF1dGhvcj5Ew61hei1QYWLDs248L0F1dGhvcj48WWVhcj4yMDE5PC9Z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</w:fldData>
        </w:fldChar>
      </w:r>
      <w:r w:rsidR="00B07CAF" w:rsidRPr="009F76AF">
        <w:rPr>
          <w:sz w:val="24"/>
        </w:rPr>
        <w:instrText xml:space="preserve"> ADDIN EN.CITE </w:instrText>
      </w:r>
      <w:r w:rsidR="00B07CAF" w:rsidRPr="009F76AF">
        <w:rPr>
          <w:sz w:val="24"/>
        </w:rPr>
        <w:fldChar w:fldCharType="begin">
          <w:fldData xml:space="preserve">PEVuZE5vdGU+PENpdGU+PEF1dGhvcj5Ew61hei1QYWLDs248L0F1dGhvcj48WWVhcj4yMDE5PC9Z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</w:fldData>
        </w:fldChar>
      </w:r>
      <w:r w:rsidR="00B07CAF" w:rsidRPr="009F76AF">
        <w:rPr>
          <w:sz w:val="24"/>
        </w:rPr>
        <w:instrText xml:space="preserve"> ADDIN EN.CITE.DATA </w:instrText>
      </w:r>
      <w:r w:rsidR="00B07CAF" w:rsidRPr="009F76AF">
        <w:rPr>
          <w:sz w:val="24"/>
        </w:rPr>
      </w:r>
      <w:r w:rsidR="00B07CAF" w:rsidRPr="009F76AF">
        <w:rPr>
          <w:sz w:val="24"/>
        </w:rPr>
        <w:fldChar w:fldCharType="end"/>
      </w:r>
      <w:r w:rsidR="00533B49" w:rsidRPr="009F76AF">
        <w:rPr>
          <w:sz w:val="24"/>
        </w:rPr>
      </w:r>
      <w:r w:rsidR="00533B49" w:rsidRPr="009F76AF">
        <w:rPr>
          <w:sz w:val="24"/>
        </w:rPr>
        <w:fldChar w:fldCharType="separate"/>
      </w:r>
      <w:r w:rsidR="00AA027C" w:rsidRPr="009F76AF">
        <w:rPr>
          <w:noProof/>
          <w:sz w:val="24"/>
        </w:rPr>
        <w:t>(Díaz-Pabón 2019; Kroc Institute for International Peace Studies 2019, 2020)</w:t>
      </w:r>
      <w:r w:rsidR="00533B49" w:rsidRPr="009F76AF">
        <w:rPr>
          <w:sz w:val="24"/>
        </w:rPr>
        <w:fldChar w:fldCharType="end"/>
      </w:r>
      <w:r w:rsidR="005B4036" w:rsidRPr="009F76AF">
        <w:rPr>
          <w:sz w:val="24"/>
        </w:rPr>
        <w:t>.</w:t>
      </w:r>
      <w:r w:rsidR="00905957" w:rsidRPr="009F76AF">
        <w:rPr>
          <w:sz w:val="24"/>
        </w:rPr>
        <w:t xml:space="preserve"> </w:t>
      </w:r>
      <w:r w:rsidR="00426933">
        <w:rPr>
          <w:sz w:val="24"/>
        </w:rPr>
        <w:t xml:space="preserve"> </w:t>
      </w:r>
    </w:p>
    <w:p w14:paraId="00BF631A" w14:textId="786E9536" w:rsidR="006D6691" w:rsidRPr="00B14CF1" w:rsidRDefault="00716B15" w:rsidP="00F95480">
      <w:pPr>
        <w:pStyle w:val="Displayedquotation"/>
        <w:spacing w:after="0"/>
        <w:ind w:left="0" w:right="-6" w:firstLine="709"/>
        <w:jc w:val="both"/>
        <w:rPr>
          <w:color w:val="FF0000"/>
          <w:sz w:val="24"/>
        </w:rPr>
      </w:pPr>
      <w:r w:rsidRPr="00716B15">
        <w:rPr>
          <w:color w:val="FF0000"/>
          <w:sz w:val="24"/>
        </w:rPr>
        <w:t xml:space="preserve">The period between 2021-2024 </w:t>
      </w:r>
      <w:r>
        <w:rPr>
          <w:color w:val="FF0000"/>
          <w:sz w:val="24"/>
        </w:rPr>
        <w:t>was marked by the s</w:t>
      </w:r>
      <w:r w:rsidR="00D04637" w:rsidRPr="00B14CF1">
        <w:rPr>
          <w:color w:val="FF0000"/>
          <w:sz w:val="24"/>
        </w:rPr>
        <w:t xml:space="preserve">ocial discontent </w:t>
      </w:r>
      <w:r w:rsidR="005E1F08">
        <w:rPr>
          <w:color w:val="FF0000"/>
          <w:sz w:val="24"/>
        </w:rPr>
        <w:t xml:space="preserve">rooted in the </w:t>
      </w:r>
      <w:r w:rsidR="00D04637" w:rsidRPr="00B14CF1">
        <w:rPr>
          <w:color w:val="FF0000"/>
          <w:sz w:val="24"/>
        </w:rPr>
        <w:t xml:space="preserve">Covid </w:t>
      </w:r>
      <w:r>
        <w:rPr>
          <w:color w:val="FF0000"/>
          <w:sz w:val="24"/>
        </w:rPr>
        <w:t xml:space="preserve">economic </w:t>
      </w:r>
      <w:r w:rsidR="00D04637" w:rsidRPr="00B14CF1">
        <w:rPr>
          <w:color w:val="FF0000"/>
          <w:sz w:val="24"/>
        </w:rPr>
        <w:t>fallout</w:t>
      </w:r>
      <w:r>
        <w:rPr>
          <w:color w:val="FF0000"/>
          <w:sz w:val="24"/>
        </w:rPr>
        <w:t xml:space="preserve"> and </w:t>
      </w:r>
      <w:r w:rsidR="00D04637" w:rsidRPr="00B14CF1">
        <w:rPr>
          <w:color w:val="FF0000"/>
          <w:sz w:val="24"/>
        </w:rPr>
        <w:t>unfulfilled promises of the peace agreement</w:t>
      </w:r>
      <w:r>
        <w:rPr>
          <w:color w:val="FF0000"/>
          <w:sz w:val="24"/>
        </w:rPr>
        <w:t>.</w:t>
      </w:r>
      <w:r w:rsidR="00D04637" w:rsidRPr="00B14CF1">
        <w:rPr>
          <w:color w:val="FF0000"/>
          <w:sz w:val="24"/>
        </w:rPr>
        <w:t xml:space="preserve"> </w:t>
      </w:r>
      <w:r>
        <w:rPr>
          <w:color w:val="FF0000"/>
          <w:sz w:val="24"/>
        </w:rPr>
        <w:t>Social protests in</w:t>
      </w:r>
      <w:r w:rsidR="00D04637" w:rsidRPr="00B14CF1">
        <w:rPr>
          <w:color w:val="FF0000"/>
          <w:sz w:val="24"/>
        </w:rPr>
        <w:t xml:space="preserve"> 2021</w:t>
      </w:r>
      <w:r>
        <w:rPr>
          <w:color w:val="FF0000"/>
          <w:sz w:val="24"/>
        </w:rPr>
        <w:t xml:space="preserve"> met a brutal</w:t>
      </w:r>
      <w:r w:rsidR="00B14CF1">
        <w:rPr>
          <w:color w:val="FF0000"/>
          <w:sz w:val="24"/>
        </w:rPr>
        <w:t xml:space="preserve"> response by </w:t>
      </w:r>
      <w:r>
        <w:rPr>
          <w:color w:val="FF0000"/>
          <w:sz w:val="24"/>
        </w:rPr>
        <w:t xml:space="preserve">security forces, </w:t>
      </w:r>
      <w:r w:rsidR="00B742B3">
        <w:rPr>
          <w:color w:val="FF0000"/>
          <w:sz w:val="24"/>
        </w:rPr>
        <w:t xml:space="preserve">while criminal organizations, </w:t>
      </w:r>
      <w:r>
        <w:rPr>
          <w:color w:val="FF0000"/>
          <w:sz w:val="24"/>
        </w:rPr>
        <w:t>FARC dissidents</w:t>
      </w:r>
      <w:r w:rsidR="00050C71">
        <w:rPr>
          <w:color w:val="FF0000"/>
          <w:sz w:val="24"/>
        </w:rPr>
        <w:t xml:space="preserve"> ̶ </w:t>
      </w:r>
      <w:r w:rsidR="00A10FD6">
        <w:rPr>
          <w:color w:val="FF0000"/>
          <w:sz w:val="24"/>
        </w:rPr>
        <w:t xml:space="preserve">today </w:t>
      </w:r>
      <w:r w:rsidR="00050C71">
        <w:rPr>
          <w:color w:val="FF0000"/>
          <w:sz w:val="24"/>
        </w:rPr>
        <w:t>grouped under the Central Major State (</w:t>
      </w:r>
      <w:r w:rsidR="00A10FD6">
        <w:rPr>
          <w:color w:val="FF0000"/>
          <w:sz w:val="24"/>
        </w:rPr>
        <w:t>Estado Mayor Central, EMC)</w:t>
      </w:r>
      <w:r w:rsidR="00050C71">
        <w:rPr>
          <w:color w:val="FF0000"/>
          <w:sz w:val="24"/>
        </w:rPr>
        <w:t>,</w:t>
      </w:r>
      <w:r w:rsidR="00A10FD6">
        <w:rPr>
          <w:color w:val="FF0000"/>
          <w:sz w:val="24"/>
        </w:rPr>
        <w:t xml:space="preserve"> </w:t>
      </w:r>
      <w:r w:rsidR="00B742B3">
        <w:rPr>
          <w:color w:val="FF0000"/>
          <w:sz w:val="24"/>
        </w:rPr>
        <w:t xml:space="preserve">and successors of right-wing paramilitary groups advanced violent territorial capture and control </w:t>
      </w:r>
      <w:r w:rsidR="00B742B3">
        <w:rPr>
          <w:color w:val="FF0000"/>
          <w:sz w:val="24"/>
        </w:rPr>
        <w:fldChar w:fldCharType="begin"/>
      </w:r>
      <w:r w:rsidR="008607D2">
        <w:rPr>
          <w:color w:val="FF0000"/>
          <w:sz w:val="24"/>
        </w:rPr>
        <w:instrText xml:space="preserve"> ADDIN EN.CITE &lt;EndNote&gt;&lt;Cite&gt;&lt;Author&gt;Human Rights Watch&lt;/Author&gt;&lt;Year&gt;2022&lt;/Year&gt;&lt;RecNum&gt;249&lt;/RecNum&gt;&lt;DisplayText&gt;(Human Rights Watch 2022, 2024)&lt;/DisplayText&gt;&lt;record&gt;&lt;rec-number&gt;249&lt;/rec-number&gt;&lt;foreign-keys&gt;&lt;key app="EN" db-id="pxrs00xf1evt0iexta5vpzdn2eedas0ttd0z" timestamp="1726810296" guid="fed61920-c96a-45c9-a4a3-1bd6b4fa4838"&gt;249&lt;/key&gt;&lt;/foreign-keys&gt;&lt;ref-type name="Web Page"&gt;12&lt;/ref-type&gt;&lt;contributors&gt;&lt;authors&gt;&lt;author&gt;Human Rights Watch,&lt;/author&gt;&lt;/authors&gt;&lt;/contributors&gt;&lt;titles&gt;&lt;title&gt;Colombia Events of 2021&lt;/title&gt;&lt;/titles&gt;&lt;volume&gt;2022&lt;/volume&gt;&lt;number&gt;20 September&lt;/number&gt;&lt;dates&gt;&lt;year&gt;2022&lt;/year&gt;&lt;/dates&gt;&lt;pub-location&gt;HRW World Report 2022&lt;/pub-location&gt;&lt;publisher&gt;Human Rights Watch&lt;/publisher&gt;&lt;urls&gt;&lt;related-urls&gt;&lt;url&gt;https://www.hrw.org/world-report/2022/country-chapters/colombia&lt;/url&gt;&lt;/related-urls&gt;&lt;/urls&gt;&lt;language&gt;English&lt;/language&gt;&lt;/record&gt;&lt;/Cite&gt;&lt;Cite&gt;&lt;Author&gt;Human Rights Watch&lt;/Author&gt;&lt;Year&gt;2024&lt;/Year&gt;&lt;RecNum&gt;247&lt;/RecNum&gt;&lt;record&gt;&lt;rec-number&gt;247&lt;/rec-number&gt;&lt;foreign-keys&gt;&lt;key app="EN" db-id="pxrs00xf1evt0iexta5vpzdn2eedas0ttd0z" timestamp="1726805990" guid="4569af12-6132-4533-81e7-05d9d4ef0d87"&gt;247&lt;/key&gt;&lt;/foreign-keys&gt;&lt;ref-type name="Web Page"&gt;12&lt;/ref-type&gt;&lt;contributors&gt;&lt;authors&gt;&lt;author&gt;Human Rights Watch,&lt;/author&gt;&lt;/authors&gt;&lt;/contributors&gt;&lt;titles&gt;&lt;title&gt;Colombia events of 2023&lt;/title&gt;&lt;/titles&gt;&lt;volume&gt;2024&lt;/volume&gt;&lt;number&gt;20 September&lt;/number&gt;&lt;dates&gt;&lt;year&gt;2024&lt;/year&gt;&lt;/dates&gt;&lt;pub-location&gt;HRW World Report 2024&lt;/pub-location&gt;&lt;publisher&gt;Human Rights Watch&lt;/publisher&gt;&lt;urls&gt;&lt;related-urls&gt;&lt;url&gt;https://www.hrw.org/world-report/2024/country-chapters/colombia&lt;/url&gt;&lt;/related-urls&gt;&lt;/urls&gt;&lt;language&gt;English&lt;/language&gt;&lt;/record&gt;&lt;/Cite&gt;&lt;/EndNote&gt;</w:instrText>
      </w:r>
      <w:r w:rsidR="00B742B3">
        <w:rPr>
          <w:color w:val="FF0000"/>
          <w:sz w:val="24"/>
        </w:rPr>
        <w:fldChar w:fldCharType="separate"/>
      </w:r>
      <w:r w:rsidR="008607D2">
        <w:rPr>
          <w:noProof/>
          <w:color w:val="FF0000"/>
          <w:sz w:val="24"/>
        </w:rPr>
        <w:t>(Human Rights Watch 2022, 2024)</w:t>
      </w:r>
      <w:r w:rsidR="00B742B3">
        <w:rPr>
          <w:color w:val="FF0000"/>
          <w:sz w:val="24"/>
        </w:rPr>
        <w:fldChar w:fldCharType="end"/>
      </w:r>
      <w:r w:rsidR="00B742B3">
        <w:rPr>
          <w:color w:val="FF0000"/>
          <w:sz w:val="24"/>
        </w:rPr>
        <w:t>.</w:t>
      </w:r>
      <w:r w:rsidR="00C70E85">
        <w:rPr>
          <w:color w:val="FF0000"/>
          <w:sz w:val="24"/>
        </w:rPr>
        <w:t xml:space="preserve"> </w:t>
      </w:r>
      <w:r w:rsidR="00B742B3">
        <w:rPr>
          <w:color w:val="FF0000"/>
          <w:sz w:val="24"/>
        </w:rPr>
        <w:t>L</w:t>
      </w:r>
      <w:r w:rsidR="00B742B3" w:rsidRPr="00B14CF1">
        <w:rPr>
          <w:color w:val="FF0000"/>
          <w:sz w:val="24"/>
        </w:rPr>
        <w:t>eft-wing President Gustavo Petro</w:t>
      </w:r>
      <w:r w:rsidR="00B742B3">
        <w:rPr>
          <w:color w:val="FF0000"/>
          <w:sz w:val="24"/>
        </w:rPr>
        <w:t xml:space="preserve"> came to office </w:t>
      </w:r>
      <w:r w:rsidR="00B742B3" w:rsidRPr="00B14CF1">
        <w:rPr>
          <w:color w:val="FF0000"/>
          <w:sz w:val="24"/>
        </w:rPr>
        <w:t>in 2022</w:t>
      </w:r>
      <w:r w:rsidR="0066079A">
        <w:rPr>
          <w:color w:val="FF0000"/>
          <w:sz w:val="24"/>
        </w:rPr>
        <w:t xml:space="preserve"> with a Total Peace policy geared to promote peace talks with all armed groups and </w:t>
      </w:r>
      <w:r w:rsidR="0088100A">
        <w:rPr>
          <w:color w:val="FF0000"/>
          <w:sz w:val="24"/>
        </w:rPr>
        <w:t>harmonis</w:t>
      </w:r>
      <w:r w:rsidR="00050C71">
        <w:rPr>
          <w:color w:val="FF0000"/>
          <w:sz w:val="24"/>
        </w:rPr>
        <w:t>e</w:t>
      </w:r>
      <w:r w:rsidR="0066079A">
        <w:rPr>
          <w:color w:val="FF0000"/>
          <w:sz w:val="24"/>
        </w:rPr>
        <w:t xml:space="preserve"> </w:t>
      </w:r>
      <w:r w:rsidR="00B31098">
        <w:rPr>
          <w:color w:val="FF0000"/>
          <w:sz w:val="24"/>
        </w:rPr>
        <w:t xml:space="preserve">the </w:t>
      </w:r>
      <w:r w:rsidR="0066079A">
        <w:rPr>
          <w:color w:val="FF0000"/>
          <w:sz w:val="24"/>
        </w:rPr>
        <w:t>peace agreement</w:t>
      </w:r>
      <w:r w:rsidR="00B31098">
        <w:rPr>
          <w:color w:val="FF0000"/>
          <w:sz w:val="24"/>
        </w:rPr>
        <w:t xml:space="preserve"> </w:t>
      </w:r>
      <w:r w:rsidR="0066079A">
        <w:rPr>
          <w:color w:val="FF0000"/>
          <w:sz w:val="24"/>
        </w:rPr>
        <w:t>with the institutional architecture and the National Development Plan</w:t>
      </w:r>
      <w:r w:rsidR="00B31098">
        <w:rPr>
          <w:color w:val="FF0000"/>
          <w:sz w:val="24"/>
        </w:rPr>
        <w:t xml:space="preserve">. Despite temporal ceasefires with ELN and </w:t>
      </w:r>
      <w:r w:rsidR="00A10FD6">
        <w:rPr>
          <w:color w:val="FF0000"/>
          <w:sz w:val="24"/>
        </w:rPr>
        <w:t>EMC</w:t>
      </w:r>
      <w:r w:rsidR="00B31098">
        <w:rPr>
          <w:color w:val="FF0000"/>
          <w:sz w:val="24"/>
        </w:rPr>
        <w:t xml:space="preserve">, </w:t>
      </w:r>
      <w:r w:rsidR="00D26511">
        <w:rPr>
          <w:color w:val="FF0000"/>
          <w:sz w:val="24"/>
        </w:rPr>
        <w:t xml:space="preserve">armed </w:t>
      </w:r>
      <w:r w:rsidR="00D26511">
        <w:rPr>
          <w:color w:val="FF0000"/>
          <w:sz w:val="24"/>
        </w:rPr>
        <w:lastRenderedPageBreak/>
        <w:t>conflicts</w:t>
      </w:r>
      <w:r w:rsidR="00B31098">
        <w:rPr>
          <w:color w:val="FF0000"/>
          <w:sz w:val="24"/>
        </w:rPr>
        <w:t xml:space="preserve"> </w:t>
      </w:r>
      <w:r w:rsidR="008607D2">
        <w:rPr>
          <w:color w:val="FF0000"/>
          <w:sz w:val="24"/>
        </w:rPr>
        <w:t xml:space="preserve">had </w:t>
      </w:r>
      <w:r w:rsidR="00B31098">
        <w:rPr>
          <w:color w:val="FF0000"/>
          <w:sz w:val="24"/>
        </w:rPr>
        <w:t>persist</w:t>
      </w:r>
      <w:r w:rsidR="0088100A">
        <w:rPr>
          <w:color w:val="FF0000"/>
          <w:sz w:val="24"/>
        </w:rPr>
        <w:t>ed</w:t>
      </w:r>
      <w:r w:rsidR="00B31098">
        <w:rPr>
          <w:color w:val="FF0000"/>
          <w:sz w:val="24"/>
        </w:rPr>
        <w:t xml:space="preserve"> </w:t>
      </w:r>
      <w:r w:rsidR="00A10FD6">
        <w:rPr>
          <w:color w:val="FF0000"/>
          <w:sz w:val="24"/>
        </w:rPr>
        <w:t xml:space="preserve">nationally </w:t>
      </w:r>
      <w:r w:rsidR="00B31098">
        <w:rPr>
          <w:color w:val="FF0000"/>
          <w:sz w:val="24"/>
        </w:rPr>
        <w:t>along with the institutional inability to guarantee non-repetition and humanitarian protection</w:t>
      </w:r>
      <w:r w:rsidR="00D26511">
        <w:rPr>
          <w:color w:val="FF0000"/>
          <w:sz w:val="24"/>
        </w:rPr>
        <w:t>, particularly for ethnic communities and human rights and social leaders</w:t>
      </w:r>
      <w:r w:rsidR="0066079A">
        <w:rPr>
          <w:color w:val="FF0000"/>
          <w:sz w:val="24"/>
        </w:rPr>
        <w:t xml:space="preserve"> </w:t>
      </w:r>
      <w:r w:rsidR="0066079A">
        <w:rPr>
          <w:color w:val="FF0000"/>
          <w:sz w:val="24"/>
        </w:rPr>
        <w:fldChar w:fldCharType="begin">
          <w:fldData xml:space="preserve">PEVuZE5vdGU+PENpdGU+PEF1dGhvcj5BbHZhcmV6PC9BdXRob3I+PFllYXI+MjAyNDwvWWVhcj48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</w:fldData>
        </w:fldChar>
      </w:r>
      <w:r w:rsidR="0066079A">
        <w:rPr>
          <w:color w:val="FF0000"/>
          <w:sz w:val="24"/>
        </w:rPr>
        <w:instrText xml:space="preserve"> ADDIN EN.CITE </w:instrText>
      </w:r>
      <w:r w:rsidR="0066079A">
        <w:rPr>
          <w:color w:val="FF0000"/>
          <w:sz w:val="24"/>
        </w:rPr>
        <w:fldChar w:fldCharType="begin">
          <w:fldData xml:space="preserve">PEVuZE5vdGU+PENpdGU+PEF1dGhvcj5BbHZhcmV6PC9BdXRob3I+PFllYXI+MjAyNDwvWWVhcj48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</w:fldData>
        </w:fldChar>
      </w:r>
      <w:r w:rsidR="0066079A">
        <w:rPr>
          <w:color w:val="FF0000"/>
          <w:sz w:val="24"/>
        </w:rPr>
        <w:instrText xml:space="preserve"> ADDIN EN.CITE.DATA </w:instrText>
      </w:r>
      <w:r w:rsidR="0066079A">
        <w:rPr>
          <w:color w:val="FF0000"/>
          <w:sz w:val="24"/>
        </w:rPr>
      </w:r>
      <w:r w:rsidR="0066079A">
        <w:rPr>
          <w:color w:val="FF0000"/>
          <w:sz w:val="24"/>
        </w:rPr>
        <w:fldChar w:fldCharType="end"/>
      </w:r>
      <w:r w:rsidR="0066079A">
        <w:rPr>
          <w:color w:val="FF0000"/>
          <w:sz w:val="24"/>
        </w:rPr>
      </w:r>
      <w:r w:rsidR="0066079A">
        <w:rPr>
          <w:color w:val="FF0000"/>
          <w:sz w:val="24"/>
        </w:rPr>
        <w:fldChar w:fldCharType="separate"/>
      </w:r>
      <w:r w:rsidR="0066079A">
        <w:rPr>
          <w:noProof/>
          <w:color w:val="FF0000"/>
          <w:sz w:val="24"/>
        </w:rPr>
        <w:t>(Alvarez et al. 2024)</w:t>
      </w:r>
      <w:r w:rsidR="0066079A">
        <w:rPr>
          <w:color w:val="FF0000"/>
          <w:sz w:val="24"/>
        </w:rPr>
        <w:fldChar w:fldCharType="end"/>
      </w:r>
      <w:r w:rsidR="00B31098">
        <w:rPr>
          <w:color w:val="FF0000"/>
          <w:sz w:val="24"/>
        </w:rPr>
        <w:t xml:space="preserve">. </w:t>
      </w:r>
      <w:r>
        <w:rPr>
          <w:color w:val="FF0000"/>
          <w:sz w:val="24"/>
        </w:rPr>
        <w:t xml:space="preserve"> </w:t>
      </w:r>
      <w:r w:rsidR="00D04637" w:rsidRPr="00B14CF1">
        <w:rPr>
          <w:color w:val="FF0000"/>
          <w:sz w:val="24"/>
        </w:rPr>
        <w:t xml:space="preserve">  </w:t>
      </w:r>
    </w:p>
    <w:p w14:paraId="25E816D2" w14:textId="12AA95D2" w:rsidR="006D6691" w:rsidRDefault="006D6691" w:rsidP="00F95480">
      <w:pPr>
        <w:pStyle w:val="Displayedquotation"/>
        <w:spacing w:after="0"/>
        <w:ind w:left="0" w:right="-6" w:firstLine="709"/>
        <w:jc w:val="both"/>
        <w:rPr>
          <w:sz w:val="24"/>
        </w:rPr>
      </w:pPr>
      <w:r w:rsidRPr="009F76AF">
        <w:rPr>
          <w:sz w:val="24"/>
        </w:rPr>
        <w:t xml:space="preserve">In the meantime, international funding for Colombia </w:t>
      </w:r>
      <w:r w:rsidR="00D26511">
        <w:rPr>
          <w:sz w:val="24"/>
        </w:rPr>
        <w:t xml:space="preserve">has </w:t>
      </w:r>
      <w:r w:rsidRPr="009F76AF">
        <w:rPr>
          <w:sz w:val="24"/>
        </w:rPr>
        <w:t xml:space="preserve">kept flowing into a greater extent than for other countries in the region </w:t>
      </w:r>
      <w:r w:rsidRPr="009F76AF">
        <w:rPr>
          <w:sz w:val="24"/>
        </w:rPr>
        <w:fldChar w:fldCharType="begin"/>
      </w:r>
      <w:r w:rsidRPr="009F76AF">
        <w:rPr>
          <w:sz w:val="24"/>
        </w:rPr>
        <w:instrText xml:space="preserve"> ADDIN EN.CITE &lt;EndNote&gt;&lt;Cite&gt;&lt;Author&gt;World Bank Group&lt;/Author&gt;&lt;Year&gt;2023&lt;/Year&gt;&lt;RecNum&gt;158&lt;/RecNum&gt;&lt;DisplayText&gt;(World Bank Group 2023)&lt;/DisplayText&gt;&lt;record&gt;&lt;rec-number&gt;158&lt;/rec-number&gt;&lt;foreign-keys&gt;&lt;key app="EN" db-id="pxrs00xf1evt0iexta5vpzdn2eedas0ttd0z" timestamp="1691501766" guid="036a0493-4386-487c-9f1e-51c1a77a7310"&gt;158&lt;/key&gt;&lt;/foreign-keys&gt;&lt;ref-type name="Figure"&gt;37&lt;/ref-type&gt;&lt;contributors&gt;&lt;authors&gt;&lt;author&gt;World Bank Group,&lt;/author&gt;&lt;/authors&gt;&lt;/contributors&gt;&lt;titles&gt;&lt;title&gt;Net official development assistance and official aid received (current US$)&lt;/title&gt;&lt;/titles&gt;&lt;pages&gt;The image shows recipients of ODA per year. In 2016 Colombia was the highest recipient in the Americas with 1.11 billion after Cuba (2.7billion). In 2017 it received 850.369.995 below Bolivia (949.159.973). In 2018 was the highest recipient with 1.78 billion. In 2019 was the highest with 873.690.002. In 2020 was the highest with 1.87 billion followed by Honduras (1.18 billion). In 2021 was the highest with 1.91 billion followed by Brazil (1.11 billion)&lt;/pages&gt;&lt;dates&gt;&lt;year&gt;2023&lt;/year&gt;&lt;pub-dates&gt;&lt;date&gt;Map and excel table&lt;/date&gt;&lt;/pub-dates&gt;&lt;/dates&gt;&lt;pub-location&gt;The World Bank Net Official Development figures 2016-2021 map&lt;/pub-location&gt;&lt;publisher&gt;Data.worldbank.org&lt;/publisher&gt;&lt;urls&gt;&lt;related-urls&gt;&lt;url&gt;https://data.worldbank.org/indicator/DT.ODA.ALLD.CD?end=2021&amp;amp;start=1960&amp;amp;type=shaded&amp;amp;view=map&amp;amp;year=2021&lt;/url&gt;&lt;/related-urls&gt;&lt;/urls&gt;&lt;remote-database-provider&gt;The World Bank&lt;/remote-database-provider&gt;&lt;language&gt;English&lt;/language&gt;&lt;access-date&gt;8 August 2023&lt;/access-date&gt;&lt;/record&gt;&lt;/Cite&gt;&lt;/EndNote&gt;</w:instrText>
      </w:r>
      <w:r w:rsidRPr="009F76AF">
        <w:rPr>
          <w:sz w:val="24"/>
        </w:rPr>
        <w:fldChar w:fldCharType="separate"/>
      </w:r>
      <w:r w:rsidRPr="009F76AF">
        <w:rPr>
          <w:noProof/>
          <w:sz w:val="24"/>
        </w:rPr>
        <w:t>(World Bank Group 2023)</w:t>
      </w:r>
      <w:r w:rsidRPr="009F76AF">
        <w:rPr>
          <w:sz w:val="24"/>
        </w:rPr>
        <w:fldChar w:fldCharType="end"/>
      </w:r>
      <w:r w:rsidRPr="009F76AF">
        <w:rPr>
          <w:sz w:val="24"/>
        </w:rPr>
        <w:t>. Between 2016 and 2021</w:t>
      </w:r>
      <w:r w:rsidR="006074F8">
        <w:rPr>
          <w:color w:val="FF0000"/>
          <w:sz w:val="24"/>
        </w:rPr>
        <w:t xml:space="preserve">, it increased from USD$635.5 million in 2016  to </w:t>
      </w:r>
      <w:r w:rsidR="00EA4297">
        <w:rPr>
          <w:color w:val="FF0000"/>
          <w:sz w:val="24"/>
        </w:rPr>
        <w:t xml:space="preserve">USD$2,523 million by 2024 </w:t>
      </w:r>
      <w:r w:rsidR="00EA4297">
        <w:rPr>
          <w:color w:val="FF0000"/>
          <w:sz w:val="24"/>
        </w:rPr>
        <w:fldChar w:fldCharType="begin"/>
      </w:r>
      <w:r w:rsidR="00EA4297">
        <w:rPr>
          <w:color w:val="FF0000"/>
          <w:sz w:val="24"/>
        </w:rPr>
        <w:instrText xml:space="preserve"> ADDIN EN.CITE &lt;EndNote&gt;&lt;Cite&gt;&lt;Author&gt;Agencia Presidencial de Cooperación&lt;/Author&gt;&lt;Year&gt;2022&lt;/Year&gt;&lt;RecNum&gt;160&lt;/RecNum&gt;&lt;Pages&gt;9&lt;/Pages&gt;&lt;DisplayText&gt;(Agencia Presidencial de Cooperación 2022a, 9; 2024)&lt;/DisplayText&gt;&lt;record&gt;&lt;rec-number&gt;160&lt;/rec-number&gt;&lt;foreign-keys&gt;&lt;key app="EN" db-id="pxrs00xf1evt0iexta5vpzdn2eedas0ttd0z" timestamp="1691506481" guid="50e4e186-ff7f-4117-ab92-1d0f64648656"&gt;160&lt;/key&gt;&lt;/foreign-keys&gt;&lt;ref-type name="Report"&gt;27&lt;/ref-type&gt;&lt;contributors&gt;&lt;authors&gt;&lt;author&gt;Agencia Presidencial de Cooperación,&lt;/author&gt;&lt;/authors&gt;&lt;subsidiary-authors&gt;&lt;author&gt;Dirección de Demanda de Cooperación Internacional&lt;/author&gt;&lt;/subsidiary-authors&gt;&lt;/contributors&gt;&lt;titles&gt;&lt;title&gt;Análisis de la Cooperación Internacional en Colombia 2021&lt;/title&gt;&lt;/titles&gt;&lt;dates&gt;&lt;year&gt;2022&lt;/year&gt;&lt;pub-dates&gt;&lt;date&gt;December 2022&lt;/date&gt;&lt;/pub-dates&gt;&lt;/dates&gt;&lt;urls&gt;&lt;related-urls&gt;&lt;url&gt;https://www.apccolombia.gov.co/comunicaciones/publicaciones&lt;/url&gt;&lt;/related-urls&gt;&lt;/urls&gt;&lt;language&gt;Spanish&lt;/language&gt;&lt;access-date&gt;8 August 2023&lt;/access-date&gt;&lt;/record&gt;&lt;/Cite&gt;&lt;Cite&gt;&lt;Author&gt;Agencia Presidencial de Cooperación&lt;/Author&gt;&lt;Year&gt;2024&lt;/Year&gt;&lt;RecNum&gt;250&lt;/RecNum&gt;&lt;record&gt;&lt;rec-number&gt;250&lt;/rec-number&gt;&lt;foreign-keys&gt;&lt;key app="EN" db-id="pxrs00xf1evt0iexta5vpzdn2eedas0ttd0z" timestamp="1727066417" guid="ea692a20-f489-4d8d-9b24-a30fa2c91c29"&gt;250&lt;/key&gt;&lt;/foreign-keys&gt;&lt;ref-type name="Web Page"&gt;12&lt;/ref-type&gt;&lt;contributors&gt;&lt;authors&gt;&lt;author&gt;Agencia Presidencial de Cooperación,&lt;/author&gt;&lt;/authors&gt;&lt;/contributors&gt;&lt;titles&gt;&lt;title&gt;Cooperación Internacional Alineada a las Prioridades de Paz&lt;/title&gt;&lt;/titles&gt;&lt;volume&gt;2024&lt;/volume&gt;&lt;number&gt;23 September&lt;/number&gt;&lt;dates&gt;&lt;year&gt;2024&lt;/year&gt;&lt;pub-dates&gt;&lt;date&gt;8 June 2024&lt;/date&gt;&lt;/pub-dates&gt;&lt;/dates&gt;&lt;pub-location&gt;Agencia de Cooperación Internacional&lt;/pub-location&gt;&lt;urls&gt;&lt;related-urls&gt;&lt;url&gt;https://www.apccolombia.gov.co/comunicaciones/publicaciones&lt;/url&gt;&lt;/related-urls&gt;&lt;/urls&gt;&lt;language&gt;Spanish&lt;/language&gt;&lt;/record&gt;&lt;/Cite&gt;&lt;/EndNote&gt;</w:instrText>
      </w:r>
      <w:r w:rsidR="00EA4297">
        <w:rPr>
          <w:color w:val="FF0000"/>
          <w:sz w:val="24"/>
        </w:rPr>
        <w:fldChar w:fldCharType="separate"/>
      </w:r>
      <w:r w:rsidR="00EA4297">
        <w:rPr>
          <w:noProof/>
          <w:color w:val="FF0000"/>
          <w:sz w:val="24"/>
        </w:rPr>
        <w:t>(Agencia Presidencial de Cooperación 2022a, 9; 2024)</w:t>
      </w:r>
      <w:r w:rsidR="00EA4297">
        <w:rPr>
          <w:color w:val="FF0000"/>
          <w:sz w:val="24"/>
        </w:rPr>
        <w:fldChar w:fldCharType="end"/>
      </w:r>
      <w:r w:rsidR="00EA4297">
        <w:rPr>
          <w:sz w:val="24"/>
        </w:rPr>
        <w:t xml:space="preserve">. </w:t>
      </w:r>
      <w:r w:rsidR="00D86FBB">
        <w:rPr>
          <w:color w:val="FF0000"/>
          <w:sz w:val="24"/>
        </w:rPr>
        <w:t xml:space="preserve">However, </w:t>
      </w:r>
      <w:r w:rsidR="007663ED">
        <w:rPr>
          <w:color w:val="FF0000"/>
          <w:sz w:val="24"/>
        </w:rPr>
        <w:t>peacebuilding went down as a priority between 2018 and 2022. During the Santos Administration,</w:t>
      </w:r>
      <w:r w:rsidR="001156FD" w:rsidRPr="00A7247D">
        <w:rPr>
          <w:color w:val="FF0000"/>
          <w:sz w:val="24"/>
        </w:rPr>
        <w:t xml:space="preserve"> </w:t>
      </w:r>
      <w:r w:rsidRPr="00A7247D">
        <w:rPr>
          <w:color w:val="FF0000"/>
          <w:sz w:val="24"/>
        </w:rPr>
        <w:t>most</w:t>
      </w:r>
      <w:r w:rsidR="00CE51C9" w:rsidRPr="00A7247D">
        <w:rPr>
          <w:color w:val="FF0000"/>
          <w:sz w:val="24"/>
        </w:rPr>
        <w:t xml:space="preserve"> </w:t>
      </w:r>
      <w:r w:rsidRPr="00A7247D">
        <w:rPr>
          <w:color w:val="FF0000"/>
          <w:sz w:val="24"/>
        </w:rPr>
        <w:t xml:space="preserve">of the international funds received </w:t>
      </w:r>
      <w:r w:rsidR="001156FD" w:rsidRPr="00A7247D">
        <w:rPr>
          <w:color w:val="FF0000"/>
          <w:sz w:val="24"/>
        </w:rPr>
        <w:t xml:space="preserve">up to 2018 were directed towards peacebuilding (41.67 per cent) </w:t>
      </w:r>
      <w:r w:rsidR="001156FD" w:rsidRPr="00A7247D">
        <w:rPr>
          <w:color w:val="FF0000"/>
          <w:sz w:val="24"/>
        </w:rPr>
        <w:fldChar w:fldCharType="begin"/>
      </w:r>
      <w:r w:rsidR="001156FD" w:rsidRPr="00A7247D">
        <w:rPr>
          <w:color w:val="FF0000"/>
          <w:sz w:val="24"/>
        </w:rPr>
        <w:instrText xml:space="preserve"> ADDIN EN.CITE &lt;EndNote&gt;&lt;Cite&gt;&lt;Author&gt;Agencia Presidencial de Cooperación&lt;/Author&gt;&lt;Year&gt;2018&lt;/Year&gt;&lt;RecNum&gt;147&lt;/RecNum&gt;&lt;DisplayText&gt;(Agencia Presidencial de Cooperación 2018)&lt;/DisplayText&gt;&lt;record&gt;&lt;rec-number&gt;147&lt;/rec-number&gt;&lt;foreign-keys&gt;&lt;key app="EN" db-id="pxrs00xf1evt0iexta5vpzdn2eedas0ttd0z" timestamp="1690982448" guid="6f59bfe8-3723-44bb-8493-6ba4079595b5"&gt;147&lt;/key&gt;&lt;/foreign-keys&gt;&lt;ref-type name="Report"&gt;27&lt;/ref-type&gt;&lt;contributors&gt;&lt;authors&gt;&lt;author&gt;Agencia Presidencial de Cooperación,&lt;/author&gt;&lt;/authors&gt;&lt;/contributors&gt;&lt;titles&gt;&lt;title&gt;Informe de Gestión 2018&lt;/title&gt;&lt;/titles&gt;&lt;dates&gt;&lt;year&gt;2018&lt;/year&gt;&lt;/dates&gt;&lt;urls&gt;&lt;related-urls&gt;&lt;url&gt;https://www.apccolombia.gov.co/informes-de-gestion&lt;/url&gt;&lt;/related-urls&gt;&lt;/urls&gt;&lt;language&gt;Spanish&lt;/language&gt;&lt;access-date&gt;5 October 2020&lt;/access-date&gt;&lt;/record&gt;&lt;/Cite&gt;&lt;/EndNote&gt;</w:instrText>
      </w:r>
      <w:r w:rsidR="001156FD" w:rsidRPr="00A7247D">
        <w:rPr>
          <w:color w:val="FF0000"/>
          <w:sz w:val="24"/>
        </w:rPr>
        <w:fldChar w:fldCharType="separate"/>
      </w:r>
      <w:r w:rsidR="001156FD" w:rsidRPr="00A7247D">
        <w:rPr>
          <w:noProof/>
          <w:color w:val="FF0000"/>
          <w:sz w:val="24"/>
        </w:rPr>
        <w:t>(Agencia Presidencial de Cooperación 2018)</w:t>
      </w:r>
      <w:r w:rsidR="001156FD" w:rsidRPr="00A7247D">
        <w:rPr>
          <w:color w:val="FF0000"/>
          <w:sz w:val="24"/>
        </w:rPr>
        <w:fldChar w:fldCharType="end"/>
      </w:r>
      <w:r w:rsidR="001156FD" w:rsidRPr="00A7247D">
        <w:rPr>
          <w:color w:val="FF0000"/>
          <w:sz w:val="24"/>
        </w:rPr>
        <w:t xml:space="preserve">. </w:t>
      </w:r>
      <w:r w:rsidR="007663ED">
        <w:rPr>
          <w:color w:val="FF0000"/>
          <w:sz w:val="24"/>
        </w:rPr>
        <w:t>In</w:t>
      </w:r>
      <w:r w:rsidR="00D0111B" w:rsidRPr="00A7247D">
        <w:rPr>
          <w:color w:val="FF0000"/>
          <w:sz w:val="24"/>
        </w:rPr>
        <w:t xml:space="preserve"> the Duque Administration,</w:t>
      </w:r>
      <w:r w:rsidRPr="00A7247D">
        <w:rPr>
          <w:color w:val="FF0000"/>
          <w:sz w:val="24"/>
        </w:rPr>
        <w:t xml:space="preserve"> </w:t>
      </w:r>
      <w:r w:rsidR="001156FD" w:rsidRPr="00A7247D">
        <w:rPr>
          <w:color w:val="FF0000"/>
          <w:sz w:val="24"/>
        </w:rPr>
        <w:t xml:space="preserve">most </w:t>
      </w:r>
      <w:r w:rsidR="007663ED">
        <w:rPr>
          <w:color w:val="FF0000"/>
          <w:sz w:val="24"/>
        </w:rPr>
        <w:t xml:space="preserve">international </w:t>
      </w:r>
      <w:r w:rsidR="001156FD" w:rsidRPr="00A7247D">
        <w:rPr>
          <w:color w:val="FF0000"/>
          <w:sz w:val="24"/>
        </w:rPr>
        <w:t xml:space="preserve">funds </w:t>
      </w:r>
      <w:r w:rsidRPr="00A7247D">
        <w:rPr>
          <w:color w:val="FF0000"/>
          <w:sz w:val="24"/>
        </w:rPr>
        <w:t xml:space="preserve">were </w:t>
      </w:r>
      <w:r w:rsidR="00D11192" w:rsidRPr="00A7247D">
        <w:rPr>
          <w:color w:val="FF0000"/>
          <w:sz w:val="24"/>
        </w:rPr>
        <w:t>directed towards</w:t>
      </w:r>
      <w:r w:rsidRPr="00A7247D">
        <w:rPr>
          <w:color w:val="FF0000"/>
          <w:sz w:val="24"/>
        </w:rPr>
        <w:t xml:space="preserve"> the migratory crisis from Venezuela</w:t>
      </w:r>
      <w:r w:rsidR="00D0111B" w:rsidRPr="00A7247D">
        <w:rPr>
          <w:color w:val="FF0000"/>
          <w:sz w:val="24"/>
        </w:rPr>
        <w:t xml:space="preserve"> (31.5 per cent)</w:t>
      </w:r>
      <w:r w:rsidRPr="00A7247D">
        <w:rPr>
          <w:color w:val="FF0000"/>
          <w:sz w:val="24"/>
        </w:rPr>
        <w:t>, followed</w:t>
      </w:r>
      <w:r w:rsidR="00BC369B" w:rsidRPr="00A7247D">
        <w:rPr>
          <w:color w:val="FF0000"/>
          <w:sz w:val="24"/>
        </w:rPr>
        <w:t xml:space="preserve"> </w:t>
      </w:r>
      <w:r w:rsidRPr="00A7247D">
        <w:rPr>
          <w:color w:val="FF0000"/>
          <w:sz w:val="24"/>
        </w:rPr>
        <w:t>by territorial stabilization post-agreement</w:t>
      </w:r>
      <w:r w:rsidR="00D0111B" w:rsidRPr="00A7247D">
        <w:rPr>
          <w:color w:val="FF0000"/>
          <w:sz w:val="24"/>
        </w:rPr>
        <w:t xml:space="preserve"> (26 per cent)</w:t>
      </w:r>
      <w:r w:rsidR="0088100A" w:rsidRPr="00A7247D">
        <w:rPr>
          <w:color w:val="FF0000"/>
          <w:sz w:val="24"/>
        </w:rPr>
        <w:t xml:space="preserve"> </w:t>
      </w:r>
      <w:r w:rsidR="0088100A" w:rsidRPr="00A7247D">
        <w:rPr>
          <w:color w:val="FF0000"/>
          <w:sz w:val="24"/>
        </w:rPr>
        <w:fldChar w:fldCharType="begin"/>
      </w:r>
      <w:r w:rsidR="0088100A" w:rsidRPr="00A7247D">
        <w:rPr>
          <w:color w:val="FF0000"/>
          <w:sz w:val="24"/>
        </w:rPr>
        <w:instrText xml:space="preserve"> ADDIN EN.CITE &lt;EndNote&gt;&lt;Cite&gt;&lt;Author&gt;Agencia Presidencial de Cooperación&lt;/Author&gt;&lt;Year&gt;2022&lt;/Year&gt;&lt;RecNum&gt;160&lt;/RecNum&gt;&lt;Pages&gt;40&lt;/Pages&gt;&lt;DisplayText&gt;(Agencia Presidencial de Cooperación 2022a, 40; 2022b)&lt;/DisplayText&gt;&lt;record&gt;&lt;rec-number&gt;160&lt;/rec-number&gt;&lt;foreign-keys&gt;&lt;key app="EN" db-id="pxrs00xf1evt0iexta5vpzdn2eedas0ttd0z" timestamp="1691506481" guid="50e4e186-ff7f-4117-ab92-1d0f64648656"&gt;160&lt;/key&gt;&lt;/foreign-keys&gt;&lt;ref-type name="Report"&gt;27&lt;/ref-type&gt;&lt;contributors&gt;&lt;authors&gt;&lt;author&gt;Agencia Presidencial de Cooperación,&lt;/author&gt;&lt;/authors&gt;&lt;subsidiary-authors&gt;&lt;author&gt;Dirección de Demanda de Cooperación Internacional&lt;/author&gt;&lt;/subsidiary-authors&gt;&lt;/contributors&gt;&lt;titles&gt;&lt;title&gt;Análisis de la Cooperación Internacional en Colombia 2021&lt;/title&gt;&lt;/titles&gt;&lt;dates&gt;&lt;year&gt;2022&lt;/year&gt;&lt;pub-dates&gt;&lt;date&gt;December 2022&lt;/date&gt;&lt;/pub-dates&gt;&lt;/dates&gt;&lt;urls&gt;&lt;related-urls&gt;&lt;url&gt;https://www.apccolombia.gov.co/comunicaciones/publicaciones&lt;/url&gt;&lt;/related-urls&gt;&lt;/urls&gt;&lt;language&gt;Spanish&lt;/language&gt;&lt;access-date&gt;8 August 2023&lt;/access-date&gt;&lt;/record&gt;&lt;/Cite&gt;&lt;Cite&gt;&lt;Author&gt;Agencia Presidencial de Cooperación&lt;/Author&gt;&lt;Year&gt;2022&lt;/Year&gt;&lt;RecNum&gt;159&lt;/RecNum&gt;&lt;record&gt;&lt;rec-number&gt;159&lt;/rec-number&gt;&lt;foreign-keys&gt;&lt;key app="EN" db-id="pxrs00xf1evt0iexta5vpzdn2eedas0ttd0z" timestamp="1691505863" guid="cccd0b74-9ca1-489c-a9f1-b85c36439a3f"&gt;159&lt;/key&gt;&lt;/foreign-keys&gt;&lt;ref-type name="Report"&gt;27&lt;/ref-type&gt;&lt;contributors&gt;&lt;authors&gt;&lt;author&gt;Agencia Presidencial de Cooperación,&lt;/author&gt;&lt;/authors&gt;&lt;/contributors&gt;&lt;titles&gt;&lt;title&gt;Informe Anual de Gestión APC-Colombia 2022&lt;/title&gt;&lt;/titles&gt;&lt;dates&gt;&lt;year&gt;2022&lt;/year&gt;&lt;pub-dates&gt;&lt;date&gt;2022&lt;/date&gt;&lt;/pub-dates&gt;&lt;/dates&gt;&lt;urls&gt;&lt;related-urls&gt;&lt;url&gt;https://www.apccolombia.gov.co/transparencia-y-acceso-la-informacion-publica/4-planeacion/informes-de-gestion&lt;/url&gt;&lt;/related-urls&gt;&lt;/urls&gt;&lt;language&gt;Spanish&lt;/language&gt;&lt;access-date&gt;8 August 2023&lt;/access-date&gt;&lt;/record&gt;&lt;/Cite&gt;&lt;/EndNote&gt;</w:instrText>
      </w:r>
      <w:r w:rsidR="0088100A" w:rsidRPr="00A7247D">
        <w:rPr>
          <w:color w:val="FF0000"/>
          <w:sz w:val="24"/>
        </w:rPr>
        <w:fldChar w:fldCharType="separate"/>
      </w:r>
      <w:r w:rsidR="0088100A" w:rsidRPr="00A7247D">
        <w:rPr>
          <w:noProof/>
          <w:color w:val="FF0000"/>
          <w:sz w:val="24"/>
        </w:rPr>
        <w:t>(Agencia Presidencial de Cooperación 2022a, 40; 2022b)</w:t>
      </w:r>
      <w:r w:rsidR="0088100A" w:rsidRPr="00A7247D">
        <w:rPr>
          <w:color w:val="FF0000"/>
          <w:sz w:val="24"/>
        </w:rPr>
        <w:fldChar w:fldCharType="end"/>
      </w:r>
      <w:r w:rsidR="001D440D" w:rsidRPr="00A7247D">
        <w:rPr>
          <w:color w:val="FF0000"/>
          <w:sz w:val="24"/>
        </w:rPr>
        <w:t xml:space="preserve">. </w:t>
      </w:r>
      <w:r w:rsidR="00A7247D" w:rsidRPr="00A7247D">
        <w:rPr>
          <w:color w:val="FF0000"/>
          <w:sz w:val="24"/>
        </w:rPr>
        <w:t xml:space="preserve"> By 2024, peacebuilding </w:t>
      </w:r>
      <w:r w:rsidR="00D86FBB">
        <w:rPr>
          <w:color w:val="FF0000"/>
          <w:sz w:val="24"/>
        </w:rPr>
        <w:t xml:space="preserve">has </w:t>
      </w:r>
      <w:r w:rsidR="00A7247D" w:rsidRPr="00A7247D">
        <w:rPr>
          <w:color w:val="FF0000"/>
          <w:sz w:val="24"/>
        </w:rPr>
        <w:t xml:space="preserve">again become a priority for the Petro Administration, with 48 per cent of ODA resources directed towards this aim </w:t>
      </w:r>
      <w:r w:rsidR="00A7247D" w:rsidRPr="00A7247D">
        <w:rPr>
          <w:color w:val="FF0000"/>
          <w:sz w:val="24"/>
        </w:rPr>
        <w:fldChar w:fldCharType="begin"/>
      </w:r>
      <w:r w:rsidR="00A7247D" w:rsidRPr="00A7247D">
        <w:rPr>
          <w:color w:val="FF0000"/>
          <w:sz w:val="24"/>
        </w:rPr>
        <w:instrText xml:space="preserve"> ADDIN EN.CITE &lt;EndNote&gt;&lt;Cite&gt;&lt;Author&gt;Agencia Presidencial de Cooperación&lt;/Author&gt;&lt;Year&gt;2024&lt;/Year&gt;&lt;RecNum&gt;250&lt;/RecNum&gt;&lt;DisplayText&gt;(Agencia Presidencial de Cooperación 2024)&lt;/DisplayText&gt;&lt;record&gt;&lt;rec-number&gt;250&lt;/rec-number&gt;&lt;foreign-keys&gt;&lt;key app="EN" db-id="pxrs00xf1evt0iexta5vpzdn2eedas0ttd0z" timestamp="1727066417" guid="ea692a20-f489-4d8d-9b24-a30fa2c91c29"&gt;250&lt;/key&gt;&lt;/foreign-keys&gt;&lt;ref-type name="Web Page"&gt;12&lt;/ref-type&gt;&lt;contributors&gt;&lt;authors&gt;&lt;author&gt;Agencia Presidencial de Cooperación,&lt;/author&gt;&lt;/authors&gt;&lt;/contributors&gt;&lt;titles&gt;&lt;title&gt;Cooperación Internacional Alineada a las Prioridades de Paz&lt;/title&gt;&lt;/titles&gt;&lt;volume&gt;2024&lt;/volume&gt;&lt;number&gt;23 September&lt;/number&gt;&lt;dates&gt;&lt;year&gt;2024&lt;/year&gt;&lt;pub-dates&gt;&lt;date&gt;8 June 2024&lt;/date&gt;&lt;/pub-dates&gt;&lt;/dates&gt;&lt;pub-location&gt;Agencia de Cooperación Internacional&lt;/pub-location&gt;&lt;urls&gt;&lt;related-urls&gt;&lt;url&gt;https://www.apccolombia.gov.co/comunicaciones/publicaciones&lt;/url&gt;&lt;/related-urls&gt;&lt;/urls&gt;&lt;language&gt;Spanish&lt;/language&gt;&lt;/record&gt;&lt;/Cite&gt;&lt;/EndNote&gt;</w:instrText>
      </w:r>
      <w:r w:rsidR="00A7247D" w:rsidRPr="00A7247D">
        <w:rPr>
          <w:color w:val="FF0000"/>
          <w:sz w:val="24"/>
        </w:rPr>
        <w:fldChar w:fldCharType="separate"/>
      </w:r>
      <w:r w:rsidR="00A7247D" w:rsidRPr="00A7247D">
        <w:rPr>
          <w:noProof/>
          <w:color w:val="FF0000"/>
          <w:sz w:val="24"/>
        </w:rPr>
        <w:t>(Agencia Presidencial de Cooperación 2024)</w:t>
      </w:r>
      <w:r w:rsidR="00A7247D" w:rsidRPr="00A7247D">
        <w:rPr>
          <w:color w:val="FF0000"/>
          <w:sz w:val="24"/>
        </w:rPr>
        <w:fldChar w:fldCharType="end"/>
      </w:r>
      <w:r w:rsidRPr="009F76AF">
        <w:rPr>
          <w:sz w:val="24"/>
        </w:rPr>
        <w:t xml:space="preserve">. </w:t>
      </w:r>
    </w:p>
    <w:p w14:paraId="08453040" w14:textId="7A28813C" w:rsidR="00CC3981" w:rsidRDefault="00CC3981" w:rsidP="00CC3981">
      <w:pPr>
        <w:pStyle w:val="Displayedquotation"/>
        <w:spacing w:before="0" w:after="0"/>
        <w:ind w:left="0" w:right="-6" w:firstLine="709"/>
        <w:jc w:val="both"/>
        <w:rPr>
          <w:sz w:val="24"/>
        </w:rPr>
      </w:pPr>
      <w:r w:rsidRPr="00A95DB9">
        <w:rPr>
          <w:color w:val="FF0000"/>
          <w:sz w:val="24"/>
        </w:rPr>
        <w:t>The</w:t>
      </w:r>
      <w:r>
        <w:rPr>
          <w:color w:val="FF0000"/>
          <w:sz w:val="24"/>
        </w:rPr>
        <w:t xml:space="preserve"> </w:t>
      </w:r>
      <w:r w:rsidRPr="00A95DB9">
        <w:rPr>
          <w:color w:val="FF0000"/>
          <w:sz w:val="24"/>
        </w:rPr>
        <w:t xml:space="preserve">actors chosen for the </w:t>
      </w:r>
      <w:r>
        <w:rPr>
          <w:color w:val="FF0000"/>
          <w:sz w:val="24"/>
        </w:rPr>
        <w:t>original</w:t>
      </w:r>
      <w:r w:rsidRPr="00A95DB9">
        <w:rPr>
          <w:color w:val="FF0000"/>
          <w:sz w:val="24"/>
        </w:rPr>
        <w:t xml:space="preserve"> analysis (2016-2019) </w:t>
      </w:r>
      <w:r>
        <w:rPr>
          <w:color w:val="FF0000"/>
          <w:sz w:val="24"/>
        </w:rPr>
        <w:t>were major donors for peacebuilding</w:t>
      </w:r>
      <w:r w:rsidRPr="00A95DB9">
        <w:rPr>
          <w:color w:val="FF0000"/>
          <w:sz w:val="24"/>
        </w:rPr>
        <w:t xml:space="preserve"> </w:t>
      </w:r>
      <w:r>
        <w:rPr>
          <w:color w:val="FF0000"/>
          <w:sz w:val="24"/>
        </w:rPr>
        <w:t xml:space="preserve">in </w:t>
      </w:r>
      <w:r w:rsidRPr="00A95DB9">
        <w:rPr>
          <w:color w:val="FF0000"/>
          <w:sz w:val="24"/>
        </w:rPr>
        <w:t xml:space="preserve">2016 and </w:t>
      </w:r>
      <w:r>
        <w:rPr>
          <w:color w:val="FF0000"/>
          <w:sz w:val="24"/>
        </w:rPr>
        <w:t>remained so during the period of study</w:t>
      </w:r>
      <w:r w:rsidRPr="00A95DB9">
        <w:rPr>
          <w:color w:val="FF0000"/>
          <w:sz w:val="24"/>
        </w:rPr>
        <w:t xml:space="preserve"> </w:t>
      </w:r>
      <w:r w:rsidRPr="00A95DB9">
        <w:rPr>
          <w:color w:val="FF0000"/>
          <w:sz w:val="24"/>
        </w:rPr>
        <w:fldChar w:fldCharType="begin">
          <w:fldData xml:space="preserve">PEVuZE5vdGU+PENpdGU+PEF1dGhvcj5BZ2VuY2lhIFByZXNpZGVuY2lhbCBkZSBDb29wZXJhY2nD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==
</w:fldData>
        </w:fldChar>
      </w:r>
      <w:r w:rsidRPr="00A95DB9">
        <w:rPr>
          <w:color w:val="FF0000"/>
          <w:sz w:val="24"/>
        </w:rPr>
        <w:instrText xml:space="preserve"> ADDIN EN.CITE </w:instrText>
      </w:r>
      <w:r w:rsidRPr="00A95DB9">
        <w:rPr>
          <w:color w:val="FF0000"/>
          <w:sz w:val="24"/>
        </w:rPr>
        <w:fldChar w:fldCharType="begin">
          <w:fldData xml:space="preserve">PEVuZE5vdGU+PENpdGU+PEF1dGhvcj5BZ2VuY2lhIFByZXNpZGVuY2lhbCBkZSBDb29wZXJhY2nD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==
</w:fldData>
        </w:fldChar>
      </w:r>
      <w:r w:rsidRPr="00A95DB9">
        <w:rPr>
          <w:color w:val="FF0000"/>
          <w:sz w:val="24"/>
        </w:rPr>
        <w:instrText xml:space="preserve"> ADDIN EN.CITE.DATA </w:instrText>
      </w:r>
      <w:r w:rsidRPr="00A95DB9">
        <w:rPr>
          <w:color w:val="FF0000"/>
          <w:sz w:val="24"/>
        </w:rPr>
      </w:r>
      <w:r w:rsidRPr="00A95DB9">
        <w:rPr>
          <w:color w:val="FF0000"/>
          <w:sz w:val="24"/>
        </w:rPr>
        <w:fldChar w:fldCharType="end"/>
      </w:r>
      <w:r w:rsidRPr="00A95DB9">
        <w:rPr>
          <w:color w:val="FF0000"/>
          <w:sz w:val="24"/>
        </w:rPr>
      </w:r>
      <w:r w:rsidRPr="00A95DB9">
        <w:rPr>
          <w:color w:val="FF0000"/>
          <w:sz w:val="24"/>
        </w:rPr>
        <w:fldChar w:fldCharType="separate"/>
      </w:r>
      <w:r w:rsidRPr="00A95DB9">
        <w:rPr>
          <w:noProof/>
          <w:color w:val="FF0000"/>
          <w:sz w:val="24"/>
        </w:rPr>
        <w:t>(Agencia Presidencial de Cooperación 2016, 2017, 2018, 2019)</w:t>
      </w:r>
      <w:r w:rsidRPr="00A95DB9">
        <w:rPr>
          <w:color w:val="FF0000"/>
          <w:sz w:val="24"/>
        </w:rPr>
        <w:fldChar w:fldCharType="end"/>
      </w:r>
      <w:r w:rsidRPr="00A95DB9">
        <w:rPr>
          <w:color w:val="FF0000"/>
          <w:sz w:val="24"/>
        </w:rPr>
        <w:t xml:space="preserve">. </w:t>
      </w:r>
      <w:r>
        <w:rPr>
          <w:color w:val="FF0000"/>
          <w:sz w:val="24"/>
        </w:rPr>
        <w:t xml:space="preserve">Likewise, the actors </w:t>
      </w:r>
      <w:r w:rsidR="00A642C1">
        <w:rPr>
          <w:color w:val="FF0000"/>
          <w:sz w:val="24"/>
        </w:rPr>
        <w:t>included in</w:t>
      </w:r>
      <w:r>
        <w:rPr>
          <w:color w:val="FF0000"/>
          <w:sz w:val="24"/>
        </w:rPr>
        <w:t xml:space="preserve"> the present analysis remained as consistently important donors throughout the period of study (2021-2024) and in relation to the precedent research </w:t>
      </w:r>
      <w:r>
        <w:rPr>
          <w:color w:val="FF0000"/>
          <w:sz w:val="24"/>
        </w:rPr>
        <w:fldChar w:fldCharType="begin">
          <w:fldData xml:space="preserve">PEVuZE5vdGU+PENpdGU+PEF1dGhvcj5BZ2VuY2lhIFByZXNpZGVuY2lhbCBkZSBDb29wZXJhY2nD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</w:fldData>
        </w:fldChar>
      </w:r>
      <w:r>
        <w:rPr>
          <w:color w:val="FF0000"/>
          <w:sz w:val="24"/>
        </w:rPr>
        <w:instrText xml:space="preserve"> ADDIN EN.CITE </w:instrText>
      </w:r>
      <w:r>
        <w:rPr>
          <w:color w:val="FF0000"/>
          <w:sz w:val="24"/>
        </w:rPr>
        <w:fldChar w:fldCharType="begin">
          <w:fldData xml:space="preserve">PEVuZE5vdGU+PENpdGU+PEF1dGhvcj5BZ2VuY2lhIFByZXNpZGVuY2lhbCBkZSBDb29wZXJhY2nD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</w:fldData>
        </w:fldChar>
      </w:r>
      <w:r>
        <w:rPr>
          <w:color w:val="FF0000"/>
          <w:sz w:val="24"/>
        </w:rPr>
        <w:instrText xml:space="preserve"> ADDIN EN.CITE.DATA </w:instrText>
      </w:r>
      <w:r>
        <w:rPr>
          <w:color w:val="FF0000"/>
          <w:sz w:val="24"/>
        </w:rPr>
      </w:r>
      <w:r>
        <w:rPr>
          <w:color w:val="FF0000"/>
          <w:sz w:val="24"/>
        </w:rPr>
        <w:fldChar w:fldCharType="end"/>
      </w:r>
      <w:r>
        <w:rPr>
          <w:color w:val="FF0000"/>
          <w:sz w:val="24"/>
        </w:rPr>
      </w:r>
      <w:r>
        <w:rPr>
          <w:color w:val="FF0000"/>
          <w:sz w:val="24"/>
        </w:rPr>
        <w:fldChar w:fldCharType="separate"/>
      </w:r>
      <w:r>
        <w:rPr>
          <w:noProof/>
          <w:color w:val="FF0000"/>
          <w:sz w:val="24"/>
        </w:rPr>
        <w:t>(Agencia Presidencial de Cooperación 2022a, 2022b, 2024)</w:t>
      </w:r>
      <w:r>
        <w:rPr>
          <w:color w:val="FF0000"/>
          <w:sz w:val="24"/>
        </w:rPr>
        <w:fldChar w:fldCharType="end"/>
      </w:r>
      <w:r>
        <w:rPr>
          <w:color w:val="FF0000"/>
          <w:sz w:val="24"/>
        </w:rPr>
        <w:t>. Although the selection of actors doesn’t account for all</w:t>
      </w:r>
      <w:r w:rsidRPr="00A95DB9">
        <w:rPr>
          <w:color w:val="FF0000"/>
          <w:sz w:val="24"/>
        </w:rPr>
        <w:t xml:space="preserve"> </w:t>
      </w:r>
      <w:r>
        <w:rPr>
          <w:color w:val="FF0000"/>
          <w:sz w:val="24"/>
        </w:rPr>
        <w:t>the main donors</w:t>
      </w:r>
      <w:r w:rsidRPr="00A95DB9">
        <w:rPr>
          <w:color w:val="FF0000"/>
          <w:sz w:val="24"/>
        </w:rPr>
        <w:t xml:space="preserve"> in the Colombian administrations of Presidents Juan Manuel Santos (2010-2018)</w:t>
      </w:r>
      <w:r>
        <w:rPr>
          <w:color w:val="FF0000"/>
          <w:sz w:val="24"/>
        </w:rPr>
        <w:t>,</w:t>
      </w:r>
      <w:r w:rsidRPr="00A95DB9">
        <w:rPr>
          <w:color w:val="FF0000"/>
          <w:sz w:val="24"/>
        </w:rPr>
        <w:t xml:space="preserve"> Ivan Duque (2018-2022)</w:t>
      </w:r>
      <w:r>
        <w:rPr>
          <w:color w:val="FF0000"/>
          <w:sz w:val="24"/>
        </w:rPr>
        <w:t>, and Gustavo Petro (2022-2026)</w:t>
      </w:r>
      <w:r>
        <w:rPr>
          <w:rStyle w:val="EndnoteReference"/>
          <w:color w:val="FF0000"/>
          <w:sz w:val="24"/>
        </w:rPr>
        <w:endnoteReference w:id="1"/>
      </w:r>
      <w:r>
        <w:rPr>
          <w:color w:val="FF0000"/>
          <w:sz w:val="24"/>
        </w:rPr>
        <w:t xml:space="preserve"> it </w:t>
      </w:r>
      <w:r w:rsidRPr="009F76AF">
        <w:rPr>
          <w:sz w:val="24"/>
        </w:rPr>
        <w:t>still capture</w:t>
      </w:r>
      <w:r>
        <w:rPr>
          <w:sz w:val="24"/>
        </w:rPr>
        <w:t>s</w:t>
      </w:r>
      <w:r w:rsidRPr="009F76AF">
        <w:rPr>
          <w:sz w:val="24"/>
        </w:rPr>
        <w:t xml:space="preserve"> an interesting story about the spatialised nature of transnational peacebuilding narratives to promote post-conflict transition.</w:t>
      </w:r>
    </w:p>
    <w:p w14:paraId="49DA6D0C" w14:textId="77777777" w:rsidR="0012548B" w:rsidRPr="009F76AF" w:rsidRDefault="0012548B" w:rsidP="00D139B9">
      <w:pPr>
        <w:pStyle w:val="Heading1"/>
        <w:jc w:val="both"/>
      </w:pPr>
      <w:r w:rsidRPr="009F76AF">
        <w:t>Materials and methods</w:t>
      </w:r>
    </w:p>
    <w:p w14:paraId="04322E57" w14:textId="2B698605" w:rsidR="00352115" w:rsidRPr="009F76AF" w:rsidRDefault="00352115" w:rsidP="00352115">
      <w:pPr>
        <w:spacing w:line="360" w:lineRule="auto"/>
        <w:ind w:firstLine="851"/>
        <w:jc w:val="both"/>
      </w:pPr>
      <w:r w:rsidRPr="009F76AF">
        <w:t xml:space="preserve">This work contributes to the </w:t>
      </w:r>
      <w:r w:rsidRPr="007D1797">
        <w:rPr>
          <w:color w:val="FF0000"/>
        </w:rPr>
        <w:t xml:space="preserve">existing literature on framing </w:t>
      </w:r>
      <w:r w:rsidR="002269D1" w:rsidRPr="007D1797">
        <w:rPr>
          <w:color w:val="FF0000"/>
        </w:rPr>
        <w:t>in</w:t>
      </w:r>
      <w:r w:rsidRPr="007D1797">
        <w:rPr>
          <w:color w:val="FF0000"/>
        </w:rPr>
        <w:t xml:space="preserve"> proposing </w:t>
      </w:r>
      <w:r w:rsidR="00583305" w:rsidRPr="007D1797">
        <w:rPr>
          <w:color w:val="FF0000"/>
        </w:rPr>
        <w:t>an</w:t>
      </w:r>
      <w:r w:rsidRPr="007D1797">
        <w:rPr>
          <w:color w:val="FF0000"/>
        </w:rPr>
        <w:t xml:space="preserve"> approach </w:t>
      </w:r>
      <w:r w:rsidR="007D1797" w:rsidRPr="007D1797">
        <w:rPr>
          <w:color w:val="FF0000"/>
        </w:rPr>
        <w:t>that focuses on</w:t>
      </w:r>
      <w:r w:rsidRPr="007D1797">
        <w:rPr>
          <w:color w:val="FF0000"/>
        </w:rPr>
        <w:t xml:space="preserve"> international actors</w:t>
      </w:r>
      <w:r w:rsidR="007D1797" w:rsidRPr="007D1797">
        <w:rPr>
          <w:color w:val="FF0000"/>
        </w:rPr>
        <w:t>’</w:t>
      </w:r>
      <w:r w:rsidRPr="007D1797">
        <w:rPr>
          <w:color w:val="FF0000"/>
        </w:rPr>
        <w:t xml:space="preserve"> geographical imagination and narratives</w:t>
      </w:r>
      <w:r w:rsidR="007D1797" w:rsidRPr="007D1797">
        <w:rPr>
          <w:color w:val="FF0000"/>
        </w:rPr>
        <w:t>.</w:t>
      </w:r>
      <w:r w:rsidRPr="007D1797">
        <w:rPr>
          <w:color w:val="FF0000"/>
        </w:rPr>
        <w:t xml:space="preserve"> </w:t>
      </w:r>
      <w:r w:rsidRPr="009F76AF">
        <w:t xml:space="preserve">Whilst framing analysis </w:t>
      </w:r>
      <w:r w:rsidR="008B12F4">
        <w:t xml:space="preserve">has </w:t>
      </w:r>
      <w:r w:rsidRPr="009F76AF">
        <w:t>explore</w:t>
      </w:r>
      <w:r w:rsidR="008B12F4">
        <w:t>d</w:t>
      </w:r>
      <w:r w:rsidRPr="009F76AF">
        <w:t xml:space="preserve"> issues, actors, or events </w:t>
      </w:r>
      <w:r w:rsidRPr="009F76AF">
        <w:fldChar w:fldCharType="begin">
          <w:fldData xml:space="preserve">PEVuZE5vdGU+PENpdGU+PEF1dGhvcj5EJmFwb3M7QW5nZWxvPC9BdXRob3I+PFllYXI+MjAxODwv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=
</w:fldData>
        </w:fldChar>
      </w:r>
      <w:r w:rsidRPr="009F76AF">
        <w:instrText xml:space="preserve"> ADDIN EN.CITE </w:instrText>
      </w:r>
      <w:r w:rsidRPr="009F76AF">
        <w:fldChar w:fldCharType="begin">
          <w:fldData xml:space="preserve">PEVuZE5vdGU+PENpdGU+PEF1dGhvcj5EJmFwb3M7QW5nZWxvPC9BdXRob3I+PFllYXI+MjAxODwv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=
</w:fldData>
        </w:fldChar>
      </w:r>
      <w:r w:rsidRPr="009F76AF">
        <w:instrText xml:space="preserve"> ADDIN EN.CITE.DATA </w:instrText>
      </w:r>
      <w:r w:rsidRPr="009F76AF">
        <w:fldChar w:fldCharType="end"/>
      </w:r>
      <w:r w:rsidRPr="009F76AF">
        <w:fldChar w:fldCharType="separate"/>
      </w:r>
      <w:r w:rsidRPr="009F76AF">
        <w:rPr>
          <w:noProof/>
        </w:rPr>
        <w:t>(D'Angelo 2018, xxiv)</w:t>
      </w:r>
      <w:r w:rsidRPr="009F76AF">
        <w:fldChar w:fldCharType="end"/>
      </w:r>
      <w:r w:rsidRPr="009F76AF">
        <w:t xml:space="preserve">, </w:t>
      </w:r>
      <w:r w:rsidR="008B12F4">
        <w:t xml:space="preserve">my </w:t>
      </w:r>
      <w:r w:rsidRPr="009F76AF">
        <w:t xml:space="preserve">research proposes spatial framing as an innovative notion to capture transnational mediated discourses about places and their transformation to legitimise peacebuilding practices. Spatial framing </w:t>
      </w:r>
      <w:r w:rsidR="00DA3983">
        <w:t>has been</w:t>
      </w:r>
      <w:r w:rsidRPr="009F76AF">
        <w:t xml:space="preserve"> defined </w:t>
      </w:r>
      <w:r w:rsidR="00DA3983">
        <w:t>in previous work</w:t>
      </w:r>
      <w:r w:rsidR="008B12F4">
        <w:t xml:space="preserve"> as</w:t>
      </w:r>
      <w:r w:rsidRPr="009F76AF">
        <w:t>:</w:t>
      </w:r>
    </w:p>
    <w:p w14:paraId="14286E97" w14:textId="77777777" w:rsidR="00352115" w:rsidRPr="00D37D49" w:rsidRDefault="00352115" w:rsidP="00352115">
      <w:pPr>
        <w:spacing w:line="360" w:lineRule="auto"/>
        <w:ind w:left="567"/>
        <w:jc w:val="both"/>
        <w:rPr>
          <w:sz w:val="22"/>
          <w:szCs w:val="22"/>
        </w:rPr>
      </w:pPr>
      <w:bookmarkStart w:id="1" w:name="_Hlk142575890"/>
      <w:r w:rsidRPr="00D37D49">
        <w:rPr>
          <w:sz w:val="22"/>
          <w:szCs w:val="22"/>
        </w:rPr>
        <w:lastRenderedPageBreak/>
        <w:t xml:space="preserve">… the selection and promotion of targeted places of intervention through the organization of perceived aspects in the reality of conflict (transformation) in places ranging from the local to the national. Thus, spatial framing implies the narrative construction of meaningful spaces for peacebuilding transformation, that is, the communication of preferred meanings about what is at issue in those spaces, their process of transformation and through which peacebuilding agendas and actors at different scales of agency </w:t>
      </w:r>
      <w:r w:rsidRPr="00D37D49">
        <w:rPr>
          <w:sz w:val="22"/>
          <w:szCs w:val="22"/>
        </w:rPr>
        <w:fldChar w:fldCharType="begin"/>
      </w:r>
      <w:r w:rsidRPr="00D37D49">
        <w:rPr>
          <w:sz w:val="22"/>
          <w:szCs w:val="22"/>
        </w:rPr>
        <w:instrText xml:space="preserve"> ADDIN EN.CITE &lt;EndNote&gt;&lt;Cite&gt;&lt;Author&gt;Montoya-Londoño&lt;/Author&gt;&lt;Year&gt;2023&lt;/Year&gt;&lt;RecNum&gt;77&lt;/RecNum&gt;&lt;Pages&gt;39&lt;/Pages&gt;&lt;DisplayText&gt;(Montoya-Londoño 2023, 39)&lt;/DisplayText&gt;&lt;record&gt;&lt;rec-number&gt;77&lt;/rec-number&gt;&lt;foreign-keys&gt;&lt;key app="EN" db-id="pxrs00xf1evt0iexta5vpzdn2eedas0ttd0z" timestamp="1686928089" guid="86459cdb-2c25-44fd-ad7a-fe61dd58117f"&gt;77&lt;/key&gt;&lt;/foreign-keys&gt;&lt;ref-type name="Book"&gt;6&lt;/ref-type&gt;&lt;contributors&gt;&lt;authors&gt;&lt;author&gt;Catalina Montoya-Londoño&lt;/author&gt;&lt;/authors&gt;&lt;secondary-authors&gt;&lt;author&gt;John Heathershaw&lt;/author&gt;&lt;author&gt;Shahar Hameiri&lt;/author&gt;&lt;author&gt;Jana Hönke&lt;/author&gt;&lt;author&gt;Sara Koopman&lt;/author&gt;&lt;/secondary-authors&gt;&lt;/contributors&gt;&lt;titles&gt;&lt;title&gt;Shaping Peacebuilding in Colombia. International Frames and Spatial Transformation&lt;/title&gt;&lt;secondary-title&gt;Spaces of Peace, Security and Development&lt;/secondary-title&gt;&lt;/titles&gt;&lt;pages&gt;208&lt;/pages&gt;&lt;dates&gt;&lt;year&gt;2023&lt;/year&gt;&lt;pub-dates&gt;&lt;date&gt;26 July 2023&lt;/date&gt;&lt;/pub-dates&gt;&lt;/dates&gt;&lt;publisher&gt;Bristol University Press&lt;/publisher&gt;&lt;isbn&gt;978-1529211702&lt;/isbn&gt;&lt;urls&gt;&lt;/urls&gt;&lt;language&gt;English&lt;/language&gt;&lt;/record&gt;&lt;/Cite&gt;&lt;/EndNote&gt;</w:instrText>
      </w:r>
      <w:r w:rsidRPr="00D37D49">
        <w:rPr>
          <w:sz w:val="22"/>
          <w:szCs w:val="22"/>
        </w:rPr>
        <w:fldChar w:fldCharType="separate"/>
      </w:r>
      <w:r w:rsidRPr="00D37D49">
        <w:rPr>
          <w:noProof/>
          <w:sz w:val="22"/>
          <w:szCs w:val="22"/>
        </w:rPr>
        <w:t>(Montoya-Londoño 2023, 39)</w:t>
      </w:r>
      <w:r w:rsidRPr="00D37D49">
        <w:rPr>
          <w:sz w:val="22"/>
          <w:szCs w:val="22"/>
        </w:rPr>
        <w:fldChar w:fldCharType="end"/>
      </w:r>
      <w:r w:rsidRPr="00D37D49">
        <w:rPr>
          <w:sz w:val="22"/>
          <w:szCs w:val="22"/>
        </w:rPr>
        <w:t>.</w:t>
      </w:r>
    </w:p>
    <w:p w14:paraId="6E27460F" w14:textId="6FCB5FF1" w:rsidR="00352115" w:rsidRPr="009F76AF" w:rsidRDefault="00352115" w:rsidP="00352115">
      <w:pPr>
        <w:spacing w:line="360" w:lineRule="auto"/>
        <w:ind w:firstLine="851"/>
        <w:jc w:val="both"/>
      </w:pPr>
      <w:bookmarkStart w:id="2" w:name="_Hlk142571860"/>
      <w:bookmarkEnd w:id="1"/>
      <w:r w:rsidRPr="009F76AF">
        <w:t xml:space="preserve">Drawing on peacebuilding research which has incorporated geographic notions, </w:t>
      </w:r>
      <w:r w:rsidR="00360234">
        <w:rPr>
          <w:color w:val="FF0000"/>
        </w:rPr>
        <w:t>preceding research by the author</w:t>
      </w:r>
      <w:r w:rsidR="00EA6F5A">
        <w:rPr>
          <w:color w:val="FF0000"/>
        </w:rPr>
        <w:t xml:space="preserve"> </w:t>
      </w:r>
      <w:r w:rsidR="00EA6F5A">
        <w:rPr>
          <w:color w:val="FF0000"/>
        </w:rPr>
        <w:fldChar w:fldCharType="begin"/>
      </w:r>
      <w:r w:rsidR="00EA6F5A">
        <w:rPr>
          <w:color w:val="FF0000"/>
        </w:rPr>
        <w:instrText xml:space="preserve"> ADDIN EN.CITE &lt;EndNote&gt;&lt;Cite&gt;&lt;Author&gt;Montoya-Londoño&lt;/Author&gt;&lt;Year&gt;2023&lt;/Year&gt;&lt;RecNum&gt;77&lt;/RecNum&gt;&lt;DisplayText&gt;(Montoya-Londoño 2023)&lt;/DisplayText&gt;&lt;record&gt;&lt;rec-number&gt;77&lt;/rec-number&gt;&lt;foreign-keys&gt;&lt;key app="EN" db-id="pxrs00xf1evt0iexta5vpzdn2eedas0ttd0z" timestamp="1686928089" guid="86459cdb-2c25-44fd-ad7a-fe61dd58117f"&gt;77&lt;/key&gt;&lt;/foreign-keys&gt;&lt;ref-type name="Book"&gt;6&lt;/ref-type&gt;&lt;contributors&gt;&lt;authors&gt;&lt;author&gt;Catalina Montoya-Londoño&lt;/author&gt;&lt;/authors&gt;&lt;secondary-authors&gt;&lt;author&gt;John Heathershaw&lt;/author&gt;&lt;author&gt;Shahar Hameiri&lt;/author&gt;&lt;author&gt;Jana Hönke&lt;/author&gt;&lt;author&gt;Sara Koopman&lt;/author&gt;&lt;/secondary-authors&gt;&lt;/contributors&gt;&lt;titles&gt;&lt;title&gt;Shaping Peacebuilding in Colombia. International Frames and Spatial Transformation&lt;/title&gt;&lt;secondary-title&gt;Spaces of Peace, Security and Development&lt;/secondary-title&gt;&lt;/titles&gt;&lt;pages&gt;208&lt;/pages&gt;&lt;dates&gt;&lt;year&gt;2023&lt;/year&gt;&lt;pub-dates&gt;&lt;date&gt;26 July 2023&lt;/date&gt;&lt;/pub-dates&gt;&lt;/dates&gt;&lt;publisher&gt;Bristol University Press&lt;/publisher&gt;&lt;isbn&gt;978-1529211702&lt;/isbn&gt;&lt;urls&gt;&lt;/urls&gt;&lt;language&gt;English&lt;/language&gt;&lt;/record&gt;&lt;/Cite&gt;&lt;/EndNote&gt;</w:instrText>
      </w:r>
      <w:r w:rsidR="00EA6F5A">
        <w:rPr>
          <w:color w:val="FF0000"/>
        </w:rPr>
        <w:fldChar w:fldCharType="separate"/>
      </w:r>
      <w:r w:rsidR="00EA6F5A">
        <w:rPr>
          <w:noProof/>
          <w:color w:val="FF0000"/>
        </w:rPr>
        <w:t>(Montoya-Londoño 2023)</w:t>
      </w:r>
      <w:r w:rsidR="00EA6F5A">
        <w:rPr>
          <w:color w:val="FF0000"/>
        </w:rPr>
        <w:fldChar w:fldCharType="end"/>
      </w:r>
      <w:r w:rsidR="00583305" w:rsidRPr="00583305">
        <w:rPr>
          <w:color w:val="FF0000"/>
        </w:rPr>
        <w:t xml:space="preserve"> </w:t>
      </w:r>
      <w:r w:rsidRPr="009F76AF">
        <w:t>assumes that spaces</w:t>
      </w:r>
      <w:r w:rsidR="000E4E0B">
        <w:t xml:space="preserve"> </w:t>
      </w:r>
      <w:r w:rsidRPr="009F76AF">
        <w:t>are socially constructed and ever-changing</w:t>
      </w:r>
      <w:r w:rsidR="000E4E0B">
        <w:t xml:space="preserve"> through</w:t>
      </w:r>
      <w:r w:rsidRPr="009F76AF">
        <w:t xml:space="preserve"> shared or contested meanings and power relations</w:t>
      </w:r>
      <w:r w:rsidR="000E4E0B">
        <w:t xml:space="preserve"> shaping</w:t>
      </w:r>
      <w:r w:rsidRPr="009F76AF">
        <w:t xml:space="preserve"> peacebuilding practices </w:t>
      </w:r>
      <w:r w:rsidRPr="009F76AF">
        <w:fldChar w:fldCharType="begin">
          <w:fldData xml:space="preserve">PEVuZE5vdGU+PENpdGU+PEF1dGhvcj5CcmlnZzwvQXV0aG9yPjxZZWFyPjIwMjA8L1llYXI+PFJl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</w:fldData>
        </w:fldChar>
      </w:r>
      <w:r w:rsidR="00583305">
        <w:instrText xml:space="preserve"> ADDIN EN.CITE </w:instrText>
      </w:r>
      <w:r w:rsidR="00583305">
        <w:fldChar w:fldCharType="begin">
          <w:fldData xml:space="preserve">PEVuZE5vdGU+PENpdGU+PEF1dGhvcj5CcmlnZzwvQXV0aG9yPjxZZWFyPjIwMjA8L1llYXI+PFJl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</w:fldData>
        </w:fldChar>
      </w:r>
      <w:r w:rsidR="00583305">
        <w:instrText xml:space="preserve"> ADDIN EN.CITE.DATA </w:instrText>
      </w:r>
      <w:r w:rsidR="00583305">
        <w:fldChar w:fldCharType="end"/>
      </w:r>
      <w:r w:rsidRPr="009F76AF">
        <w:fldChar w:fldCharType="separate"/>
      </w:r>
      <w:r w:rsidR="00583305">
        <w:rPr>
          <w:noProof/>
        </w:rPr>
        <w:t>(Brigg and George 2020, 410-415; Macaspac and Moore 2022, 3-5; Flint 2005; Kirsch and Flint 2011; Chojnacki and Engels 2016, 36; Bjorkdahl and Kappler 2017; Björkdahl and Buckley-Zistel 2016; Ide 2017, 155)</w:t>
      </w:r>
      <w:r w:rsidRPr="009F76AF">
        <w:fldChar w:fldCharType="end"/>
      </w:r>
      <w:r w:rsidRPr="009F76AF">
        <w:t xml:space="preserve">. At the same time, in line with political geography </w:t>
      </w:r>
      <w:r w:rsidR="00F32D99">
        <w:t xml:space="preserve">scholarship, </w:t>
      </w:r>
      <w:r w:rsidRPr="009F76AF">
        <w:t xml:space="preserve">peace is </w:t>
      </w:r>
      <w:r w:rsidR="000E4E0B">
        <w:t>both a spatial</w:t>
      </w:r>
      <w:r w:rsidRPr="009F76AF">
        <w:t xml:space="preserve"> process and a political discourse interpreted and experienced differently by different people who interact at different scales, places and times </w:t>
      </w:r>
      <w:r w:rsidRPr="009F76AF">
        <w:fldChar w:fldCharType="begin">
          <w:fldData xml:space="preserve">PEVuZE5vdGU+PENpdGU+PEF1dGhvcj5Db3VydGhleW48L0F1dGhvcj48WWVhcj4yMDE4PC9ZZWFy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</w:fldData>
        </w:fldChar>
      </w:r>
      <w:r w:rsidR="00583305">
        <w:instrText xml:space="preserve"> ADDIN EN.CITE </w:instrText>
      </w:r>
      <w:r w:rsidR="00583305">
        <w:fldChar w:fldCharType="begin">
          <w:fldData xml:space="preserve">PEVuZE5vdGU+PENpdGU+PEF1dGhvcj5Db3VydGhleW48L0F1dGhvcj48WWVhcj4yMDE4PC9ZZWFy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</w:fldData>
        </w:fldChar>
      </w:r>
      <w:r w:rsidR="00583305">
        <w:instrText xml:space="preserve"> ADDIN EN.CITE.DATA </w:instrText>
      </w:r>
      <w:r w:rsidR="00583305">
        <w:fldChar w:fldCharType="end"/>
      </w:r>
      <w:r w:rsidRPr="009F76AF">
        <w:fldChar w:fldCharType="separate"/>
      </w:r>
      <w:r w:rsidR="00583305">
        <w:rPr>
          <w:noProof/>
        </w:rPr>
        <w:t>(Courtheyn 2018, 742; McConnell, Megoran, and Williams 2014; Koopman 2011, 194; 2014, 109; Vogel 2018, 433)</w:t>
      </w:r>
      <w:r w:rsidRPr="009F76AF">
        <w:fldChar w:fldCharType="end"/>
      </w:r>
      <w:r w:rsidRPr="009F76AF">
        <w:rPr>
          <w:noProof/>
        </w:rPr>
        <w:t xml:space="preserve">. </w:t>
      </w:r>
    </w:p>
    <w:p w14:paraId="1E2B60B7" w14:textId="567DFFB3" w:rsidR="00F53D29" w:rsidRDefault="00352115" w:rsidP="00360234">
      <w:pPr>
        <w:spacing w:line="360" w:lineRule="auto"/>
        <w:ind w:firstLine="851"/>
        <w:jc w:val="both"/>
        <w:rPr>
          <w:color w:val="FF0000"/>
        </w:rPr>
      </w:pPr>
      <w:r w:rsidRPr="009F76AF">
        <w:t xml:space="preserve">Both, peacebuilding, and political geography traditions, draw heavily on ethnographic research and local societal dynamics. However, </w:t>
      </w:r>
      <w:r w:rsidR="00EE7348">
        <w:t>no</w:t>
      </w:r>
      <w:r w:rsidR="00F53D29">
        <w:t xml:space="preserve"> </w:t>
      </w:r>
      <w:r w:rsidRPr="009F76AF">
        <w:t xml:space="preserve">research has been done, in the best of this author’s knowledge, on implications of </w:t>
      </w:r>
      <w:r w:rsidRPr="0031538E">
        <w:rPr>
          <w:color w:val="FF0000"/>
        </w:rPr>
        <w:t>the</w:t>
      </w:r>
      <w:r w:rsidR="0031538E">
        <w:rPr>
          <w:color w:val="FF0000"/>
        </w:rPr>
        <w:t xml:space="preserve"> aforementioned</w:t>
      </w:r>
      <w:r w:rsidRPr="0031538E">
        <w:rPr>
          <w:color w:val="FF0000"/>
        </w:rPr>
        <w:t xml:space="preserve"> </w:t>
      </w:r>
      <w:r w:rsidRPr="009F76AF">
        <w:t>insights for the political communication of international donors.</w:t>
      </w:r>
      <w:r w:rsidR="000A4656">
        <w:rPr>
          <w:color w:val="FF0000"/>
        </w:rPr>
        <w:t xml:space="preserve"> The closest work by </w:t>
      </w:r>
      <w:r w:rsidR="00F53D29" w:rsidRPr="000A4656">
        <w:rPr>
          <w:color w:val="FF0000"/>
        </w:rPr>
        <w:t xml:space="preserve">Corredor García </w:t>
      </w:r>
      <w:r w:rsidR="00F53D29" w:rsidRPr="000A4656">
        <w:rPr>
          <w:color w:val="FF0000"/>
        </w:rPr>
        <w:fldChar w:fldCharType="begin"/>
      </w:r>
      <w:r w:rsidR="000A4656">
        <w:rPr>
          <w:color w:val="FF0000"/>
        </w:rPr>
        <w:instrText xml:space="preserve"> ADDIN EN.CITE &lt;EndNote&gt;&lt;Cite ExcludeAuth="1"&gt;&lt;Author&gt;Corredor-García&lt;/Author&gt;&lt;Year&gt;2022&lt;/Year&gt;&lt;RecNum&gt;305&lt;/RecNum&gt;&lt;DisplayText&gt;(2022)&lt;/DisplayText&gt;&lt;record&gt;&lt;rec-number&gt;305&lt;/rec-number&gt;&lt;foreign-keys&gt;&lt;key app="EN" db-id="pxrs00xf1evt0iexta5vpzdn2eedas0ttd0z" timestamp="1729658739" guid="fe0e3ad7-842f-45c5-b5f6-fdbe0d19b6c0"&gt;305&lt;/key&gt;&lt;/foreign-keys&gt;&lt;ref-type name="Journal Article"&gt;17&lt;/ref-type&gt;&lt;contributors&gt;&lt;authors&gt;&lt;author&gt;Juan Corredor-García&lt;/author&gt;&lt;/authors&gt;&lt;/contributors&gt;&lt;titles&gt;&lt;title&gt;¿Qué quiere decir la paz? Sociología de los medios en el Acuerdo de La Habana&lt;/title&gt;&lt;secondary-title&gt;Sociedad y Economía&lt;/secondary-title&gt;&lt;/titles&gt;&lt;periodical&gt;&lt;full-title&gt;Sociedad y Economía&lt;/full-title&gt;&lt;/periodical&gt;&lt;pages&gt;e10711209&lt;/pages&gt;&lt;number&gt;45&lt;/number&gt;&lt;dates&gt;&lt;year&gt;2022&lt;/year&gt;&lt;/dates&gt;&lt;urls&gt;&lt;/urls&gt;&lt;electronic-resource-num&gt;https://doi.org/10.25100/sye.v0i45.11209&lt;/electronic-resource-num&gt;&lt;remote-database-name&gt;Scielo.org.co&lt;/remote-database-name&gt;&lt;language&gt;Spanish&lt;/language&gt;&lt;access-date&gt;23 October 2024&lt;/access-date&gt;&lt;/record&gt;&lt;/Cite&gt;&lt;/EndNote&gt;</w:instrText>
      </w:r>
      <w:r w:rsidR="00F53D29" w:rsidRPr="000A4656">
        <w:rPr>
          <w:color w:val="FF0000"/>
        </w:rPr>
        <w:fldChar w:fldCharType="separate"/>
      </w:r>
      <w:r w:rsidR="000A4656">
        <w:rPr>
          <w:noProof/>
          <w:color w:val="FF0000"/>
        </w:rPr>
        <w:t>(2022)</w:t>
      </w:r>
      <w:r w:rsidR="00F53D29" w:rsidRPr="000A4656">
        <w:rPr>
          <w:color w:val="FF0000"/>
        </w:rPr>
        <w:fldChar w:fldCharType="end"/>
      </w:r>
      <w:r w:rsidR="000A4656">
        <w:rPr>
          <w:color w:val="FF0000"/>
        </w:rPr>
        <w:t>,</w:t>
      </w:r>
      <w:r w:rsidR="00135F7D" w:rsidRPr="000A4656">
        <w:rPr>
          <w:color w:val="FF0000"/>
        </w:rPr>
        <w:t xml:space="preserve"> analyses </w:t>
      </w:r>
      <w:r w:rsidR="004A5932">
        <w:rPr>
          <w:color w:val="FF0000"/>
        </w:rPr>
        <w:t>security, liberal, constructivist, pluralist and environmental</w:t>
      </w:r>
      <w:r w:rsidR="004A5932" w:rsidRPr="000A4656">
        <w:rPr>
          <w:color w:val="FF0000"/>
        </w:rPr>
        <w:t xml:space="preserve"> </w:t>
      </w:r>
      <w:r w:rsidR="002C766E" w:rsidRPr="000A4656">
        <w:rPr>
          <w:color w:val="FF0000"/>
        </w:rPr>
        <w:t xml:space="preserve">notions of peace in editorial </w:t>
      </w:r>
      <w:r w:rsidR="00BB5CF0" w:rsidRPr="000A4656">
        <w:rPr>
          <w:color w:val="FF0000"/>
        </w:rPr>
        <w:t>pieces about the peace process</w:t>
      </w:r>
      <w:r w:rsidR="00135F7D" w:rsidRPr="000A4656">
        <w:rPr>
          <w:color w:val="FF0000"/>
        </w:rPr>
        <w:t xml:space="preserve"> of six </w:t>
      </w:r>
      <w:r w:rsidR="002C766E" w:rsidRPr="000A4656">
        <w:rPr>
          <w:color w:val="FF0000"/>
        </w:rPr>
        <w:t xml:space="preserve">Colombian </w:t>
      </w:r>
      <w:r w:rsidR="00135F7D" w:rsidRPr="000A4656">
        <w:rPr>
          <w:color w:val="FF0000"/>
        </w:rPr>
        <w:t xml:space="preserve">newspapers </w:t>
      </w:r>
      <w:r w:rsidR="002C766E" w:rsidRPr="000A4656">
        <w:rPr>
          <w:color w:val="FF0000"/>
        </w:rPr>
        <w:t>from</w:t>
      </w:r>
      <w:r w:rsidR="00135F7D" w:rsidRPr="000A4656">
        <w:rPr>
          <w:color w:val="FF0000"/>
        </w:rPr>
        <w:t xml:space="preserve"> a political geography perspective</w:t>
      </w:r>
      <w:r w:rsidR="004A5932">
        <w:rPr>
          <w:color w:val="FF0000"/>
        </w:rPr>
        <w:t xml:space="preserve">. However, </w:t>
      </w:r>
      <w:r w:rsidR="00EE7348" w:rsidRPr="000A4656">
        <w:rPr>
          <w:color w:val="FF0000"/>
        </w:rPr>
        <w:t xml:space="preserve">political geography is applied </w:t>
      </w:r>
      <w:r w:rsidR="004A5932">
        <w:rPr>
          <w:color w:val="FF0000"/>
        </w:rPr>
        <w:t>to</w:t>
      </w:r>
      <w:r w:rsidR="00EE7348" w:rsidRPr="000A4656">
        <w:rPr>
          <w:color w:val="FF0000"/>
        </w:rPr>
        <w:t xml:space="preserve"> a reflection of the implications of </w:t>
      </w:r>
      <w:r w:rsidR="004A5932">
        <w:rPr>
          <w:color w:val="FF0000"/>
        </w:rPr>
        <w:t>t</w:t>
      </w:r>
      <w:r w:rsidR="00EE7348" w:rsidRPr="000A4656">
        <w:rPr>
          <w:color w:val="FF0000"/>
        </w:rPr>
        <w:t xml:space="preserve">he </w:t>
      </w:r>
      <w:r w:rsidR="004A5932" w:rsidRPr="000A4656">
        <w:rPr>
          <w:color w:val="FF0000"/>
        </w:rPr>
        <w:t>newspaper’s</w:t>
      </w:r>
      <w:r w:rsidR="00EE7348" w:rsidRPr="000A4656">
        <w:rPr>
          <w:color w:val="FF0000"/>
        </w:rPr>
        <w:t xml:space="preserve"> </w:t>
      </w:r>
      <w:r w:rsidR="004A5932">
        <w:rPr>
          <w:color w:val="FF0000"/>
        </w:rPr>
        <w:t>location f</w:t>
      </w:r>
      <w:r w:rsidR="00EE7348" w:rsidRPr="000A4656">
        <w:rPr>
          <w:color w:val="FF0000"/>
        </w:rPr>
        <w:t>or the notion of peace they propose.</w:t>
      </w:r>
      <w:r w:rsidR="002C766E" w:rsidRPr="000A4656">
        <w:rPr>
          <w:color w:val="FF0000"/>
        </w:rPr>
        <w:t xml:space="preserve"> </w:t>
      </w:r>
      <w:bookmarkStart w:id="3" w:name="_Hlk180640134"/>
      <w:r w:rsidR="00F32D99">
        <w:rPr>
          <w:color w:val="FF0000"/>
        </w:rPr>
        <w:t>The s</w:t>
      </w:r>
      <w:r w:rsidR="002C766E" w:rsidRPr="000A4656">
        <w:rPr>
          <w:color w:val="FF0000"/>
        </w:rPr>
        <w:t>ecurity</w:t>
      </w:r>
      <w:r w:rsidR="004A5932">
        <w:rPr>
          <w:color w:val="FF0000"/>
        </w:rPr>
        <w:t xml:space="preserve"> </w:t>
      </w:r>
      <w:r w:rsidR="00F32D99">
        <w:rPr>
          <w:color w:val="FF0000"/>
        </w:rPr>
        <w:t xml:space="preserve">notion of peace </w:t>
      </w:r>
      <w:r w:rsidR="004A5932">
        <w:rPr>
          <w:color w:val="FF0000"/>
        </w:rPr>
        <w:t>means</w:t>
      </w:r>
      <w:r w:rsidR="008F3490" w:rsidRPr="000A4656">
        <w:rPr>
          <w:color w:val="FF0000"/>
        </w:rPr>
        <w:t xml:space="preserve"> the </w:t>
      </w:r>
      <w:r w:rsidR="00BB5CF0" w:rsidRPr="000A4656">
        <w:rPr>
          <w:color w:val="FF0000"/>
        </w:rPr>
        <w:t>consolidation of sovereignty and monopoly of force over territories through demobilization and reintegration processes</w:t>
      </w:r>
      <w:r w:rsidR="000A4656">
        <w:rPr>
          <w:color w:val="FF0000"/>
        </w:rPr>
        <w:t>.</w:t>
      </w:r>
      <w:r w:rsidR="002C766E" w:rsidRPr="000A4656">
        <w:rPr>
          <w:color w:val="FF0000"/>
        </w:rPr>
        <w:t xml:space="preserve"> </w:t>
      </w:r>
      <w:r w:rsidR="00DA3983">
        <w:rPr>
          <w:color w:val="FF0000"/>
        </w:rPr>
        <w:t>L</w:t>
      </w:r>
      <w:r w:rsidR="002C766E" w:rsidRPr="000A4656">
        <w:rPr>
          <w:color w:val="FF0000"/>
        </w:rPr>
        <w:t>iberal</w:t>
      </w:r>
      <w:r w:rsidR="004A5932">
        <w:rPr>
          <w:color w:val="FF0000"/>
        </w:rPr>
        <w:t xml:space="preserve"> notion</w:t>
      </w:r>
      <w:r w:rsidR="00DA3983">
        <w:rPr>
          <w:color w:val="FF0000"/>
        </w:rPr>
        <w:t>s</w:t>
      </w:r>
      <w:r w:rsidR="004A5932">
        <w:rPr>
          <w:color w:val="FF0000"/>
        </w:rPr>
        <w:t xml:space="preserve"> </w:t>
      </w:r>
      <w:r w:rsidR="00DA3983">
        <w:rPr>
          <w:color w:val="FF0000"/>
        </w:rPr>
        <w:t>are</w:t>
      </w:r>
      <w:r w:rsidR="008F3490" w:rsidRPr="000A4656">
        <w:rPr>
          <w:color w:val="FF0000"/>
        </w:rPr>
        <w:t xml:space="preserve"> centred </w:t>
      </w:r>
      <w:r w:rsidR="000A4656">
        <w:rPr>
          <w:color w:val="FF0000"/>
        </w:rPr>
        <w:t xml:space="preserve">on the promotion of </w:t>
      </w:r>
      <w:r w:rsidR="008F3490" w:rsidRPr="000A4656">
        <w:rPr>
          <w:color w:val="FF0000"/>
        </w:rPr>
        <w:t>good governance</w:t>
      </w:r>
      <w:r w:rsidR="004A5932">
        <w:rPr>
          <w:color w:val="FF0000"/>
        </w:rPr>
        <w:t xml:space="preserve"> and</w:t>
      </w:r>
      <w:r w:rsidR="008F3490" w:rsidRPr="000A4656">
        <w:rPr>
          <w:color w:val="FF0000"/>
        </w:rPr>
        <w:t xml:space="preserve"> balance between democracy, rule of law and market freedoms</w:t>
      </w:r>
      <w:r w:rsidR="004A5932">
        <w:rPr>
          <w:color w:val="FF0000"/>
        </w:rPr>
        <w:t xml:space="preserve">. While some newspapers emphasise this should be done </w:t>
      </w:r>
      <w:r w:rsidR="008F3490" w:rsidRPr="000A4656">
        <w:rPr>
          <w:color w:val="FF0000"/>
        </w:rPr>
        <w:t xml:space="preserve">through the </w:t>
      </w:r>
      <w:r w:rsidR="00BB5CF0" w:rsidRPr="000A4656">
        <w:rPr>
          <w:color w:val="FF0000"/>
        </w:rPr>
        <w:t>institutionalization of norms promoted by private investment</w:t>
      </w:r>
      <w:r w:rsidR="008F3490" w:rsidRPr="000A4656">
        <w:rPr>
          <w:color w:val="FF0000"/>
        </w:rPr>
        <w:t xml:space="preserve"> and</w:t>
      </w:r>
      <w:r w:rsidR="00BB5CF0" w:rsidRPr="000A4656">
        <w:rPr>
          <w:color w:val="FF0000"/>
        </w:rPr>
        <w:t xml:space="preserve"> </w:t>
      </w:r>
      <w:r w:rsidR="008F3490" w:rsidRPr="000A4656">
        <w:rPr>
          <w:color w:val="FF0000"/>
        </w:rPr>
        <w:t xml:space="preserve">fostering </w:t>
      </w:r>
      <w:r w:rsidR="00BB5CF0" w:rsidRPr="000A4656">
        <w:rPr>
          <w:color w:val="FF0000"/>
        </w:rPr>
        <w:t xml:space="preserve">links between markets at local, national and global </w:t>
      </w:r>
      <w:r w:rsidR="008D470A" w:rsidRPr="000A4656">
        <w:rPr>
          <w:color w:val="FF0000"/>
        </w:rPr>
        <w:t>level,</w:t>
      </w:r>
      <w:r w:rsidR="008F3490" w:rsidRPr="000A4656">
        <w:rPr>
          <w:color w:val="FF0000"/>
        </w:rPr>
        <w:t xml:space="preserve"> </w:t>
      </w:r>
      <w:r w:rsidR="004A5932">
        <w:rPr>
          <w:color w:val="FF0000"/>
        </w:rPr>
        <w:t>others highlight</w:t>
      </w:r>
      <w:r w:rsidR="008F3490" w:rsidRPr="000A4656">
        <w:rPr>
          <w:color w:val="FF0000"/>
        </w:rPr>
        <w:t xml:space="preserve"> the </w:t>
      </w:r>
      <w:r w:rsidR="004A5932">
        <w:rPr>
          <w:color w:val="FF0000"/>
        </w:rPr>
        <w:t xml:space="preserve">importance of attracting </w:t>
      </w:r>
      <w:r w:rsidR="008F3490" w:rsidRPr="000A4656">
        <w:rPr>
          <w:color w:val="FF0000"/>
        </w:rPr>
        <w:t>international investment for development.</w:t>
      </w:r>
      <w:r w:rsidR="002C766E" w:rsidRPr="000A4656">
        <w:rPr>
          <w:color w:val="FF0000"/>
        </w:rPr>
        <w:t xml:space="preserve"> </w:t>
      </w:r>
      <w:r w:rsidR="004A5932">
        <w:rPr>
          <w:color w:val="FF0000"/>
        </w:rPr>
        <w:t>The c</w:t>
      </w:r>
      <w:r w:rsidR="002C766E" w:rsidRPr="000A4656">
        <w:rPr>
          <w:color w:val="FF0000"/>
        </w:rPr>
        <w:t>onstructivist</w:t>
      </w:r>
      <w:r w:rsidR="004A5932">
        <w:rPr>
          <w:color w:val="FF0000"/>
        </w:rPr>
        <w:t xml:space="preserve"> notion of peace highlights </w:t>
      </w:r>
      <w:r w:rsidR="008D470A" w:rsidRPr="000A4656">
        <w:rPr>
          <w:color w:val="FF0000"/>
        </w:rPr>
        <w:t xml:space="preserve">the reconstruction of society in the post-conflict stage by all Colombians. </w:t>
      </w:r>
      <w:r w:rsidR="004A5932">
        <w:rPr>
          <w:color w:val="FF0000"/>
        </w:rPr>
        <w:t>The p</w:t>
      </w:r>
      <w:r w:rsidR="002C766E" w:rsidRPr="000A4656">
        <w:rPr>
          <w:color w:val="FF0000"/>
        </w:rPr>
        <w:t>luralist</w:t>
      </w:r>
      <w:r w:rsidR="004A5932">
        <w:rPr>
          <w:color w:val="FF0000"/>
        </w:rPr>
        <w:t xml:space="preserve"> notion emphasises</w:t>
      </w:r>
      <w:r w:rsidR="008D470A" w:rsidRPr="000A4656">
        <w:rPr>
          <w:color w:val="FF0000"/>
        </w:rPr>
        <w:t xml:space="preserve"> the inclusion of different society sectors. </w:t>
      </w:r>
      <w:r w:rsidR="00F32D99">
        <w:rPr>
          <w:color w:val="FF0000"/>
        </w:rPr>
        <w:t>Lastly, t</w:t>
      </w:r>
      <w:r w:rsidR="004A5932">
        <w:rPr>
          <w:color w:val="FF0000"/>
        </w:rPr>
        <w:t xml:space="preserve">he </w:t>
      </w:r>
      <w:r w:rsidR="004A5932">
        <w:rPr>
          <w:color w:val="FF0000"/>
        </w:rPr>
        <w:lastRenderedPageBreak/>
        <w:t>e</w:t>
      </w:r>
      <w:r w:rsidR="002C766E" w:rsidRPr="000A4656">
        <w:rPr>
          <w:color w:val="FF0000"/>
        </w:rPr>
        <w:t>nvironmental</w:t>
      </w:r>
      <w:r w:rsidR="004A5932">
        <w:rPr>
          <w:color w:val="FF0000"/>
        </w:rPr>
        <w:t xml:space="preserve"> notion of peace</w:t>
      </w:r>
      <w:r w:rsidR="008D470A" w:rsidRPr="000A4656">
        <w:rPr>
          <w:color w:val="FF0000"/>
        </w:rPr>
        <w:t xml:space="preserve"> </w:t>
      </w:r>
      <w:r w:rsidR="004A5932">
        <w:rPr>
          <w:color w:val="FF0000"/>
        </w:rPr>
        <w:t>promotes</w:t>
      </w:r>
      <w:r w:rsidR="008D470A" w:rsidRPr="000A4656">
        <w:rPr>
          <w:color w:val="FF0000"/>
        </w:rPr>
        <w:t xml:space="preserve"> social inclusion and environmental peace by preserving the environment for future generations through sustainable development and ecologic security.</w:t>
      </w:r>
      <w:r w:rsidR="00EE7348" w:rsidRPr="000A4656">
        <w:rPr>
          <w:color w:val="FF0000"/>
        </w:rPr>
        <w:t xml:space="preserve"> </w:t>
      </w:r>
      <w:r w:rsidR="002C766E" w:rsidRPr="000A4656">
        <w:rPr>
          <w:color w:val="FF0000"/>
        </w:rPr>
        <w:t xml:space="preserve"> </w:t>
      </w:r>
      <w:r w:rsidR="008D470A" w:rsidRPr="000A4656">
        <w:rPr>
          <w:color w:val="FF0000"/>
        </w:rPr>
        <w:t xml:space="preserve"> </w:t>
      </w:r>
      <w:bookmarkEnd w:id="3"/>
    </w:p>
    <w:p w14:paraId="175B85C9" w14:textId="2AA1192F" w:rsidR="00A642C1" w:rsidRPr="00A642C1" w:rsidRDefault="00F32D99" w:rsidP="00A642C1">
      <w:pPr>
        <w:spacing w:line="360" w:lineRule="auto"/>
        <w:ind w:firstLine="851"/>
        <w:jc w:val="both"/>
        <w:rPr>
          <w:color w:val="FF0000"/>
        </w:rPr>
      </w:pPr>
      <w:r>
        <w:rPr>
          <w:color w:val="FF0000"/>
        </w:rPr>
        <w:t>In their</w:t>
      </w:r>
      <w:r w:rsidR="00AA235F">
        <w:rPr>
          <w:color w:val="FF0000"/>
        </w:rPr>
        <w:t xml:space="preserve"> work on post-liberal peace</w:t>
      </w:r>
      <w:r w:rsidR="00A642C1">
        <w:rPr>
          <w:color w:val="FF0000"/>
        </w:rPr>
        <w:t xml:space="preserve">, Richmond and Franks </w:t>
      </w:r>
      <w:r w:rsidR="00A642C1">
        <w:rPr>
          <w:color w:val="FF0000"/>
        </w:rPr>
        <w:fldChar w:fldCharType="begin"/>
      </w:r>
      <w:r w:rsidR="00BB4071">
        <w:rPr>
          <w:color w:val="FF0000"/>
        </w:rPr>
        <w:instrText xml:space="preserve"> ADDIN EN.CITE &lt;EndNote&gt;&lt;Cite ExcludeAuth="1"&gt;&lt;Author&gt;Richmond&lt;/Author&gt;&lt;Year&gt;2009&lt;/Year&gt;&lt;RecNum&gt;306&lt;/RecNum&gt;&lt;DisplayText&gt;(2009)&lt;/DisplayText&gt;&lt;record&gt;&lt;rec-number&gt;306&lt;/rec-number&gt;&lt;foreign-keys&gt;&lt;key app="EN" db-id="pxrs00xf1evt0iexta5vpzdn2eedas0ttd0z" timestamp="1729829904" guid="47b9bb42-70ec-4473-9b80-eadf46b04bd9"&gt;306&lt;/key&gt;&lt;/foreign-keys&gt;&lt;ref-type name="Book"&gt;6&lt;/ref-type&gt;&lt;contributors&gt;&lt;authors&gt;&lt;author&gt;Oliver Richmond&lt;/author&gt;&lt;author&gt;Jason Franks&lt;/author&gt;&lt;/authors&gt;&lt;/contributors&gt;&lt;titles&gt;&lt;title&gt;Liberal peace transitions. Between statebuilding and peacebuilding&lt;/title&gt;&lt;/titles&gt;&lt;edition&gt;Kindle&lt;/edition&gt;&lt;dates&gt;&lt;year&gt;2009&lt;/year&gt;&lt;/dates&gt;&lt;publisher&gt;Edinburgh University Press Ltd&lt;/publisher&gt;&lt;isbn&gt;978 0 7486 3876 5&lt;/isbn&gt;&lt;urls&gt;&lt;/urls&gt;&lt;/record&gt;&lt;/Cite&gt;&lt;/EndNote&gt;</w:instrText>
      </w:r>
      <w:r w:rsidR="00A642C1">
        <w:rPr>
          <w:color w:val="FF0000"/>
        </w:rPr>
        <w:fldChar w:fldCharType="separate"/>
      </w:r>
      <w:r w:rsidR="00A642C1">
        <w:rPr>
          <w:noProof/>
          <w:color w:val="FF0000"/>
        </w:rPr>
        <w:t>(2009)</w:t>
      </w:r>
      <w:r w:rsidR="00A642C1">
        <w:rPr>
          <w:color w:val="FF0000"/>
        </w:rPr>
        <w:fldChar w:fldCharType="end"/>
      </w:r>
      <w:r w:rsidR="00A642C1">
        <w:rPr>
          <w:color w:val="FF0000"/>
        </w:rPr>
        <w:t xml:space="preserve"> note the progressive integration of peacebuilding and statebuilding projects since1990s  due to USA and UK’s ‘</w:t>
      </w:r>
      <w:r w:rsidR="00A642C1" w:rsidRPr="00A642C1">
        <w:rPr>
          <w:color w:val="FF0000"/>
        </w:rPr>
        <w:t>support for an active, muscular and humanitarian liberal internationalism</w:t>
      </w:r>
      <w:r w:rsidR="00A642C1">
        <w:rPr>
          <w:color w:val="FF0000"/>
        </w:rPr>
        <w:t xml:space="preserve">’ </w:t>
      </w:r>
      <w:r w:rsidR="00BB4071">
        <w:rPr>
          <w:color w:val="FF0000"/>
        </w:rPr>
        <w:t xml:space="preserve">(p 98). </w:t>
      </w:r>
      <w:r w:rsidR="00111A80">
        <w:rPr>
          <w:color w:val="FF0000"/>
        </w:rPr>
        <w:t xml:space="preserve">The </w:t>
      </w:r>
      <w:r w:rsidR="00BF3980">
        <w:rPr>
          <w:color w:val="FF0000"/>
        </w:rPr>
        <w:t>resulting</w:t>
      </w:r>
      <w:r w:rsidR="00111A80">
        <w:rPr>
          <w:color w:val="FF0000"/>
        </w:rPr>
        <w:t xml:space="preserve"> </w:t>
      </w:r>
      <w:r w:rsidR="00BB4071">
        <w:rPr>
          <w:color w:val="FF0000"/>
        </w:rPr>
        <w:t>framework of liberal peace</w:t>
      </w:r>
      <w:r w:rsidR="00BF3980">
        <w:rPr>
          <w:color w:val="FF0000"/>
        </w:rPr>
        <w:t xml:space="preserve"> </w:t>
      </w:r>
      <w:r w:rsidR="00BB4071">
        <w:rPr>
          <w:color w:val="FF0000"/>
        </w:rPr>
        <w:t>encompass</w:t>
      </w:r>
      <w:r w:rsidR="00111A80">
        <w:rPr>
          <w:color w:val="FF0000"/>
        </w:rPr>
        <w:t>es</w:t>
      </w:r>
      <w:r w:rsidR="00BB4071">
        <w:rPr>
          <w:color w:val="FF0000"/>
        </w:rPr>
        <w:t xml:space="preserve"> ‘democratization, the rule of law, human rights, globalised markets and neoliberal development’ (</w:t>
      </w:r>
      <w:r w:rsidR="009E0F3B">
        <w:rPr>
          <w:color w:val="FF0000"/>
        </w:rPr>
        <w:t xml:space="preserve">p </w:t>
      </w:r>
      <w:r w:rsidR="00BB4071">
        <w:rPr>
          <w:color w:val="FF0000"/>
        </w:rPr>
        <w:t>153)</w:t>
      </w:r>
      <w:r w:rsidR="00BF3980">
        <w:rPr>
          <w:color w:val="FF0000"/>
        </w:rPr>
        <w:t xml:space="preserve">. In practice, </w:t>
      </w:r>
      <w:r>
        <w:rPr>
          <w:color w:val="FF0000"/>
        </w:rPr>
        <w:t xml:space="preserve">for the authors, </w:t>
      </w:r>
      <w:r w:rsidR="00BF3980">
        <w:rPr>
          <w:color w:val="FF0000"/>
        </w:rPr>
        <w:t>such integration compromises the needs, rights and prospects for self-sustaining communities in favour of the needs of the neoliberal territorial state.</w:t>
      </w:r>
      <w:r w:rsidR="001B3966">
        <w:rPr>
          <w:color w:val="FF0000"/>
        </w:rPr>
        <w:t xml:space="preserve"> </w:t>
      </w:r>
      <w:r>
        <w:rPr>
          <w:color w:val="FF0000"/>
        </w:rPr>
        <w:t>P</w:t>
      </w:r>
      <w:r w:rsidR="00006EF7">
        <w:rPr>
          <w:color w:val="FF0000"/>
        </w:rPr>
        <w:t xml:space="preserve">eacebuilding </w:t>
      </w:r>
      <w:r w:rsidR="006E77D1">
        <w:rPr>
          <w:color w:val="FF0000"/>
        </w:rPr>
        <w:t>implementations</w:t>
      </w:r>
      <w:r w:rsidR="00006EF7">
        <w:rPr>
          <w:color w:val="FF0000"/>
        </w:rPr>
        <w:t xml:space="preserve"> fall into</w:t>
      </w:r>
      <w:r w:rsidR="00D82831">
        <w:rPr>
          <w:color w:val="FF0000"/>
        </w:rPr>
        <w:t xml:space="preserve"> graduations depending on the degree of cooperation of local actors</w:t>
      </w:r>
      <w:r w:rsidR="00BF3980">
        <w:rPr>
          <w:color w:val="FF0000"/>
        </w:rPr>
        <w:t>,</w:t>
      </w:r>
      <w:r w:rsidR="00D82831">
        <w:rPr>
          <w:color w:val="FF0000"/>
        </w:rPr>
        <w:t xml:space="preserve"> </w:t>
      </w:r>
      <w:r w:rsidR="00BF3980">
        <w:rPr>
          <w:color w:val="FF0000"/>
        </w:rPr>
        <w:t>m</w:t>
      </w:r>
      <w:r w:rsidR="00D82831">
        <w:rPr>
          <w:color w:val="FF0000"/>
        </w:rPr>
        <w:t>ost commonly,</w:t>
      </w:r>
      <w:r w:rsidR="00006EF7">
        <w:rPr>
          <w:color w:val="FF0000"/>
        </w:rPr>
        <w:t xml:space="preserve"> a </w:t>
      </w:r>
      <w:r w:rsidR="00006EF7" w:rsidRPr="001B3966">
        <w:rPr>
          <w:i/>
          <w:iCs/>
          <w:color w:val="FF0000"/>
        </w:rPr>
        <w:t>conservative</w:t>
      </w:r>
      <w:r w:rsidR="00006EF7">
        <w:rPr>
          <w:color w:val="FF0000"/>
        </w:rPr>
        <w:t xml:space="preserve">, top-down </w:t>
      </w:r>
      <w:r w:rsidR="009A1F25">
        <w:rPr>
          <w:color w:val="FF0000"/>
        </w:rPr>
        <w:t xml:space="preserve">peacebuilding </w:t>
      </w:r>
      <w:r w:rsidR="00006EF7">
        <w:rPr>
          <w:color w:val="FF0000"/>
        </w:rPr>
        <w:t>approach shaped by coercion</w:t>
      </w:r>
      <w:r w:rsidR="009A1F25">
        <w:rPr>
          <w:color w:val="FF0000"/>
        </w:rPr>
        <w:t xml:space="preserve"> (via military intervention or political conditionalities</w:t>
      </w:r>
      <w:r>
        <w:rPr>
          <w:color w:val="FF0000"/>
        </w:rPr>
        <w:t xml:space="preserve"> closer to Corredor García’s notion of security</w:t>
      </w:r>
      <w:r w:rsidR="009A1F25">
        <w:rPr>
          <w:color w:val="FF0000"/>
        </w:rPr>
        <w:t>)</w:t>
      </w:r>
      <w:r w:rsidR="00D82831">
        <w:rPr>
          <w:color w:val="FF0000"/>
        </w:rPr>
        <w:t xml:space="preserve"> </w:t>
      </w:r>
      <w:r w:rsidR="00BF3980">
        <w:rPr>
          <w:color w:val="FF0000"/>
        </w:rPr>
        <w:t>and</w:t>
      </w:r>
      <w:r w:rsidR="00D82831">
        <w:rPr>
          <w:color w:val="FF0000"/>
        </w:rPr>
        <w:t xml:space="preserve"> </w:t>
      </w:r>
      <w:r w:rsidR="009A1F25">
        <w:rPr>
          <w:color w:val="FF0000"/>
        </w:rPr>
        <w:t xml:space="preserve">the </w:t>
      </w:r>
      <w:r w:rsidR="00D82831">
        <w:rPr>
          <w:color w:val="FF0000"/>
        </w:rPr>
        <w:t xml:space="preserve">pursual of monopoly of force and </w:t>
      </w:r>
      <w:r w:rsidR="009A1F25">
        <w:rPr>
          <w:color w:val="FF0000"/>
        </w:rPr>
        <w:t xml:space="preserve">security, </w:t>
      </w:r>
      <w:r w:rsidR="00006EF7">
        <w:rPr>
          <w:color w:val="FF0000"/>
        </w:rPr>
        <w:t xml:space="preserve">domination and hegemony. Sometimes peacebuilding </w:t>
      </w:r>
      <w:r w:rsidR="001B3966">
        <w:rPr>
          <w:color w:val="FF0000"/>
        </w:rPr>
        <w:t>reflects a</w:t>
      </w:r>
      <w:r w:rsidR="00006EF7">
        <w:rPr>
          <w:color w:val="FF0000"/>
        </w:rPr>
        <w:t xml:space="preserve"> </w:t>
      </w:r>
      <w:r w:rsidR="00D82831">
        <w:rPr>
          <w:color w:val="FF0000"/>
        </w:rPr>
        <w:t xml:space="preserve">second </w:t>
      </w:r>
      <w:r w:rsidR="00E65793">
        <w:rPr>
          <w:color w:val="FF0000"/>
        </w:rPr>
        <w:t>graduation</w:t>
      </w:r>
      <w:r w:rsidR="00D82831">
        <w:rPr>
          <w:color w:val="FF0000"/>
        </w:rPr>
        <w:t xml:space="preserve">, </w:t>
      </w:r>
      <w:r w:rsidR="00006EF7">
        <w:rPr>
          <w:color w:val="FF0000"/>
        </w:rPr>
        <w:t xml:space="preserve">a more state-led and multilateral </w:t>
      </w:r>
      <w:r w:rsidR="00006EF7" w:rsidRPr="001B3966">
        <w:rPr>
          <w:i/>
          <w:iCs/>
          <w:color w:val="FF0000"/>
        </w:rPr>
        <w:t>orthodox</w:t>
      </w:r>
      <w:r w:rsidR="00006EF7">
        <w:rPr>
          <w:color w:val="FF0000"/>
        </w:rPr>
        <w:t xml:space="preserve"> model of liberal peace focused on state-building and local </w:t>
      </w:r>
      <w:r w:rsidR="00D82831">
        <w:rPr>
          <w:color w:val="FF0000"/>
        </w:rPr>
        <w:t>transference</w:t>
      </w:r>
      <w:r w:rsidR="00006EF7">
        <w:rPr>
          <w:color w:val="FF0000"/>
        </w:rPr>
        <w:t xml:space="preserve"> of international community methodologies</w:t>
      </w:r>
      <w:r w:rsidR="00D82831">
        <w:rPr>
          <w:color w:val="FF0000"/>
        </w:rPr>
        <w:t xml:space="preserve"> </w:t>
      </w:r>
      <w:r w:rsidR="00006EF7">
        <w:rPr>
          <w:color w:val="FF0000"/>
        </w:rPr>
        <w:t>and norms</w:t>
      </w:r>
      <w:r w:rsidR="009A1F25">
        <w:rPr>
          <w:color w:val="FF0000"/>
        </w:rPr>
        <w:t>.</w:t>
      </w:r>
      <w:r w:rsidR="001B3966">
        <w:rPr>
          <w:color w:val="FF0000"/>
        </w:rPr>
        <w:t xml:space="preserve"> </w:t>
      </w:r>
      <w:r>
        <w:rPr>
          <w:color w:val="FF0000"/>
        </w:rPr>
        <w:t>A</w:t>
      </w:r>
      <w:r w:rsidR="00D82831">
        <w:rPr>
          <w:color w:val="FF0000"/>
        </w:rPr>
        <w:t xml:space="preserve"> </w:t>
      </w:r>
      <w:r w:rsidR="009A1F25">
        <w:rPr>
          <w:color w:val="FF0000"/>
        </w:rPr>
        <w:t xml:space="preserve">third </w:t>
      </w:r>
      <w:r w:rsidR="00D82831" w:rsidRPr="001B3966">
        <w:rPr>
          <w:i/>
          <w:iCs/>
          <w:color w:val="FF0000"/>
        </w:rPr>
        <w:t>e</w:t>
      </w:r>
      <w:r w:rsidR="009A1F25" w:rsidRPr="001B3966">
        <w:rPr>
          <w:i/>
          <w:iCs/>
          <w:color w:val="FF0000"/>
        </w:rPr>
        <w:t>mancipatory</w:t>
      </w:r>
      <w:r w:rsidR="00D82831">
        <w:rPr>
          <w:color w:val="FF0000"/>
        </w:rPr>
        <w:t xml:space="preserve"> approach</w:t>
      </w:r>
      <w:r w:rsidR="009A1F25">
        <w:rPr>
          <w:color w:val="FF0000"/>
        </w:rPr>
        <w:t xml:space="preserve"> </w:t>
      </w:r>
      <w:r w:rsidR="00D82831">
        <w:rPr>
          <w:color w:val="FF0000"/>
        </w:rPr>
        <w:t>in which there is</w:t>
      </w:r>
      <w:r w:rsidR="009A1F25">
        <w:rPr>
          <w:color w:val="FF0000"/>
        </w:rPr>
        <w:t xml:space="preserve"> local ownership and agreement of peacebuilding by private and civil society actors</w:t>
      </w:r>
      <w:r w:rsidR="00D82831">
        <w:rPr>
          <w:color w:val="FF0000"/>
        </w:rPr>
        <w:t xml:space="preserve"> has not been achieved in context although promoted theoretically. </w:t>
      </w:r>
    </w:p>
    <w:p w14:paraId="654C16EB" w14:textId="305FBF42" w:rsidR="00352115" w:rsidRPr="009F76AF" w:rsidRDefault="004A5932" w:rsidP="00360234">
      <w:pPr>
        <w:spacing w:line="360" w:lineRule="auto"/>
        <w:ind w:firstLine="851"/>
        <w:jc w:val="both"/>
      </w:pPr>
      <w:r>
        <w:t xml:space="preserve">This </w:t>
      </w:r>
      <w:r w:rsidR="00DA3983">
        <w:t>work</w:t>
      </w:r>
      <w:r w:rsidR="00352115" w:rsidRPr="009F76AF">
        <w:t xml:space="preserve"> </w:t>
      </w:r>
      <w:r w:rsidR="00352115">
        <w:t>engages with</w:t>
      </w:r>
      <w:r w:rsidR="00352115" w:rsidRPr="005812DC">
        <w:t xml:space="preserve"> international relations, geography, and peacebuilding literature to understand international peacebuilding interventions from a political communication perspective. </w:t>
      </w:r>
      <w:r w:rsidR="00360234">
        <w:rPr>
          <w:color w:val="FF0000"/>
        </w:rPr>
        <w:t>Insights from those disciplinary traditions</w:t>
      </w:r>
      <w:r w:rsidR="00352115" w:rsidRPr="00FB7A1D">
        <w:rPr>
          <w:color w:val="FF0000"/>
        </w:rPr>
        <w:t xml:space="preserve">, </w:t>
      </w:r>
      <w:r w:rsidR="00F37CF4">
        <w:rPr>
          <w:color w:val="FF0000"/>
        </w:rPr>
        <w:t>include</w:t>
      </w:r>
      <w:r w:rsidR="00352115" w:rsidRPr="00FB7A1D">
        <w:rPr>
          <w:color w:val="FF0000"/>
        </w:rPr>
        <w:t xml:space="preserve"> that international actors signify and represent places in search of legitimising views and preferred peacebuilding practices linked to targeted places of intervention. </w:t>
      </w:r>
      <w:r w:rsidR="00352115" w:rsidRPr="009F76AF">
        <w:t xml:space="preserve">Furthermore, these traditions suggest the discursive and contested nature of peacebuilding, as actors promote narratives about identities, relationships and ideas of place underpinning conflict and proposed transformations </w:t>
      </w:r>
      <w:r w:rsidR="00352115" w:rsidRPr="009F76AF">
        <w:fldChar w:fldCharType="begin"/>
      </w:r>
      <w:r w:rsidR="00352115" w:rsidRPr="009F76AF">
        <w:instrText xml:space="preserve"> ADDIN EN.CITE &lt;EndNote&gt;&lt;Cite&gt;&lt;Author&gt;Montoya-Londoño&lt;/Author&gt;&lt;Year&gt;2023&lt;/Year&gt;&lt;RecNum&gt;77&lt;/RecNum&gt;&lt;Pages&gt;39&lt;/Pages&gt;&lt;DisplayText&gt;(Montoya-Londoño 2023, 39)&lt;/DisplayText&gt;&lt;record&gt;&lt;rec-number&gt;77&lt;/rec-number&gt;&lt;foreign-keys&gt;&lt;key app="EN" db-id="pxrs00xf1evt0iexta5vpzdn2eedas0ttd0z" timestamp="1686928089" guid="86459cdb-2c25-44fd-ad7a-fe61dd58117f"&gt;77&lt;/key&gt;&lt;/foreign-keys&gt;&lt;ref-type name="Book"&gt;6&lt;/ref-type&gt;&lt;contributors&gt;&lt;authors&gt;&lt;author&gt;Catalina Montoya-Londoño&lt;/author&gt;&lt;/authors&gt;&lt;secondary-authors&gt;&lt;author&gt;John Heathershaw&lt;/author&gt;&lt;author&gt;Shahar Hameiri&lt;/author&gt;&lt;author&gt;Jana Hönke&lt;/author&gt;&lt;author&gt;Sara Koopman&lt;/author&gt;&lt;/secondary-authors&gt;&lt;/contributors&gt;&lt;titles&gt;&lt;title&gt;Shaping Peacebuilding in Colombia. International Frames and Spatial Transformation&lt;/title&gt;&lt;secondary-title&gt;Spaces of Peace, Security and Development&lt;/secondary-title&gt;&lt;/titles&gt;&lt;pages&gt;208&lt;/pages&gt;&lt;dates&gt;&lt;year&gt;2023&lt;/year&gt;&lt;pub-dates&gt;&lt;date&gt;26 July 2023&lt;/date&gt;&lt;/pub-dates&gt;&lt;/dates&gt;&lt;publisher&gt;Bristol University Press&lt;/publisher&gt;&lt;isbn&gt;978-1529211702&lt;/isbn&gt;&lt;urls&gt;&lt;/urls&gt;&lt;language&gt;English&lt;/language&gt;&lt;/record&gt;&lt;/Cite&gt;&lt;/EndNote&gt;</w:instrText>
      </w:r>
      <w:r w:rsidR="00352115" w:rsidRPr="009F76AF">
        <w:fldChar w:fldCharType="separate"/>
      </w:r>
      <w:r w:rsidR="00352115" w:rsidRPr="009F76AF">
        <w:rPr>
          <w:noProof/>
        </w:rPr>
        <w:t>(Montoya-Londoño 2023, 39)</w:t>
      </w:r>
      <w:r w:rsidR="00352115" w:rsidRPr="009F76AF">
        <w:fldChar w:fldCharType="end"/>
      </w:r>
      <w:r w:rsidR="00352115" w:rsidRPr="009F76AF">
        <w:t xml:space="preserve">.  </w:t>
      </w:r>
    </w:p>
    <w:bookmarkEnd w:id="2"/>
    <w:p w14:paraId="612937CD" w14:textId="1AA12EC4" w:rsidR="008E795E" w:rsidRDefault="0031538E" w:rsidP="00F950AC">
      <w:pPr>
        <w:pStyle w:val="Displayedquotation"/>
        <w:tabs>
          <w:tab w:val="left" w:pos="8074"/>
        </w:tabs>
        <w:spacing w:before="0"/>
        <w:ind w:left="0" w:right="0"/>
        <w:jc w:val="both"/>
        <w:rPr>
          <w:color w:val="FF0000"/>
          <w:sz w:val="24"/>
          <w:lang w:val="en-US"/>
        </w:rPr>
      </w:pPr>
      <w:r>
        <w:rPr>
          <w:sz w:val="24"/>
        </w:rPr>
        <w:tab/>
      </w:r>
      <w:r w:rsidR="00AE1BAB" w:rsidRPr="009F76AF">
        <w:rPr>
          <w:sz w:val="24"/>
        </w:rPr>
        <w:t>U</w:t>
      </w:r>
      <w:r w:rsidR="000B6677" w:rsidRPr="009F76AF">
        <w:rPr>
          <w:sz w:val="24"/>
        </w:rPr>
        <w:t xml:space="preserve">sing NVivo software, </w:t>
      </w:r>
      <w:r w:rsidR="0035408A" w:rsidRPr="009F76AF">
        <w:rPr>
          <w:sz w:val="24"/>
        </w:rPr>
        <w:t xml:space="preserve">the </w:t>
      </w:r>
      <w:r w:rsidR="00B702AC">
        <w:rPr>
          <w:color w:val="FF0000"/>
          <w:sz w:val="24"/>
        </w:rPr>
        <w:t xml:space="preserve">original </w:t>
      </w:r>
      <w:r w:rsidR="0035408A" w:rsidRPr="009F76AF">
        <w:rPr>
          <w:sz w:val="24"/>
        </w:rPr>
        <w:t>research</w:t>
      </w:r>
      <w:r w:rsidR="000B6677" w:rsidRPr="009F76AF">
        <w:rPr>
          <w:sz w:val="24"/>
        </w:rPr>
        <w:t xml:space="preserve"> examined </w:t>
      </w:r>
      <w:r w:rsidR="00F82F51">
        <w:rPr>
          <w:sz w:val="24"/>
          <w:lang w:val="en-US"/>
        </w:rPr>
        <w:t>207</w:t>
      </w:r>
      <w:r w:rsidR="000B6677" w:rsidRPr="009F76AF">
        <w:rPr>
          <w:sz w:val="24"/>
          <w:lang w:val="en-US"/>
        </w:rPr>
        <w:t xml:space="preserve"> online subsidies in English and Spanish published by </w:t>
      </w:r>
      <w:r w:rsidR="00F82F51">
        <w:rPr>
          <w:sz w:val="24"/>
          <w:lang w:val="en-US"/>
        </w:rPr>
        <w:t>the US, the EU-EEAS and the UK</w:t>
      </w:r>
      <w:r w:rsidR="000B6677" w:rsidRPr="009F76AF">
        <w:rPr>
          <w:sz w:val="24"/>
          <w:lang w:val="en-US"/>
        </w:rPr>
        <w:t xml:space="preserve"> in the news sections of their official webpages directly </w:t>
      </w:r>
      <w:r w:rsidR="00475288" w:rsidRPr="009F76AF">
        <w:rPr>
          <w:sz w:val="24"/>
          <w:lang w:val="en-US"/>
        </w:rPr>
        <w:t>referring to peacebuilding</w:t>
      </w:r>
      <w:r w:rsidR="000B6677" w:rsidRPr="009F76AF">
        <w:rPr>
          <w:sz w:val="24"/>
          <w:lang w:val="en-US"/>
        </w:rPr>
        <w:t xml:space="preserve"> in Colombia between November 2016 and March 2019</w:t>
      </w:r>
      <w:r w:rsidR="00AD4C35">
        <w:rPr>
          <w:sz w:val="24"/>
          <w:lang w:val="en-US"/>
        </w:rPr>
        <w:t xml:space="preserve">. </w:t>
      </w:r>
      <w:r w:rsidR="00AD4C35" w:rsidRPr="009F76AF">
        <w:rPr>
          <w:sz w:val="24"/>
        </w:rPr>
        <w:fldChar w:fldCharType="begin"/>
      </w:r>
      <w:r w:rsidR="00AD4C35" w:rsidRPr="009F76AF">
        <w:rPr>
          <w:sz w:val="24"/>
        </w:rPr>
        <w:instrText xml:space="preserve"> ADDIN EN.CITE &lt;EndNote&gt;&lt;Cite&gt;&lt;Author&gt;Montoya-Londoño&lt;/Author&gt;&lt;Year&gt;2023&lt;/Year&gt;&lt;RecNum&gt;77&lt;/RecNum&gt;&lt;Pages&gt;48-49&lt;/Pages&gt;&lt;DisplayText&gt;(Montoya-Londoño 2023, 48-49)&lt;/DisplayText&gt;&lt;record&gt;&lt;rec-number&gt;77&lt;/rec-number&gt;&lt;foreign-keys&gt;&lt;key app="EN" db-id="pxrs00xf1evt0iexta5vpzdn2eedas0ttd0z" timestamp="1686928089" guid="86459cdb-2c25-44fd-ad7a-fe61dd58117f"&gt;77&lt;/key&gt;&lt;/foreign-keys&gt;&lt;ref-type name="Book"&gt;6&lt;/ref-type&gt;&lt;contributors&gt;&lt;authors&gt;&lt;author&gt;Catalina Montoya-Londoño&lt;/author&gt;&lt;/authors&gt;&lt;secondary-authors&gt;&lt;author&gt;John Heathershaw&lt;/author&gt;&lt;author&gt;Shahar Hameiri&lt;/author&gt;&lt;author&gt;Jana Hönke&lt;/author&gt;&lt;author&gt;Sara Koopman&lt;/author&gt;&lt;/secondary-authors&gt;&lt;/contributors&gt;&lt;titles&gt;&lt;title&gt;Shaping Peacebuilding in Colombia. International Frames and Spatial Transformation&lt;/title&gt;&lt;secondary-title&gt;Spaces of Peace, Security and Development&lt;/secondary-title&gt;&lt;/titles&gt;&lt;pages&gt;208&lt;/pages&gt;&lt;dates&gt;&lt;year&gt;2023&lt;/year&gt;&lt;pub-dates&gt;&lt;date&gt;26 July 2023&lt;/date&gt;&lt;/pub-dates&gt;&lt;/dates&gt;&lt;publisher&gt;Bristol University Press&lt;/publisher&gt;&lt;isbn&gt;978-1529211702&lt;/isbn&gt;&lt;urls&gt;&lt;/urls&gt;&lt;language&gt;English&lt;/language&gt;&lt;/record&gt;&lt;/Cite&gt;&lt;/EndNote&gt;</w:instrText>
      </w:r>
      <w:r w:rsidR="00AD4C35" w:rsidRPr="009F76AF">
        <w:rPr>
          <w:sz w:val="24"/>
        </w:rPr>
        <w:fldChar w:fldCharType="separate"/>
      </w:r>
      <w:r w:rsidR="00AD4C35" w:rsidRPr="009F76AF">
        <w:rPr>
          <w:noProof/>
          <w:sz w:val="24"/>
        </w:rPr>
        <w:t>(Montoya-Londoño 2023, 48-49)</w:t>
      </w:r>
      <w:r w:rsidR="00AD4C35" w:rsidRPr="009F76AF">
        <w:rPr>
          <w:sz w:val="24"/>
        </w:rPr>
        <w:fldChar w:fldCharType="end"/>
      </w:r>
      <w:r w:rsidR="00AD4C35" w:rsidRPr="009F76AF">
        <w:rPr>
          <w:sz w:val="24"/>
        </w:rPr>
        <w:t>.</w:t>
      </w:r>
      <w:r w:rsidR="00AD4C35">
        <w:rPr>
          <w:sz w:val="24"/>
          <w:lang w:val="en-US"/>
        </w:rPr>
        <w:t xml:space="preserve"> </w:t>
      </w:r>
      <w:r w:rsidR="00AD4C35">
        <w:rPr>
          <w:color w:val="FF0000"/>
          <w:sz w:val="24"/>
          <w:lang w:val="en-US"/>
        </w:rPr>
        <w:t xml:space="preserve"> This article assessed </w:t>
      </w:r>
      <w:r>
        <w:rPr>
          <w:color w:val="FF0000"/>
          <w:sz w:val="24"/>
          <w:lang w:val="en-US"/>
        </w:rPr>
        <w:t>154</w:t>
      </w:r>
      <w:r w:rsidR="00AD4C35">
        <w:rPr>
          <w:color w:val="FF0000"/>
          <w:sz w:val="24"/>
          <w:lang w:val="en-US"/>
        </w:rPr>
        <w:t xml:space="preserve"> </w:t>
      </w:r>
      <w:r w:rsidR="00750CDB">
        <w:rPr>
          <w:color w:val="FF0000"/>
          <w:sz w:val="24"/>
          <w:lang w:val="en-US"/>
        </w:rPr>
        <w:t>additional</w:t>
      </w:r>
      <w:r w:rsidR="00AD4C35">
        <w:rPr>
          <w:color w:val="FF0000"/>
          <w:sz w:val="24"/>
          <w:lang w:val="en-US"/>
        </w:rPr>
        <w:t xml:space="preserve"> subsidies by the US, the European Union External Action Service (EU-EEAS), and the UK</w:t>
      </w:r>
      <w:r w:rsidR="001701F3">
        <w:rPr>
          <w:color w:val="FF0000"/>
          <w:sz w:val="24"/>
          <w:lang w:val="en-US"/>
        </w:rPr>
        <w:t xml:space="preserve"> between </w:t>
      </w:r>
      <w:r w:rsidR="00A95CEB">
        <w:rPr>
          <w:color w:val="FF0000"/>
          <w:sz w:val="24"/>
          <w:lang w:val="en-US"/>
        </w:rPr>
        <w:t xml:space="preserve">January </w:t>
      </w:r>
      <w:r w:rsidR="001701F3">
        <w:rPr>
          <w:color w:val="FF0000"/>
          <w:sz w:val="24"/>
          <w:lang w:val="en-US"/>
        </w:rPr>
        <w:t xml:space="preserve">2021 and </w:t>
      </w:r>
      <w:r w:rsidR="00A95CEB">
        <w:rPr>
          <w:color w:val="FF0000"/>
          <w:sz w:val="24"/>
          <w:lang w:val="en-US"/>
        </w:rPr>
        <w:t xml:space="preserve">May </w:t>
      </w:r>
      <w:r w:rsidR="001701F3">
        <w:rPr>
          <w:color w:val="FF0000"/>
          <w:sz w:val="24"/>
          <w:lang w:val="en-US"/>
        </w:rPr>
        <w:t>2024</w:t>
      </w:r>
      <w:r w:rsidR="00F82F51">
        <w:rPr>
          <w:rStyle w:val="EndnoteReference"/>
          <w:color w:val="FF0000"/>
          <w:sz w:val="24"/>
          <w:lang w:val="en-US"/>
        </w:rPr>
        <w:endnoteReference w:id="2"/>
      </w:r>
      <w:r w:rsidR="00AD4C35">
        <w:rPr>
          <w:color w:val="FF0000"/>
          <w:sz w:val="24"/>
          <w:lang w:val="en-US"/>
        </w:rPr>
        <w:t xml:space="preserve">. The following table </w:t>
      </w:r>
      <w:r w:rsidR="00AD4C35">
        <w:rPr>
          <w:color w:val="FF0000"/>
          <w:sz w:val="24"/>
          <w:lang w:val="en-US"/>
        </w:rPr>
        <w:lastRenderedPageBreak/>
        <w:t>shows the number of items looked in both periods</w:t>
      </w:r>
      <w:r w:rsidR="00E617E7">
        <w:rPr>
          <w:color w:val="FF0000"/>
          <w:sz w:val="24"/>
          <w:lang w:val="en-US"/>
        </w:rPr>
        <w:t xml:space="preserve">. </w:t>
      </w:r>
      <w:r w:rsidR="00F82F51">
        <w:rPr>
          <w:color w:val="FF0000"/>
          <w:sz w:val="24"/>
          <w:lang w:val="en-US"/>
        </w:rPr>
        <w:t xml:space="preserve">Interestingly, the UK maintained a consistently lower level of use of online subsidies than EU-EEAS, who kept consistently high levels of publication throughout both periods studied. The USA, by </w:t>
      </w:r>
      <w:r w:rsidR="009F68BC">
        <w:rPr>
          <w:color w:val="FF0000"/>
          <w:sz w:val="24"/>
          <w:lang w:val="en-US"/>
        </w:rPr>
        <w:t>comparison,</w:t>
      </w:r>
      <w:r w:rsidR="00F82F51">
        <w:rPr>
          <w:color w:val="FF0000"/>
          <w:sz w:val="24"/>
          <w:lang w:val="en-US"/>
        </w:rPr>
        <w:t xml:space="preserve"> </w:t>
      </w:r>
      <w:r w:rsidR="009F68BC">
        <w:rPr>
          <w:color w:val="FF0000"/>
          <w:sz w:val="24"/>
          <w:lang w:val="en-US"/>
        </w:rPr>
        <w:t>published less</w:t>
      </w:r>
      <w:r w:rsidR="00F82F51">
        <w:rPr>
          <w:color w:val="FF0000"/>
          <w:sz w:val="24"/>
          <w:lang w:val="en-US"/>
        </w:rPr>
        <w:t xml:space="preserve"> online subsidies during 2021-2024 than in 2016-2019</w:t>
      </w:r>
      <w:r w:rsidR="009F68BC">
        <w:rPr>
          <w:color w:val="FF0000"/>
          <w:sz w:val="24"/>
          <w:lang w:val="en-US"/>
        </w:rPr>
        <w:t xml:space="preserve">. </w:t>
      </w:r>
      <w:r w:rsidR="008E795E">
        <w:rPr>
          <w:color w:val="FF0000"/>
          <w:sz w:val="24"/>
          <w:lang w:val="en-US"/>
        </w:rPr>
        <w:t>Such</w:t>
      </w:r>
      <w:r w:rsidR="009F68BC">
        <w:rPr>
          <w:color w:val="FF0000"/>
          <w:sz w:val="24"/>
          <w:lang w:val="en-US"/>
        </w:rPr>
        <w:t xml:space="preserve"> difference could either been</w:t>
      </w:r>
      <w:r w:rsidR="00F82F51">
        <w:rPr>
          <w:color w:val="FF0000"/>
          <w:sz w:val="24"/>
          <w:lang w:val="en-US"/>
        </w:rPr>
        <w:t xml:space="preserve"> </w:t>
      </w:r>
      <w:r w:rsidR="009F68BC">
        <w:rPr>
          <w:color w:val="FF0000"/>
          <w:sz w:val="24"/>
          <w:lang w:val="en-US"/>
        </w:rPr>
        <w:t>explained by either</w:t>
      </w:r>
      <w:r w:rsidR="00F82F51">
        <w:rPr>
          <w:color w:val="FF0000"/>
          <w:sz w:val="24"/>
          <w:lang w:val="en-US"/>
        </w:rPr>
        <w:t xml:space="preserve"> differing US Administration preferences in using this medium</w:t>
      </w:r>
      <w:r w:rsidR="009F68BC">
        <w:rPr>
          <w:color w:val="FF0000"/>
          <w:sz w:val="24"/>
          <w:lang w:val="en-US"/>
        </w:rPr>
        <w:t xml:space="preserve">, or </w:t>
      </w:r>
      <w:r w:rsidR="008E795E">
        <w:rPr>
          <w:color w:val="FF0000"/>
          <w:sz w:val="24"/>
          <w:lang w:val="en-US"/>
        </w:rPr>
        <w:t xml:space="preserve">a </w:t>
      </w:r>
      <w:r w:rsidR="009F68BC">
        <w:rPr>
          <w:color w:val="FF0000"/>
          <w:sz w:val="24"/>
          <w:lang w:val="en-US"/>
        </w:rPr>
        <w:t>lesse</w:t>
      </w:r>
      <w:r w:rsidR="008E795E">
        <w:rPr>
          <w:color w:val="FF0000"/>
          <w:sz w:val="24"/>
          <w:lang w:val="en-US"/>
        </w:rPr>
        <w:t>ning</w:t>
      </w:r>
      <w:r w:rsidR="009F68BC">
        <w:rPr>
          <w:color w:val="FF0000"/>
          <w:sz w:val="24"/>
          <w:lang w:val="en-US"/>
        </w:rPr>
        <w:t xml:space="preserve"> </w:t>
      </w:r>
      <w:r w:rsidR="008E795E">
        <w:rPr>
          <w:color w:val="FF0000"/>
          <w:sz w:val="24"/>
          <w:lang w:val="en-US"/>
        </w:rPr>
        <w:t>priority</w:t>
      </w:r>
      <w:r w:rsidR="009F68BC">
        <w:rPr>
          <w:color w:val="FF0000"/>
          <w:sz w:val="24"/>
          <w:lang w:val="en-US"/>
        </w:rPr>
        <w:t xml:space="preserve"> to </w:t>
      </w:r>
      <w:r w:rsidR="002F20EE">
        <w:rPr>
          <w:color w:val="FF0000"/>
          <w:sz w:val="24"/>
          <w:lang w:val="en-US"/>
        </w:rPr>
        <w:t xml:space="preserve">report and </w:t>
      </w:r>
      <w:r w:rsidR="009F68BC">
        <w:rPr>
          <w:color w:val="FF0000"/>
          <w:sz w:val="24"/>
          <w:lang w:val="en-US"/>
        </w:rPr>
        <w:t xml:space="preserve">promote US peacebuilding agendas </w:t>
      </w:r>
      <w:r w:rsidR="002F20EE">
        <w:rPr>
          <w:color w:val="FF0000"/>
          <w:sz w:val="24"/>
          <w:lang w:val="en-US"/>
        </w:rPr>
        <w:t xml:space="preserve">regarding Colombia </w:t>
      </w:r>
      <w:r w:rsidR="009F68BC">
        <w:rPr>
          <w:color w:val="FF0000"/>
          <w:sz w:val="24"/>
          <w:lang w:val="en-US"/>
        </w:rPr>
        <w:t>during the second period</w:t>
      </w:r>
      <w:r w:rsidR="00F82F51">
        <w:rPr>
          <w:color w:val="FF0000"/>
          <w:sz w:val="24"/>
          <w:lang w:val="en-US"/>
        </w:rPr>
        <w:t>.</w:t>
      </w:r>
      <w:r w:rsidR="008372CF">
        <w:rPr>
          <w:color w:val="FF0000"/>
          <w:sz w:val="24"/>
          <w:lang w:val="en-US"/>
        </w:rPr>
        <w:t xml:space="preserve">  </w:t>
      </w:r>
    </w:p>
    <w:p w14:paraId="580ADFBC" w14:textId="039E0B6E" w:rsidR="002527F5" w:rsidRDefault="00F82F51" w:rsidP="00F950AC">
      <w:pPr>
        <w:pStyle w:val="Displayedquotation"/>
        <w:tabs>
          <w:tab w:val="left" w:pos="8074"/>
        </w:tabs>
        <w:spacing w:before="0"/>
        <w:ind w:left="0" w:right="0"/>
        <w:jc w:val="both"/>
        <w:rPr>
          <w:color w:val="FF0000"/>
          <w:sz w:val="24"/>
          <w:lang w:val="en-US"/>
        </w:rPr>
      </w:pPr>
      <w:r>
        <w:rPr>
          <w:color w:val="FF0000"/>
          <w:sz w:val="24"/>
          <w:lang w:val="en-US"/>
        </w:rPr>
        <w:t xml:space="preserve">        </w:t>
      </w:r>
    </w:p>
    <w:p w14:paraId="6437FF18" w14:textId="077806A6" w:rsidR="00AD4C35" w:rsidRDefault="00AD4C35" w:rsidP="00F950AC">
      <w:pPr>
        <w:pStyle w:val="Displayedquotation"/>
        <w:tabs>
          <w:tab w:val="left" w:pos="8074"/>
        </w:tabs>
        <w:ind w:left="0" w:right="0"/>
        <w:jc w:val="both"/>
        <w:rPr>
          <w:color w:val="FF0000"/>
          <w:sz w:val="24"/>
          <w:lang w:val="en-US"/>
        </w:rPr>
      </w:pPr>
      <w:r>
        <w:rPr>
          <w:color w:val="FF0000"/>
          <w:sz w:val="24"/>
          <w:lang w:val="en-US"/>
        </w:rPr>
        <w:t>Table 1. Online subsidies per actor</w:t>
      </w:r>
      <w:r w:rsidR="00E617E7">
        <w:rPr>
          <w:color w:val="FF0000"/>
          <w:sz w:val="24"/>
          <w:lang w:val="en-US"/>
        </w:rPr>
        <w:t>.</w:t>
      </w:r>
    </w:p>
    <w:tbl>
      <w:tblPr>
        <w:tblStyle w:val="TableGrid"/>
        <w:tblW w:w="0" w:type="auto"/>
        <w:tblLook w:val="04A0" w:firstRow="1" w:lastRow="0" w:firstColumn="1" w:lastColumn="0" w:noHBand="0" w:noVBand="1"/>
      </w:tblPr>
      <w:tblGrid>
        <w:gridCol w:w="2829"/>
        <w:gridCol w:w="2830"/>
        <w:gridCol w:w="2830"/>
      </w:tblGrid>
      <w:tr w:rsidR="00AD4C35" w14:paraId="4E61B778" w14:textId="77777777" w:rsidTr="00AD4C35">
        <w:tc>
          <w:tcPr>
            <w:tcW w:w="2829" w:type="dxa"/>
          </w:tcPr>
          <w:p w14:paraId="26058B6D" w14:textId="15E7B2B5" w:rsidR="00AD4C35" w:rsidRDefault="00AD4C35" w:rsidP="00D139B9">
            <w:pPr>
              <w:pStyle w:val="Displayedquotation"/>
              <w:ind w:left="0"/>
              <w:jc w:val="both"/>
              <w:rPr>
                <w:color w:val="FF0000"/>
                <w:sz w:val="24"/>
                <w:lang w:val="en-US"/>
              </w:rPr>
            </w:pPr>
            <w:bookmarkStart w:id="4" w:name="_Hlk178912955"/>
            <w:r>
              <w:rPr>
                <w:color w:val="FF0000"/>
                <w:sz w:val="24"/>
                <w:lang w:val="en-US"/>
              </w:rPr>
              <w:t>Country/period</w:t>
            </w:r>
          </w:p>
        </w:tc>
        <w:tc>
          <w:tcPr>
            <w:tcW w:w="2830" w:type="dxa"/>
          </w:tcPr>
          <w:p w14:paraId="3DC2ADFD" w14:textId="08305321" w:rsidR="00AD4C35" w:rsidRDefault="00AD4C35" w:rsidP="00D139B9">
            <w:pPr>
              <w:pStyle w:val="Displayedquotation"/>
              <w:ind w:left="0"/>
              <w:jc w:val="both"/>
              <w:rPr>
                <w:color w:val="FF0000"/>
                <w:sz w:val="24"/>
                <w:lang w:val="en-US"/>
              </w:rPr>
            </w:pPr>
            <w:r>
              <w:rPr>
                <w:color w:val="FF0000"/>
                <w:sz w:val="24"/>
                <w:lang w:val="en-US"/>
              </w:rPr>
              <w:t>2016-2019</w:t>
            </w:r>
          </w:p>
        </w:tc>
        <w:tc>
          <w:tcPr>
            <w:tcW w:w="2830" w:type="dxa"/>
          </w:tcPr>
          <w:p w14:paraId="70999122" w14:textId="1267D1B5" w:rsidR="00AD4C35" w:rsidRDefault="00AD4C35" w:rsidP="00D139B9">
            <w:pPr>
              <w:pStyle w:val="Displayedquotation"/>
              <w:ind w:left="0"/>
              <w:jc w:val="both"/>
              <w:rPr>
                <w:color w:val="FF0000"/>
                <w:sz w:val="24"/>
                <w:lang w:val="en-US"/>
              </w:rPr>
            </w:pPr>
            <w:r>
              <w:rPr>
                <w:color w:val="FF0000"/>
                <w:sz w:val="24"/>
                <w:lang w:val="en-US"/>
              </w:rPr>
              <w:t>2021-2024</w:t>
            </w:r>
          </w:p>
        </w:tc>
      </w:tr>
      <w:tr w:rsidR="00AD4C35" w14:paraId="6290E075" w14:textId="77777777" w:rsidTr="00AD4C35">
        <w:tc>
          <w:tcPr>
            <w:tcW w:w="2829" w:type="dxa"/>
          </w:tcPr>
          <w:p w14:paraId="15C842A6" w14:textId="02468DCB" w:rsidR="00AD4C35" w:rsidRDefault="00AD4C35" w:rsidP="00D139B9">
            <w:pPr>
              <w:pStyle w:val="Displayedquotation"/>
              <w:ind w:left="0"/>
              <w:jc w:val="both"/>
              <w:rPr>
                <w:color w:val="FF0000"/>
                <w:sz w:val="24"/>
                <w:lang w:val="en-US"/>
              </w:rPr>
            </w:pPr>
            <w:r>
              <w:rPr>
                <w:color w:val="FF0000"/>
                <w:sz w:val="24"/>
                <w:lang w:val="en-US"/>
              </w:rPr>
              <w:t>USA</w:t>
            </w:r>
            <w:r w:rsidR="00E617E7">
              <w:rPr>
                <w:color w:val="FF0000"/>
                <w:sz w:val="24"/>
                <w:lang w:val="en-US"/>
              </w:rPr>
              <w:t xml:space="preserve"> </w:t>
            </w:r>
          </w:p>
        </w:tc>
        <w:tc>
          <w:tcPr>
            <w:tcW w:w="2830" w:type="dxa"/>
          </w:tcPr>
          <w:p w14:paraId="3EB19BCB" w14:textId="3E6DB316" w:rsidR="00AD4C35" w:rsidRDefault="0031538E" w:rsidP="00D139B9">
            <w:pPr>
              <w:pStyle w:val="Displayedquotation"/>
              <w:ind w:left="0"/>
              <w:jc w:val="both"/>
              <w:rPr>
                <w:color w:val="FF0000"/>
                <w:sz w:val="24"/>
                <w:lang w:val="en-US"/>
              </w:rPr>
            </w:pPr>
            <w:r>
              <w:rPr>
                <w:color w:val="FF0000"/>
                <w:sz w:val="24"/>
                <w:lang w:val="en-US"/>
              </w:rPr>
              <w:t>107</w:t>
            </w:r>
          </w:p>
        </w:tc>
        <w:tc>
          <w:tcPr>
            <w:tcW w:w="2830" w:type="dxa"/>
          </w:tcPr>
          <w:p w14:paraId="3EB28B25" w14:textId="5B58A2D7" w:rsidR="00AD4C35" w:rsidRDefault="0031538E" w:rsidP="00D139B9">
            <w:pPr>
              <w:pStyle w:val="Displayedquotation"/>
              <w:ind w:left="0"/>
              <w:jc w:val="both"/>
              <w:rPr>
                <w:color w:val="FF0000"/>
                <w:sz w:val="24"/>
                <w:lang w:val="en-US"/>
              </w:rPr>
            </w:pPr>
            <w:r>
              <w:rPr>
                <w:color w:val="FF0000"/>
                <w:sz w:val="24"/>
                <w:lang w:val="en-US"/>
              </w:rPr>
              <w:t>46</w:t>
            </w:r>
          </w:p>
        </w:tc>
      </w:tr>
      <w:tr w:rsidR="00AD4C35" w14:paraId="7F727D79" w14:textId="77777777" w:rsidTr="00AD4C35">
        <w:tc>
          <w:tcPr>
            <w:tcW w:w="2829" w:type="dxa"/>
          </w:tcPr>
          <w:p w14:paraId="6AFFD66C" w14:textId="2C9ECDA3" w:rsidR="00AD4C35" w:rsidRDefault="00AD4C35" w:rsidP="00D139B9">
            <w:pPr>
              <w:pStyle w:val="Displayedquotation"/>
              <w:ind w:left="0"/>
              <w:jc w:val="both"/>
              <w:rPr>
                <w:color w:val="FF0000"/>
                <w:sz w:val="24"/>
                <w:lang w:val="en-US"/>
              </w:rPr>
            </w:pPr>
            <w:r>
              <w:rPr>
                <w:color w:val="FF0000"/>
                <w:sz w:val="24"/>
                <w:lang w:val="en-US"/>
              </w:rPr>
              <w:t>EU-EEAS</w:t>
            </w:r>
          </w:p>
        </w:tc>
        <w:tc>
          <w:tcPr>
            <w:tcW w:w="2830" w:type="dxa"/>
          </w:tcPr>
          <w:p w14:paraId="73D1D8FA" w14:textId="2D5BAE8B" w:rsidR="00AD4C35" w:rsidRDefault="0031538E" w:rsidP="00D139B9">
            <w:pPr>
              <w:pStyle w:val="Displayedquotation"/>
              <w:ind w:left="0"/>
              <w:jc w:val="both"/>
              <w:rPr>
                <w:color w:val="FF0000"/>
                <w:sz w:val="24"/>
                <w:lang w:val="en-US"/>
              </w:rPr>
            </w:pPr>
            <w:r>
              <w:rPr>
                <w:color w:val="FF0000"/>
                <w:sz w:val="24"/>
                <w:lang w:val="en-US"/>
              </w:rPr>
              <w:t>71</w:t>
            </w:r>
          </w:p>
        </w:tc>
        <w:tc>
          <w:tcPr>
            <w:tcW w:w="2830" w:type="dxa"/>
          </w:tcPr>
          <w:p w14:paraId="547DF6D0" w14:textId="311696C9" w:rsidR="00AD4C35" w:rsidRDefault="0031538E" w:rsidP="00D139B9">
            <w:pPr>
              <w:pStyle w:val="Displayedquotation"/>
              <w:ind w:left="0"/>
              <w:jc w:val="both"/>
              <w:rPr>
                <w:color w:val="FF0000"/>
                <w:sz w:val="24"/>
                <w:lang w:val="en-US"/>
              </w:rPr>
            </w:pPr>
            <w:r>
              <w:rPr>
                <w:color w:val="FF0000"/>
                <w:sz w:val="24"/>
                <w:lang w:val="en-US"/>
              </w:rPr>
              <w:t>75</w:t>
            </w:r>
          </w:p>
        </w:tc>
      </w:tr>
      <w:tr w:rsidR="00AD4C35" w14:paraId="5A477F21" w14:textId="77777777" w:rsidTr="00AD4C35">
        <w:tc>
          <w:tcPr>
            <w:tcW w:w="2829" w:type="dxa"/>
          </w:tcPr>
          <w:p w14:paraId="66448B15" w14:textId="7C61C369" w:rsidR="00AD4C35" w:rsidRDefault="00AD4C35" w:rsidP="00D139B9">
            <w:pPr>
              <w:pStyle w:val="Displayedquotation"/>
              <w:ind w:left="0"/>
              <w:jc w:val="both"/>
              <w:rPr>
                <w:color w:val="FF0000"/>
                <w:sz w:val="24"/>
                <w:lang w:val="en-US"/>
              </w:rPr>
            </w:pPr>
            <w:r>
              <w:rPr>
                <w:color w:val="FF0000"/>
                <w:sz w:val="24"/>
                <w:lang w:val="en-US"/>
              </w:rPr>
              <w:t>UK</w:t>
            </w:r>
            <w:r w:rsidR="001701F3">
              <w:rPr>
                <w:color w:val="FF0000"/>
                <w:sz w:val="24"/>
                <w:lang w:val="en-US"/>
              </w:rPr>
              <w:t xml:space="preserve"> </w:t>
            </w:r>
          </w:p>
        </w:tc>
        <w:tc>
          <w:tcPr>
            <w:tcW w:w="2830" w:type="dxa"/>
          </w:tcPr>
          <w:p w14:paraId="6E9895D8" w14:textId="60804032" w:rsidR="00AD4C35" w:rsidRDefault="0031538E" w:rsidP="00D139B9">
            <w:pPr>
              <w:pStyle w:val="Displayedquotation"/>
              <w:ind w:left="0"/>
              <w:jc w:val="both"/>
              <w:rPr>
                <w:color w:val="FF0000"/>
                <w:sz w:val="24"/>
                <w:lang w:val="en-US"/>
              </w:rPr>
            </w:pPr>
            <w:r>
              <w:rPr>
                <w:color w:val="FF0000"/>
                <w:sz w:val="24"/>
                <w:lang w:val="en-US"/>
              </w:rPr>
              <w:t>29</w:t>
            </w:r>
          </w:p>
        </w:tc>
        <w:tc>
          <w:tcPr>
            <w:tcW w:w="2830" w:type="dxa"/>
          </w:tcPr>
          <w:p w14:paraId="6EB96AEA" w14:textId="7B0573BF" w:rsidR="00AD4C35" w:rsidRDefault="0031538E" w:rsidP="00D139B9">
            <w:pPr>
              <w:pStyle w:val="Displayedquotation"/>
              <w:ind w:left="0"/>
              <w:jc w:val="both"/>
              <w:rPr>
                <w:color w:val="FF0000"/>
                <w:sz w:val="24"/>
                <w:lang w:val="en-US"/>
              </w:rPr>
            </w:pPr>
            <w:r>
              <w:rPr>
                <w:color w:val="FF0000"/>
                <w:sz w:val="24"/>
                <w:lang w:val="en-US"/>
              </w:rPr>
              <w:t>34</w:t>
            </w:r>
          </w:p>
        </w:tc>
      </w:tr>
    </w:tbl>
    <w:bookmarkEnd w:id="4"/>
    <w:p w14:paraId="1F520C8D" w14:textId="51DD631B" w:rsidR="00AD4C35" w:rsidRDefault="00AD4C35" w:rsidP="00D139B9">
      <w:pPr>
        <w:pStyle w:val="Displayedquotation"/>
        <w:ind w:left="0"/>
        <w:jc w:val="both"/>
        <w:rPr>
          <w:color w:val="FF0000"/>
          <w:sz w:val="24"/>
          <w:lang w:val="en-US"/>
        </w:rPr>
      </w:pPr>
      <w:r>
        <w:rPr>
          <w:color w:val="FF0000"/>
          <w:sz w:val="24"/>
          <w:lang w:val="en-US"/>
        </w:rPr>
        <w:t>Source: own elaboration</w:t>
      </w:r>
    </w:p>
    <w:p w14:paraId="73A06ADF" w14:textId="682C8C85" w:rsidR="0035408A" w:rsidRPr="00792A06" w:rsidRDefault="00773798" w:rsidP="00F27649">
      <w:pPr>
        <w:pStyle w:val="Displayedquotation"/>
        <w:spacing w:before="0"/>
        <w:ind w:left="0" w:right="0"/>
        <w:jc w:val="both"/>
        <w:rPr>
          <w:color w:val="FF0000"/>
          <w:sz w:val="24"/>
        </w:rPr>
      </w:pPr>
      <w:r w:rsidRPr="009F76AF">
        <w:rPr>
          <w:sz w:val="24"/>
        </w:rPr>
        <w:t xml:space="preserve">To retrieve the greatest number of subsidies possible, the search for online subsidies was </w:t>
      </w:r>
      <w:r w:rsidR="00CE51C9" w:rsidRPr="009F76AF">
        <w:rPr>
          <w:sz w:val="24"/>
        </w:rPr>
        <w:t>conducted</w:t>
      </w:r>
      <w:r w:rsidRPr="009F76AF">
        <w:rPr>
          <w:sz w:val="24"/>
        </w:rPr>
        <w:t xml:space="preserve"> periodically since 2017 in official webpages </w:t>
      </w:r>
      <w:r w:rsidR="00CE7335" w:rsidRPr="00CE7335">
        <w:rPr>
          <w:color w:val="FF0000"/>
          <w:sz w:val="24"/>
        </w:rPr>
        <w:t>of the actors studied</w:t>
      </w:r>
      <w:r w:rsidRPr="009F76AF">
        <w:rPr>
          <w:sz w:val="24"/>
        </w:rPr>
        <w:t>, and all of the items chosen contained explicit references to peace and peacebuilding in Colombia.</w:t>
      </w:r>
      <w:r w:rsidR="001701F3">
        <w:rPr>
          <w:color w:val="FF0000"/>
          <w:sz w:val="24"/>
        </w:rPr>
        <w:t xml:space="preserve"> </w:t>
      </w:r>
      <w:r w:rsidR="00975A11" w:rsidRPr="00792A06">
        <w:rPr>
          <w:color w:val="FF0000"/>
          <w:sz w:val="24"/>
          <w:lang w:val="en-US"/>
        </w:rPr>
        <w:t>To</w:t>
      </w:r>
      <w:r w:rsidR="00646CB3" w:rsidRPr="00792A06">
        <w:rPr>
          <w:color w:val="FF0000"/>
          <w:sz w:val="24"/>
          <w:lang w:val="en-US"/>
        </w:rPr>
        <w:t xml:space="preserve"> explore spatial framing, </w:t>
      </w:r>
      <w:r w:rsidR="00792A06" w:rsidRPr="00792A06">
        <w:rPr>
          <w:color w:val="FF0000"/>
          <w:sz w:val="24"/>
          <w:lang w:val="en-US"/>
        </w:rPr>
        <w:t xml:space="preserve">word frequency searches were combined with </w:t>
      </w:r>
      <w:r w:rsidR="0049173E" w:rsidRPr="00792A06">
        <w:rPr>
          <w:color w:val="FF0000"/>
          <w:sz w:val="24"/>
        </w:rPr>
        <w:t>word</w:t>
      </w:r>
      <w:r w:rsidR="00ED6D36" w:rsidRPr="00792A06">
        <w:rPr>
          <w:color w:val="FF0000"/>
          <w:sz w:val="24"/>
        </w:rPr>
        <w:t xml:space="preserve"> searches of </w:t>
      </w:r>
      <w:r w:rsidR="0049173E" w:rsidRPr="00792A06">
        <w:rPr>
          <w:color w:val="FF0000"/>
          <w:sz w:val="24"/>
        </w:rPr>
        <w:t xml:space="preserve">Colombian </w:t>
      </w:r>
      <w:r w:rsidR="00ED6D36" w:rsidRPr="00792A06">
        <w:rPr>
          <w:color w:val="FF0000"/>
          <w:sz w:val="24"/>
        </w:rPr>
        <w:t>departments</w:t>
      </w:r>
      <w:r w:rsidR="0035408A" w:rsidRPr="00792A06">
        <w:rPr>
          <w:color w:val="FF0000"/>
          <w:sz w:val="24"/>
        </w:rPr>
        <w:t>, the main administrative units in the country</w:t>
      </w:r>
      <w:r w:rsidR="006C7F55" w:rsidRPr="00792A06">
        <w:rPr>
          <w:rStyle w:val="EndnoteReference"/>
          <w:color w:val="FF0000"/>
          <w:sz w:val="24"/>
        </w:rPr>
        <w:endnoteReference w:id="3"/>
      </w:r>
      <w:r w:rsidR="00792A06" w:rsidRPr="00792A06">
        <w:rPr>
          <w:color w:val="FF0000"/>
          <w:sz w:val="24"/>
        </w:rPr>
        <w:t>, cit</w:t>
      </w:r>
      <w:r w:rsidR="00EA6F5A">
        <w:rPr>
          <w:color w:val="FF0000"/>
          <w:sz w:val="24"/>
        </w:rPr>
        <w:t>i</w:t>
      </w:r>
      <w:r w:rsidR="00792A06" w:rsidRPr="00792A06">
        <w:rPr>
          <w:color w:val="FF0000"/>
          <w:sz w:val="24"/>
        </w:rPr>
        <w:t>es and regions</w:t>
      </w:r>
      <w:r w:rsidR="00ED6D36" w:rsidRPr="00792A06">
        <w:rPr>
          <w:color w:val="FF0000"/>
          <w:sz w:val="24"/>
        </w:rPr>
        <w:t xml:space="preserve"> in </w:t>
      </w:r>
      <w:r w:rsidR="00DD1926" w:rsidRPr="00792A06">
        <w:rPr>
          <w:color w:val="FF0000"/>
          <w:sz w:val="24"/>
        </w:rPr>
        <w:t>online subsidies of each international actor</w:t>
      </w:r>
      <w:r w:rsidR="006920FB" w:rsidRPr="00792A06">
        <w:rPr>
          <w:color w:val="FF0000"/>
          <w:sz w:val="24"/>
        </w:rPr>
        <w:t xml:space="preserve"> in order to identify places prioritised by international community actors explored</w:t>
      </w:r>
      <w:r w:rsidR="00A95CEB" w:rsidRPr="00792A06">
        <w:rPr>
          <w:color w:val="FF0000"/>
          <w:sz w:val="24"/>
        </w:rPr>
        <w:t xml:space="preserve"> in the original research </w:t>
      </w:r>
      <w:r w:rsidR="00A83186" w:rsidRPr="00792A06">
        <w:rPr>
          <w:color w:val="FF0000"/>
          <w:sz w:val="24"/>
        </w:rPr>
        <w:fldChar w:fldCharType="begin"/>
      </w:r>
      <w:r w:rsidR="00A83186" w:rsidRPr="00792A06">
        <w:rPr>
          <w:color w:val="FF0000"/>
          <w:sz w:val="24"/>
        </w:rPr>
        <w:instrText xml:space="preserve"> ADDIN EN.CITE &lt;EndNote&gt;&lt;Cite&gt;&lt;Author&gt;Montoya-Londoño&lt;/Author&gt;&lt;Year&gt;2023&lt;/Year&gt;&lt;RecNum&gt;77&lt;/RecNum&gt;&lt;Pages&gt;46&lt;/Pages&gt;&lt;DisplayText&gt;(Montoya-Londoño 2023, 46)&lt;/DisplayText&gt;&lt;record&gt;&lt;rec-number&gt;77&lt;/rec-number&gt;&lt;foreign-keys&gt;&lt;key app="EN" db-id="pxrs00xf1evt0iexta5vpzdn2eedas0ttd0z" timestamp="1686928089" guid="86459cdb-2c25-44fd-ad7a-fe61dd58117f"&gt;77&lt;/key&gt;&lt;/foreign-keys&gt;&lt;ref-type name="Book"&gt;6&lt;/ref-type&gt;&lt;contributors&gt;&lt;authors&gt;&lt;author&gt;Catalina Montoya-Londoño&lt;/author&gt;&lt;/authors&gt;&lt;secondary-authors&gt;&lt;author&gt;John Heathershaw&lt;/author&gt;&lt;author&gt;Shahar Hameiri&lt;/author&gt;&lt;author&gt;Jana Hönke&lt;/author&gt;&lt;author&gt;Sara Koopman&lt;/author&gt;&lt;/secondary-authors&gt;&lt;/contributors&gt;&lt;titles&gt;&lt;title&gt;Shaping Peacebuilding in Colombia. International Frames and Spatial Transformation&lt;/title&gt;&lt;secondary-title&gt;Spaces of Peace, Security and Development&lt;/secondary-title&gt;&lt;/titles&gt;&lt;pages&gt;208&lt;/pages&gt;&lt;dates&gt;&lt;year&gt;2023&lt;/year&gt;&lt;pub-dates&gt;&lt;date&gt;26 July 2023&lt;/date&gt;&lt;/pub-dates&gt;&lt;/dates&gt;&lt;publisher&gt;Bristol University Press&lt;/publisher&gt;&lt;isbn&gt;978-1529211702&lt;/isbn&gt;&lt;urls&gt;&lt;/urls&gt;&lt;language&gt;English&lt;/language&gt;&lt;/record&gt;&lt;/Cite&gt;&lt;/EndNote&gt;</w:instrText>
      </w:r>
      <w:r w:rsidR="00A83186" w:rsidRPr="00792A06">
        <w:rPr>
          <w:color w:val="FF0000"/>
          <w:sz w:val="24"/>
        </w:rPr>
        <w:fldChar w:fldCharType="separate"/>
      </w:r>
      <w:r w:rsidR="00A83186" w:rsidRPr="00792A06">
        <w:rPr>
          <w:noProof/>
          <w:color w:val="FF0000"/>
          <w:sz w:val="24"/>
        </w:rPr>
        <w:t>(Montoya-Londoño 2023, 46)</w:t>
      </w:r>
      <w:r w:rsidR="00A83186" w:rsidRPr="00792A06">
        <w:rPr>
          <w:color w:val="FF0000"/>
          <w:sz w:val="24"/>
        </w:rPr>
        <w:fldChar w:fldCharType="end"/>
      </w:r>
      <w:r w:rsidR="00A83186" w:rsidRPr="00792A06">
        <w:rPr>
          <w:color w:val="FF0000"/>
          <w:sz w:val="24"/>
        </w:rPr>
        <w:t xml:space="preserve"> </w:t>
      </w:r>
      <w:r w:rsidR="00A95CEB" w:rsidRPr="00792A06">
        <w:rPr>
          <w:color w:val="FF0000"/>
          <w:sz w:val="24"/>
        </w:rPr>
        <w:t xml:space="preserve">and the present follow up. </w:t>
      </w:r>
      <w:r w:rsidR="0049173E" w:rsidRPr="00792A06">
        <w:rPr>
          <w:color w:val="FF0000"/>
          <w:sz w:val="24"/>
        </w:rPr>
        <w:t xml:space="preserve">Second, </w:t>
      </w:r>
      <w:r w:rsidR="00FB55F9" w:rsidRPr="00792A06">
        <w:rPr>
          <w:color w:val="FF0000"/>
          <w:sz w:val="24"/>
        </w:rPr>
        <w:t xml:space="preserve">categories of positive and negative spatial references </w:t>
      </w:r>
      <w:r w:rsidR="00CA6B41" w:rsidRPr="00792A06">
        <w:rPr>
          <w:color w:val="FF0000"/>
          <w:sz w:val="24"/>
        </w:rPr>
        <w:t>identified</w:t>
      </w:r>
      <w:r w:rsidR="0049173E" w:rsidRPr="00792A06">
        <w:rPr>
          <w:color w:val="FF0000"/>
          <w:sz w:val="24"/>
        </w:rPr>
        <w:t xml:space="preserve"> explicitly positive or negative depictions of places</w:t>
      </w:r>
      <w:r w:rsidR="00FB55F9" w:rsidRPr="00792A06">
        <w:rPr>
          <w:color w:val="FF0000"/>
          <w:sz w:val="24"/>
        </w:rPr>
        <w:t xml:space="preserve"> within each online subsidy</w:t>
      </w:r>
      <w:r w:rsidR="00792A06" w:rsidRPr="00792A06">
        <w:rPr>
          <w:color w:val="FF0000"/>
          <w:sz w:val="24"/>
        </w:rPr>
        <w:t>,</w:t>
      </w:r>
      <w:r w:rsidR="00C86426" w:rsidRPr="00792A06">
        <w:rPr>
          <w:color w:val="FF0000"/>
          <w:sz w:val="24"/>
        </w:rPr>
        <w:t xml:space="preserve"> ‘deeply symbolic of how we define what is right and wrong and whom we identify with and against’ </w:t>
      </w:r>
      <w:r w:rsidR="00C86426" w:rsidRPr="00792A06">
        <w:rPr>
          <w:color w:val="FF0000"/>
          <w:sz w:val="24"/>
        </w:rPr>
        <w:fldChar w:fldCharType="begin"/>
      </w:r>
      <w:r w:rsidR="00C86426" w:rsidRPr="00792A06">
        <w:rPr>
          <w:color w:val="FF0000"/>
          <w:sz w:val="24"/>
        </w:rPr>
        <w:instrText xml:space="preserve"> ADDIN EN.CITE &lt;EndNote&gt;&lt;Cite&gt;&lt;Author&gt;Agnew&lt;/Author&gt;&lt;Year&gt;1994&lt;/Year&gt;&lt;RecNum&gt;222&lt;/RecNum&gt;&lt;Pages&gt;54&lt;/Pages&gt;&lt;DisplayText&gt;(Agnew 1994, 54)&lt;/DisplayText&gt;&lt;record&gt;&lt;rec-number&gt;222&lt;/rec-number&gt;&lt;foreign-keys&gt;&lt;key app="EN" db-id="pxrs00xf1evt0iexta5vpzdn2eedas0ttd0z" timestamp="1701163104" guid="750005ec-5a0c-42ca-992d-5b7c45806bd5"&gt;222&lt;/key&gt;&lt;/foreign-keys&gt;&lt;ref-type name="Journal Article"&gt;17&lt;/ref-type&gt;&lt;contributors&gt;&lt;authors&gt;&lt;author&gt;Agnew, John&lt;/author&gt;&lt;/authors&gt;&lt;/contributors&gt;&lt;titles&gt;&lt;title&gt;The Territorial Trap: The Geographical Assumptions of International Relations Theory&lt;/title&gt;&lt;secondary-title&gt;Review of International Political Economy&lt;/secondary-title&gt;&lt;/titles&gt;&lt;periodical&gt;&lt;full-title&gt;Review of International Political Economy&lt;/full-title&gt;&lt;/periodical&gt;&lt;pages&gt;53-80&lt;/pages&gt;&lt;volume&gt;1&lt;/volume&gt;&lt;number&gt;1&lt;/number&gt;&lt;section&gt;53&lt;/section&gt;&lt;dates&gt;&lt;year&gt;1994&lt;/year&gt;&lt;/dates&gt;&lt;urls&gt;&lt;related-urls&gt;&lt;url&gt;https://shibbolethsp-jstor-org.ezproxy.hope.ac.uk/start?entityID=https%3A%2F%2Fshib.hope.ac.uk%2Fidp%2Fshibboleth&amp;amp;dest=https://www.jstor.org/stable/4177090&amp;amp;site=jstor&lt;/url&gt;&lt;/related-urls&gt;&lt;/urls&gt;&lt;electronic-resource-num&gt;http://www.jstor.org/stable/4177090&lt;/electronic-resource-num&gt;&lt;remote-database-name&gt;Jstor&lt;/remote-database-name&gt;&lt;language&gt;English&lt;/language&gt;&lt;access-date&gt;28 November 2023&lt;/access-date&gt;&lt;/record&gt;&lt;/Cite&gt;&lt;/EndNote&gt;</w:instrText>
      </w:r>
      <w:r w:rsidR="00C86426" w:rsidRPr="00792A06">
        <w:rPr>
          <w:color w:val="FF0000"/>
          <w:sz w:val="24"/>
        </w:rPr>
        <w:fldChar w:fldCharType="separate"/>
      </w:r>
      <w:r w:rsidR="00C86426" w:rsidRPr="00792A06">
        <w:rPr>
          <w:noProof/>
          <w:color w:val="FF0000"/>
          <w:sz w:val="24"/>
        </w:rPr>
        <w:t>(Agnew 1994, 54)</w:t>
      </w:r>
      <w:r w:rsidR="00C86426" w:rsidRPr="00792A06">
        <w:rPr>
          <w:color w:val="FF0000"/>
          <w:sz w:val="24"/>
        </w:rPr>
        <w:fldChar w:fldCharType="end"/>
      </w:r>
      <w:r w:rsidR="00792A06" w:rsidRPr="00792A06">
        <w:rPr>
          <w:color w:val="FF0000"/>
          <w:sz w:val="24"/>
        </w:rPr>
        <w:t xml:space="preserve">. </w:t>
      </w:r>
      <w:r w:rsidR="0049173E" w:rsidRPr="00792A06">
        <w:rPr>
          <w:color w:val="FF0000"/>
          <w:sz w:val="24"/>
        </w:rPr>
        <w:t xml:space="preserve">Third, </w:t>
      </w:r>
      <w:r w:rsidR="00CE7335" w:rsidRPr="00792A06">
        <w:rPr>
          <w:color w:val="FF0000"/>
          <w:sz w:val="24"/>
        </w:rPr>
        <w:t>t</w:t>
      </w:r>
      <w:r w:rsidR="0049173E" w:rsidRPr="00792A06">
        <w:rPr>
          <w:color w:val="FF0000"/>
          <w:sz w:val="24"/>
        </w:rPr>
        <w:t xml:space="preserve">he </w:t>
      </w:r>
      <w:r w:rsidR="00FB6B9A" w:rsidRPr="00792A06">
        <w:rPr>
          <w:color w:val="FF0000"/>
          <w:sz w:val="24"/>
        </w:rPr>
        <w:t>research</w:t>
      </w:r>
      <w:r w:rsidR="00880894" w:rsidRPr="00792A06">
        <w:rPr>
          <w:color w:val="FF0000"/>
          <w:sz w:val="24"/>
        </w:rPr>
        <w:t xml:space="preserve"> identified </w:t>
      </w:r>
      <w:r w:rsidR="00FB6B9A" w:rsidRPr="00792A06">
        <w:rPr>
          <w:color w:val="FF0000"/>
          <w:sz w:val="24"/>
        </w:rPr>
        <w:t xml:space="preserve">how </w:t>
      </w:r>
      <w:r w:rsidR="00792A06" w:rsidRPr="00792A06">
        <w:rPr>
          <w:color w:val="FF0000"/>
          <w:sz w:val="24"/>
        </w:rPr>
        <w:t xml:space="preserve">treatment recommendations </w:t>
      </w:r>
      <w:r w:rsidR="00792A06" w:rsidRPr="00792A06">
        <w:rPr>
          <w:color w:val="FF0000"/>
          <w:sz w:val="24"/>
        </w:rPr>
        <w:fldChar w:fldCharType="begin">
          <w:fldData xml:space="preserve">PEVuZE5vdGU+PENpdGU+PEF1dGhvcj5FbnRtYW48L0F1dGhvcj48WWVhcj4yMDA0PC9ZZWFyPjxS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</w:fldData>
        </w:fldChar>
      </w:r>
      <w:r w:rsidR="00792A06" w:rsidRPr="00792A06">
        <w:rPr>
          <w:color w:val="FF0000"/>
          <w:sz w:val="24"/>
        </w:rPr>
        <w:instrText xml:space="preserve"> ADDIN EN.CITE </w:instrText>
      </w:r>
      <w:r w:rsidR="00792A06" w:rsidRPr="00792A06">
        <w:rPr>
          <w:color w:val="FF0000"/>
          <w:sz w:val="24"/>
        </w:rPr>
        <w:fldChar w:fldCharType="begin">
          <w:fldData xml:space="preserve">PEVuZE5vdGU+PENpdGU+PEF1dGhvcj5FbnRtYW48L0F1dGhvcj48WWVhcj4yMDA0PC9ZZWFyPjxS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</w:fldData>
        </w:fldChar>
      </w:r>
      <w:r w:rsidR="00792A06" w:rsidRPr="00792A06">
        <w:rPr>
          <w:color w:val="FF0000"/>
          <w:sz w:val="24"/>
        </w:rPr>
        <w:instrText xml:space="preserve"> ADDIN EN.CITE.DATA </w:instrText>
      </w:r>
      <w:r w:rsidR="00792A06" w:rsidRPr="00792A06">
        <w:rPr>
          <w:color w:val="FF0000"/>
          <w:sz w:val="24"/>
        </w:rPr>
      </w:r>
      <w:r w:rsidR="00792A06" w:rsidRPr="00792A06">
        <w:rPr>
          <w:color w:val="FF0000"/>
          <w:sz w:val="24"/>
        </w:rPr>
        <w:fldChar w:fldCharType="end"/>
      </w:r>
      <w:r w:rsidR="00792A06" w:rsidRPr="00792A06">
        <w:rPr>
          <w:color w:val="FF0000"/>
          <w:sz w:val="24"/>
        </w:rPr>
      </w:r>
      <w:r w:rsidR="00792A06" w:rsidRPr="00792A06">
        <w:rPr>
          <w:color w:val="FF0000"/>
          <w:sz w:val="24"/>
        </w:rPr>
        <w:fldChar w:fldCharType="separate"/>
      </w:r>
      <w:r w:rsidR="00792A06" w:rsidRPr="00792A06">
        <w:rPr>
          <w:noProof/>
          <w:color w:val="FF0000"/>
          <w:sz w:val="24"/>
        </w:rPr>
        <w:t>(Entman 2004)</w:t>
      </w:r>
      <w:r w:rsidR="00792A06" w:rsidRPr="00792A06">
        <w:rPr>
          <w:color w:val="FF0000"/>
          <w:sz w:val="24"/>
        </w:rPr>
        <w:fldChar w:fldCharType="end"/>
      </w:r>
      <w:r w:rsidR="00792A06" w:rsidRPr="00792A06">
        <w:rPr>
          <w:color w:val="FF0000"/>
          <w:sz w:val="24"/>
        </w:rPr>
        <w:t xml:space="preserve"> or the </w:t>
      </w:r>
      <w:r w:rsidR="001A0F12" w:rsidRPr="00792A06">
        <w:rPr>
          <w:color w:val="FF0000"/>
          <w:sz w:val="24"/>
        </w:rPr>
        <w:t>actual actions, policies or strategies advanced by international actors</w:t>
      </w:r>
      <w:r w:rsidR="00FB6B9A" w:rsidRPr="00792A06">
        <w:rPr>
          <w:color w:val="FF0000"/>
          <w:sz w:val="24"/>
        </w:rPr>
        <w:t xml:space="preserve"> linked explicitly with intended spatial transformations</w:t>
      </w:r>
      <w:r w:rsidR="0035408A" w:rsidRPr="00792A06">
        <w:rPr>
          <w:color w:val="FF0000"/>
          <w:sz w:val="24"/>
        </w:rPr>
        <w:t xml:space="preserve">.  </w:t>
      </w:r>
    </w:p>
    <w:p w14:paraId="7122299B" w14:textId="12FA55E2" w:rsidR="008271DB" w:rsidRDefault="00AD4C35" w:rsidP="00D139B9">
      <w:pPr>
        <w:jc w:val="both"/>
        <w:rPr>
          <w:b/>
          <w:bCs/>
          <w:color w:val="FF0000"/>
        </w:rPr>
      </w:pPr>
      <w:r>
        <w:rPr>
          <w:b/>
          <w:bCs/>
          <w:color w:val="FF0000"/>
        </w:rPr>
        <w:t>Findings</w:t>
      </w:r>
    </w:p>
    <w:p w14:paraId="422CDC2C" w14:textId="02312989" w:rsidR="008271DB" w:rsidRPr="00403939" w:rsidRDefault="00444CF7" w:rsidP="00D139B9">
      <w:pPr>
        <w:jc w:val="both"/>
        <w:rPr>
          <w:b/>
          <w:bCs/>
          <w:i/>
          <w:iCs/>
          <w:color w:val="FF0000"/>
        </w:rPr>
      </w:pPr>
      <w:r w:rsidRPr="00403939">
        <w:rPr>
          <w:b/>
          <w:bCs/>
          <w:i/>
          <w:iCs/>
          <w:color w:val="FF0000"/>
        </w:rPr>
        <w:lastRenderedPageBreak/>
        <w:t xml:space="preserve">The promotion of peace is </w:t>
      </w:r>
      <w:r w:rsidR="00976DD1" w:rsidRPr="00403939">
        <w:rPr>
          <w:b/>
          <w:bCs/>
          <w:i/>
          <w:iCs/>
          <w:color w:val="FF0000"/>
        </w:rPr>
        <w:t xml:space="preserve">spatially </w:t>
      </w:r>
      <w:r w:rsidR="003E7292" w:rsidRPr="00403939">
        <w:rPr>
          <w:b/>
          <w:bCs/>
          <w:i/>
          <w:iCs/>
          <w:color w:val="FF0000"/>
        </w:rPr>
        <w:t>targeted</w:t>
      </w:r>
      <w:r w:rsidR="00012320" w:rsidRPr="00403939">
        <w:rPr>
          <w:b/>
          <w:bCs/>
          <w:i/>
          <w:iCs/>
          <w:color w:val="FF0000"/>
        </w:rPr>
        <w:t xml:space="preserve"> </w:t>
      </w:r>
    </w:p>
    <w:p w14:paraId="7FFCBD23" w14:textId="3E5A0209" w:rsidR="00F92282" w:rsidRPr="009F76AF" w:rsidRDefault="00444CF7" w:rsidP="00F61C89">
      <w:pPr>
        <w:spacing w:line="360" w:lineRule="auto"/>
        <w:jc w:val="both"/>
      </w:pPr>
      <w:r w:rsidRPr="009F76AF">
        <w:t xml:space="preserve">The first proposition in this article is that peacebuilding </w:t>
      </w:r>
      <w:r w:rsidR="00713B53" w:rsidRPr="009F76AF">
        <w:t>is</w:t>
      </w:r>
      <w:r w:rsidR="00D70DA6" w:rsidRPr="009F76AF">
        <w:t xml:space="preserve"> promoted</w:t>
      </w:r>
      <w:r w:rsidR="00E325AA" w:rsidRPr="009F76AF">
        <w:t xml:space="preserve"> by international actors</w:t>
      </w:r>
      <w:r w:rsidR="00D70DA6" w:rsidRPr="009F76AF">
        <w:t xml:space="preserve"> in </w:t>
      </w:r>
      <w:r w:rsidRPr="009F76AF">
        <w:t xml:space="preserve">targeted places of intervention. </w:t>
      </w:r>
      <w:r w:rsidR="00F92282">
        <w:t xml:space="preserve"> In other words, </w:t>
      </w:r>
      <w:r w:rsidR="00F92282" w:rsidRPr="00F92282">
        <w:rPr>
          <w:color w:val="FF0000"/>
        </w:rPr>
        <w:t>international actors focus on particular areas</w:t>
      </w:r>
      <w:r w:rsidR="00F92282">
        <w:rPr>
          <w:color w:val="FF0000"/>
        </w:rPr>
        <w:t xml:space="preserve"> </w:t>
      </w:r>
      <w:r w:rsidR="00F92282" w:rsidRPr="00F92282">
        <w:rPr>
          <w:color w:val="FF0000"/>
        </w:rPr>
        <w:t xml:space="preserve">by producing online information subsidies about those places. </w:t>
      </w:r>
      <w:r w:rsidR="00F92282">
        <w:rPr>
          <w:color w:val="FF0000"/>
        </w:rPr>
        <w:t>Al</w:t>
      </w:r>
      <w:r w:rsidR="00F92282" w:rsidRPr="00F92282">
        <w:rPr>
          <w:color w:val="FF0000"/>
        </w:rPr>
        <w:t xml:space="preserve">though international actors focus on areas of governmental priority, they </w:t>
      </w:r>
      <w:r w:rsidR="00BD77A5">
        <w:rPr>
          <w:color w:val="FF0000"/>
        </w:rPr>
        <w:t>promote peace</w:t>
      </w:r>
      <w:r w:rsidR="00F92282" w:rsidRPr="00F92282">
        <w:rPr>
          <w:color w:val="FF0000"/>
        </w:rPr>
        <w:t xml:space="preserve"> in some of these priority areas more than others by producing more online information subsidies on these.</w:t>
      </w:r>
      <w:r w:rsidR="00F61C89">
        <w:rPr>
          <w:color w:val="FF0000"/>
        </w:rPr>
        <w:t xml:space="preserve"> By publishing online subsidies, international actors contribute to the promotion of peace linked to specific places.</w:t>
      </w:r>
    </w:p>
    <w:p w14:paraId="69B46374" w14:textId="5E508426" w:rsidR="00444CF7" w:rsidRPr="009F76AF" w:rsidRDefault="00F61C89" w:rsidP="00D139B9">
      <w:pPr>
        <w:spacing w:line="360" w:lineRule="auto"/>
        <w:ind w:firstLine="851"/>
        <w:jc w:val="both"/>
      </w:pPr>
      <w:r>
        <w:rPr>
          <w:color w:val="FF0000"/>
        </w:rPr>
        <w:t xml:space="preserve">During the Santos Administration, </w:t>
      </w:r>
      <w:r>
        <w:t>t</w:t>
      </w:r>
      <w:r w:rsidR="00444CF7" w:rsidRPr="009F76AF">
        <w:t>he Peace Agreement prioritised 171 municipalities highly affected by conflict and poverty for Programmes of Development with Territorial Focus (PDET) based on community participation and government services provision located in the Departments of Cesar, La Guajira, Magdalena, Bolívar, Sucre, Córdoba, Norte de Santander, Santander, Arauca, Antioquia, Chocó, Cauca, Valle del Cauca, Tolima, Nariño, Meta, Guaviare, Caquetá, and Putumayo</w:t>
      </w:r>
      <w:r w:rsidR="005E6126" w:rsidRPr="009F76AF">
        <w:t xml:space="preserve"> </w:t>
      </w:r>
      <w:r w:rsidR="005E6126" w:rsidRPr="009F76AF">
        <w:fldChar w:fldCharType="begin">
          <w:fldData xml:space="preserve">PEVuZE5vdGU+PENpdGU+PEF1dGhvcj5GdW5kYWNpw7NuIElkZWFzIHBhcmEgbGEgUGF6PC9BdXRo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</w:fldData>
        </w:fldChar>
      </w:r>
      <w:r w:rsidR="005B14B2" w:rsidRPr="009F76AF">
        <w:instrText xml:space="preserve"> ADDIN EN.CITE </w:instrText>
      </w:r>
      <w:r w:rsidR="005B14B2" w:rsidRPr="009F76AF">
        <w:fldChar w:fldCharType="begin">
          <w:fldData xml:space="preserve">PEVuZE5vdGU+PENpdGU+PEF1dGhvcj5GdW5kYWNpw7NuIElkZWFzIHBhcmEgbGEgUGF6PC9BdXRo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</w:fldData>
        </w:fldChar>
      </w:r>
      <w:r w:rsidR="005B14B2" w:rsidRPr="009F76AF">
        <w:instrText xml:space="preserve"> ADDIN EN.CITE.DATA </w:instrText>
      </w:r>
      <w:r w:rsidR="005B14B2" w:rsidRPr="009F76AF">
        <w:fldChar w:fldCharType="end"/>
      </w:r>
      <w:r w:rsidR="005E6126" w:rsidRPr="009F76AF">
        <w:fldChar w:fldCharType="separate"/>
      </w:r>
      <w:r w:rsidR="005B14B2" w:rsidRPr="009F76AF">
        <w:rPr>
          <w:noProof/>
        </w:rPr>
        <w:t>(Fundación Ideas para la Paz 2018; Agencia Presidencial de Cooperación 2016; cited by Montoya-Londoño 2023, 52)</w:t>
      </w:r>
      <w:r w:rsidR="005E6126" w:rsidRPr="009F76AF">
        <w:fldChar w:fldCharType="end"/>
      </w:r>
      <w:r w:rsidR="00444CF7" w:rsidRPr="009F76AF">
        <w:t xml:space="preserve">. </w:t>
      </w:r>
    </w:p>
    <w:p w14:paraId="6C17876A" w14:textId="0FD01DB1" w:rsidR="00F61C89" w:rsidRPr="00F61C89" w:rsidRDefault="001F1A3D" w:rsidP="00D139B9">
      <w:pPr>
        <w:spacing w:line="360" w:lineRule="auto"/>
        <w:ind w:firstLine="851"/>
        <w:jc w:val="both"/>
        <w:rPr>
          <w:color w:val="FF0000"/>
        </w:rPr>
      </w:pPr>
      <w:r w:rsidRPr="009F76AF">
        <w:t xml:space="preserve">The </w:t>
      </w:r>
      <w:r w:rsidR="00716A34">
        <w:t xml:space="preserve">incoming </w:t>
      </w:r>
      <w:r w:rsidRPr="009F76AF">
        <w:t xml:space="preserve">Duque Administration </w:t>
      </w:r>
      <w:r w:rsidR="00AF1FF3" w:rsidRPr="009F76AF">
        <w:t>identified</w:t>
      </w:r>
      <w:r w:rsidR="00860E52" w:rsidRPr="009F76AF">
        <w:t xml:space="preserve"> </w:t>
      </w:r>
      <w:r w:rsidRPr="009F76AF">
        <w:t xml:space="preserve">the geographical concentration of international cooperation </w:t>
      </w:r>
      <w:r w:rsidR="00716A34">
        <w:rPr>
          <w:color w:val="FF0000"/>
        </w:rPr>
        <w:t xml:space="preserve">during the Santos Administration </w:t>
      </w:r>
      <w:r w:rsidRPr="009F76AF">
        <w:t xml:space="preserve">in territories </w:t>
      </w:r>
      <w:r w:rsidR="003C550F" w:rsidRPr="009F76AF">
        <w:t>of Antioquia, Meta</w:t>
      </w:r>
      <w:r w:rsidR="00702ECA">
        <w:t>,</w:t>
      </w:r>
      <w:r w:rsidR="003C550F" w:rsidRPr="009F76AF">
        <w:t xml:space="preserve"> </w:t>
      </w:r>
      <w:r w:rsidR="00716A34">
        <w:rPr>
          <w:color w:val="FF0000"/>
        </w:rPr>
        <w:t>Nariño, Cauca and Valle del Cauca</w:t>
      </w:r>
      <w:r w:rsidR="00702ECA">
        <w:rPr>
          <w:color w:val="FF0000"/>
        </w:rPr>
        <w:t xml:space="preserve"> </w:t>
      </w:r>
      <w:r w:rsidR="005E6126" w:rsidRPr="009F76AF">
        <w:t xml:space="preserve"> </w:t>
      </w:r>
      <w:r w:rsidR="005E6126" w:rsidRPr="009F76AF">
        <w:fldChar w:fldCharType="begin"/>
      </w:r>
      <w:r w:rsidR="00F2282F">
        <w:instrText xml:space="preserve"> ADDIN EN.CITE &lt;EndNote&gt;&lt;Cite&gt;&lt;Author&gt;Ministerio de Relaciones Exteriores&lt;/Author&gt;&lt;Year&gt;2019&lt;/Year&gt;&lt;RecNum&gt;105&lt;/RecNum&gt;&lt;Pages&gt;24-30&lt;/Pages&gt;&lt;DisplayText&gt;(Ministerio de Relaciones Exteriores, Agencia Presidencial de Cooperación, and Planeación 2019, 24-30)&lt;/DisplayText&gt;&lt;record&gt;&lt;rec-number&gt;105&lt;/rec-number&gt;&lt;foreign-keys&gt;&lt;key app="EN" db-id="pxrs00xf1evt0iexta5vpzdn2eedas0ttd0z" timestamp="1688112793" guid="ef9add92-56c5-4174-8540-3b76591c9f1a"&gt;105&lt;/key&gt;&lt;/foreign-keys&gt;&lt;ref-type name="Government Document"&gt;46&lt;/ref-type&gt;&lt;contributors&gt;&lt;authors&gt;&lt;author&gt;Ministerio de Relaciones Exteriores, &lt;/author&gt;&lt;author&gt;Agencia Presidencial de Cooperación, &lt;/author&gt;&lt;author&gt;Departamento Nacional de Planeación &lt;/author&gt;&lt;/authors&gt;&lt;/contributors&gt;&lt;titles&gt;&lt;title&gt;Estrategia Nacional de Cooperación Internacional ENCI 2019-2022&lt;/title&gt;&lt;/titles&gt;&lt;dates&gt;&lt;year&gt;2019&lt;/year&gt;&lt;/dates&gt;&lt;urls&gt;&lt;related-urls&gt;&lt;url&gt;https://www.apccolombia.gov.co/sites/default/files/ENCI-2019-2022-FINAL.pdf&lt;/url&gt;&lt;/related-urls&gt;&lt;/urls&gt;&lt;access-date&gt;6 October 2020&lt;/access-date&gt;&lt;/record&gt;&lt;/Cite&gt;&lt;/EndNote&gt;</w:instrText>
      </w:r>
      <w:r w:rsidR="005E6126" w:rsidRPr="009F76AF">
        <w:fldChar w:fldCharType="separate"/>
      </w:r>
      <w:r w:rsidR="00F2282F">
        <w:rPr>
          <w:noProof/>
        </w:rPr>
        <w:t>(Ministerio de Relaciones Exteriores, Agencia Presidencial de Cooperación, and Planeación 2019, 24-30)</w:t>
      </w:r>
      <w:r w:rsidR="005E6126" w:rsidRPr="009F76AF">
        <w:fldChar w:fldCharType="end"/>
      </w:r>
      <w:r w:rsidR="00702ECA">
        <w:t xml:space="preserve">. </w:t>
      </w:r>
      <w:r w:rsidR="00702ECA" w:rsidRPr="00702ECA">
        <w:rPr>
          <w:color w:val="FF0000"/>
        </w:rPr>
        <w:t>During Duque’s Administration</w:t>
      </w:r>
      <w:r w:rsidR="00F2282F">
        <w:rPr>
          <w:color w:val="FF0000"/>
        </w:rPr>
        <w:t>,</w:t>
      </w:r>
      <w:r w:rsidR="00716A34" w:rsidRPr="00702ECA">
        <w:rPr>
          <w:color w:val="FF0000"/>
        </w:rPr>
        <w:t xml:space="preserve"> </w:t>
      </w:r>
      <w:r w:rsidR="000D593C">
        <w:rPr>
          <w:color w:val="FF0000"/>
        </w:rPr>
        <w:t xml:space="preserve">international resources for the </w:t>
      </w:r>
      <w:r w:rsidR="000D593C" w:rsidRPr="000D593C">
        <w:rPr>
          <w:color w:val="FF0000"/>
        </w:rPr>
        <w:t>peace implementation framework plan (PMI)</w:t>
      </w:r>
      <w:r w:rsidR="000D593C">
        <w:rPr>
          <w:color w:val="FF0000"/>
        </w:rPr>
        <w:t xml:space="preserve"> </w:t>
      </w:r>
      <w:r w:rsidR="00F2282F">
        <w:rPr>
          <w:color w:val="FF0000"/>
        </w:rPr>
        <w:t>focused</w:t>
      </w:r>
      <w:r w:rsidR="00702ECA">
        <w:rPr>
          <w:color w:val="FF0000"/>
        </w:rPr>
        <w:t xml:space="preserve"> </w:t>
      </w:r>
      <w:r w:rsidR="000D593C">
        <w:rPr>
          <w:color w:val="FF0000"/>
        </w:rPr>
        <w:t>i</w:t>
      </w:r>
      <w:r w:rsidR="00716A34" w:rsidRPr="000D593C">
        <w:rPr>
          <w:color w:val="FF0000"/>
        </w:rPr>
        <w:t>n</w:t>
      </w:r>
      <w:r w:rsidR="000D593C">
        <w:rPr>
          <w:color w:val="FF0000"/>
        </w:rPr>
        <w:t xml:space="preserve"> Nariño, Norte de Santander and Antioquia </w:t>
      </w:r>
      <w:r w:rsidR="000D593C">
        <w:rPr>
          <w:color w:val="FF0000"/>
        </w:rPr>
        <w:fldChar w:fldCharType="begin"/>
      </w:r>
      <w:r w:rsidR="000D593C">
        <w:rPr>
          <w:color w:val="FF0000"/>
        </w:rPr>
        <w:instrText xml:space="preserve"> ADDIN EN.CITE &lt;EndNote&gt;&lt;Cite&gt;&lt;Author&gt;Quiñones&lt;/Author&gt;&lt;Year&gt;2022&lt;/Year&gt;&lt;RecNum&gt;252&lt;/RecNum&gt;&lt;Pages&gt;38&lt;/Pages&gt;&lt;DisplayText&gt;(Quiñones et al. 2022, 38)&lt;/DisplayText&gt;&lt;record&gt;&lt;rec-number&gt;252&lt;/rec-number&gt;&lt;foreign-keys&gt;&lt;key app="EN" db-id="pxrs00xf1evt0iexta5vpzdn2eedas0ttd0z" timestamp="1727154336" guid="4f2cebce-f709-40f7-8298-15209a059e65"&gt;252&lt;/key&gt;&lt;/foreign-keys&gt;&lt;ref-type name="Report"&gt;27&lt;/ref-type&gt;&lt;contributors&gt;&lt;authors&gt;&lt;author&gt;Santiago Quiñones&lt;/author&gt;&lt;author&gt;Carlos Eduardo Quintero&lt;/author&gt;&lt;author&gt;Julián Ramírez&lt;/author&gt;&lt;author&gt;Laura Cadavid&lt;/author&gt;&lt;author&gt;Cielo Chamorro&lt;/author&gt;&lt;author&gt;Ivonne Ramos&lt;/author&gt;&lt;author&gt;Carolina Rodríguez&lt;/author&gt;&lt;author&gt;Nygel Manuel Davis&lt;/author&gt;&lt;author&gt;Oscar Áviles&lt;/author&gt;&lt;author&gt;Jaime Gallego&lt;/author&gt;&lt;author&gt;Ingrid Robles&lt;/author&gt;&lt;author&gt;Fernando Velosa&lt;/author&gt;&lt;/authors&gt;&lt;/contributors&gt;&lt;titles&gt;&lt;title&gt;Análisis de la cooperación internacional no reembolsable 2022&lt;/title&gt;&lt;/titles&gt;&lt;pages&gt;48&lt;/pages&gt;&lt;dates&gt;&lt;year&gt;2022&lt;/year&gt;&lt;pub-dates&gt;&lt;date&gt;16 April 2024&lt;/date&gt;&lt;/pub-dates&gt;&lt;/dates&gt;&lt;publisher&gt;Agencia Presidencial de Cooperación&lt;/publisher&gt;&lt;urls&gt;&lt;related-urls&gt;&lt;url&gt;https://www.apccolombia.gov.co/comunicaciones/publicaciones&lt;/url&gt;&lt;/related-urls&gt;&lt;/urls&gt;&lt;language&gt;Spanish&lt;/language&gt;&lt;access-date&gt;8 May 2024&lt;/access-date&gt;&lt;/record&gt;&lt;/Cite&gt;&lt;/EndNote&gt;</w:instrText>
      </w:r>
      <w:r w:rsidR="000D593C">
        <w:rPr>
          <w:color w:val="FF0000"/>
        </w:rPr>
        <w:fldChar w:fldCharType="separate"/>
      </w:r>
      <w:r w:rsidR="000D593C">
        <w:rPr>
          <w:noProof/>
          <w:color w:val="FF0000"/>
        </w:rPr>
        <w:t>(Quiñones et al. 2022, 38)</w:t>
      </w:r>
      <w:r w:rsidR="000D593C">
        <w:rPr>
          <w:color w:val="FF0000"/>
        </w:rPr>
        <w:fldChar w:fldCharType="end"/>
      </w:r>
      <w:r w:rsidR="00716A34" w:rsidRPr="000D593C">
        <w:rPr>
          <w:color w:val="FF0000"/>
        </w:rPr>
        <w:t xml:space="preserve">. </w:t>
      </w:r>
      <w:r w:rsidR="00F61C89" w:rsidRPr="00F61C89">
        <w:rPr>
          <w:color w:val="FF0000"/>
        </w:rPr>
        <w:t>By</w:t>
      </w:r>
      <w:r w:rsidR="00F61C89">
        <w:t xml:space="preserve"> </w:t>
      </w:r>
      <w:r w:rsidR="00F61C89" w:rsidRPr="00F61C89">
        <w:rPr>
          <w:color w:val="FF0000"/>
        </w:rPr>
        <w:t>2024</w:t>
      </w:r>
      <w:r w:rsidR="00F61C89">
        <w:rPr>
          <w:color w:val="FF0000"/>
        </w:rPr>
        <w:t>, the Presidential Agency for International Cooperation identified Antioquia, Meta, Caquetá, Putumayo</w:t>
      </w:r>
      <w:r w:rsidR="00AB70EF">
        <w:rPr>
          <w:color w:val="FF0000"/>
        </w:rPr>
        <w:t xml:space="preserve">, Nariño, Nariño, Cauca, Valle del Cauca, Chocó, Córdoba, Bolívar, Norte de Santander, Guajira and Guaviare as the main departments where international funds for the peace implementation framework plan (PMI) have been directed to </w:t>
      </w:r>
      <w:r w:rsidR="00AB70EF">
        <w:rPr>
          <w:color w:val="FF0000"/>
        </w:rPr>
        <w:fldChar w:fldCharType="begin"/>
      </w:r>
      <w:r w:rsidR="00AB70EF">
        <w:rPr>
          <w:color w:val="FF0000"/>
        </w:rPr>
        <w:instrText xml:space="preserve"> ADDIN EN.CITE &lt;EndNote&gt;&lt;Cite&gt;&lt;Author&gt;Agencia Presidencial de Cooperación&lt;/Author&gt;&lt;Year&gt;2024&lt;/Year&gt;&lt;RecNum&gt;250&lt;/RecNum&gt;&lt;DisplayText&gt;(Agencia Presidencial de Cooperación 2024)&lt;/DisplayText&gt;&lt;record&gt;&lt;rec-number&gt;250&lt;/rec-number&gt;&lt;foreign-keys&gt;&lt;key app="EN" db-id="pxrs00xf1evt0iexta5vpzdn2eedas0ttd0z" timestamp="1727066417" guid="ea692a20-f489-4d8d-9b24-a30fa2c91c29"&gt;250&lt;/key&gt;&lt;/foreign-keys&gt;&lt;ref-type name="Web Page"&gt;12&lt;/ref-type&gt;&lt;contributors&gt;&lt;authors&gt;&lt;author&gt;Agencia Presidencial de Cooperación,&lt;/author&gt;&lt;/authors&gt;&lt;/contributors&gt;&lt;titles&gt;&lt;title&gt;Cooperación Internacional Alineada a las Prioridades de Paz&lt;/title&gt;&lt;/titles&gt;&lt;volume&gt;2024&lt;/volume&gt;&lt;number&gt;23 September&lt;/number&gt;&lt;dates&gt;&lt;year&gt;2024&lt;/year&gt;&lt;pub-dates&gt;&lt;date&gt;8 June 2024&lt;/date&gt;&lt;/pub-dates&gt;&lt;/dates&gt;&lt;pub-location&gt;Agencia de Cooperación Internacional&lt;/pub-location&gt;&lt;urls&gt;&lt;related-urls&gt;&lt;url&gt;https://www.apccolombia.gov.co/comunicaciones/publicaciones&lt;/url&gt;&lt;/related-urls&gt;&lt;/urls&gt;&lt;language&gt;Spanish&lt;/language&gt;&lt;/record&gt;&lt;/Cite&gt;&lt;/EndNote&gt;</w:instrText>
      </w:r>
      <w:r w:rsidR="00AB70EF">
        <w:rPr>
          <w:color w:val="FF0000"/>
        </w:rPr>
        <w:fldChar w:fldCharType="separate"/>
      </w:r>
      <w:r w:rsidR="00AB70EF">
        <w:rPr>
          <w:noProof/>
          <w:color w:val="FF0000"/>
        </w:rPr>
        <w:t>(Agencia Presidencial de Cooperación 2024)</w:t>
      </w:r>
      <w:r w:rsidR="00AB70EF">
        <w:rPr>
          <w:color w:val="FF0000"/>
        </w:rPr>
        <w:fldChar w:fldCharType="end"/>
      </w:r>
      <w:r w:rsidR="00AB70EF">
        <w:rPr>
          <w:color w:val="FF0000"/>
        </w:rPr>
        <w:t xml:space="preserve">.  </w:t>
      </w:r>
    </w:p>
    <w:p w14:paraId="6EFE59B9" w14:textId="652F2379" w:rsidR="00F83D85" w:rsidRPr="00ED430D" w:rsidRDefault="00F0389E" w:rsidP="00D139B9">
      <w:pPr>
        <w:spacing w:line="360" w:lineRule="auto"/>
        <w:ind w:firstLine="851"/>
        <w:jc w:val="both"/>
        <w:rPr>
          <w:color w:val="FF0000"/>
        </w:rPr>
      </w:pPr>
      <w:r w:rsidRPr="00A468F2">
        <w:rPr>
          <w:color w:val="FF0000"/>
        </w:rPr>
        <w:t xml:space="preserve">This cooperation focus was </w:t>
      </w:r>
      <w:r w:rsidR="004E260E">
        <w:rPr>
          <w:color w:val="FF0000"/>
        </w:rPr>
        <w:t>not only reflected in funds assigned, but</w:t>
      </w:r>
      <w:r w:rsidRPr="00A468F2">
        <w:rPr>
          <w:color w:val="FF0000"/>
        </w:rPr>
        <w:t xml:space="preserve"> </w:t>
      </w:r>
      <w:r w:rsidR="00081FB4" w:rsidRPr="00A468F2">
        <w:rPr>
          <w:color w:val="FF0000"/>
        </w:rPr>
        <w:t xml:space="preserve">also in </w:t>
      </w:r>
      <w:r w:rsidRPr="00A468F2">
        <w:rPr>
          <w:color w:val="FF0000"/>
        </w:rPr>
        <w:t xml:space="preserve">the </w:t>
      </w:r>
      <w:r w:rsidR="00A468F2" w:rsidRPr="00A468F2">
        <w:rPr>
          <w:color w:val="FF0000"/>
        </w:rPr>
        <w:t xml:space="preserve">references to different departments made in online subsidies </w:t>
      </w:r>
      <w:r w:rsidRPr="00A468F2">
        <w:rPr>
          <w:color w:val="FF0000"/>
        </w:rPr>
        <w:t>by international actors studied.</w:t>
      </w:r>
      <w:r w:rsidR="00A468F2">
        <w:rPr>
          <w:color w:val="FF0000"/>
        </w:rPr>
        <w:t xml:space="preserve"> B</w:t>
      </w:r>
      <w:r w:rsidR="00F83D85" w:rsidRPr="00ED430D">
        <w:rPr>
          <w:color w:val="FF0000"/>
        </w:rPr>
        <w:t>etween 2016 and 2019, US</w:t>
      </w:r>
      <w:r w:rsidR="00A468F2">
        <w:rPr>
          <w:color w:val="FF0000"/>
        </w:rPr>
        <w:t xml:space="preserve"> online subsidies</w:t>
      </w:r>
      <w:r w:rsidR="00F83D85" w:rsidRPr="00ED430D">
        <w:rPr>
          <w:color w:val="FF0000"/>
        </w:rPr>
        <w:t xml:space="preserve"> promoted work in some 25 departments, mainly Antioquia (30 online subsidies), Cauca (21) and Meta (16). EU-EEAS referred to 17 Departments, mainly Cauca (11), Nariño (9), Valle del Cauca and Chocó (8 subsidies each). The UK referred to 14 Departments, </w:t>
      </w:r>
      <w:r w:rsidR="00ED430D" w:rsidRPr="00ED430D">
        <w:rPr>
          <w:color w:val="FF0000"/>
        </w:rPr>
        <w:t xml:space="preserve">each one </w:t>
      </w:r>
      <w:r w:rsidR="00A468F2">
        <w:rPr>
          <w:color w:val="FF0000"/>
        </w:rPr>
        <w:t xml:space="preserve">present </w:t>
      </w:r>
      <w:r w:rsidR="00ED430D" w:rsidRPr="00ED430D">
        <w:rPr>
          <w:color w:val="FF0000"/>
        </w:rPr>
        <w:t xml:space="preserve">in one </w:t>
      </w:r>
      <w:r w:rsidR="00ED430D" w:rsidRPr="00ED430D">
        <w:rPr>
          <w:color w:val="FF0000"/>
        </w:rPr>
        <w:lastRenderedPageBreak/>
        <w:t xml:space="preserve">subsidy. Between 2021 and 2024, US </w:t>
      </w:r>
      <w:r w:rsidR="00A468F2">
        <w:rPr>
          <w:color w:val="FF0000"/>
        </w:rPr>
        <w:t xml:space="preserve">subsidies </w:t>
      </w:r>
      <w:r w:rsidR="00ED430D" w:rsidRPr="00ED430D">
        <w:rPr>
          <w:color w:val="FF0000"/>
        </w:rPr>
        <w:t xml:space="preserve">referred to 19 departments, mainly Antioquia (6 subsidies), Amazon (5) and Bolívar (3). EU-EEAS referred to 18 departments, mainly Putumayo (8 subsidies), Nariño (7) and Antioquia (6). The UK referred to 5 departments, mainly the Amazon (4 subsidies) and Guaviare (2).  </w:t>
      </w:r>
    </w:p>
    <w:p w14:paraId="0647870A" w14:textId="60DBC755" w:rsidR="00444CF7" w:rsidRPr="009F76AF" w:rsidRDefault="00ED430D" w:rsidP="00D139B9">
      <w:pPr>
        <w:spacing w:line="360" w:lineRule="auto"/>
        <w:ind w:firstLine="851"/>
        <w:jc w:val="both"/>
      </w:pPr>
      <w:r w:rsidRPr="006859DB">
        <w:rPr>
          <w:color w:val="FF0000"/>
        </w:rPr>
        <w:t xml:space="preserve">In sum, </w:t>
      </w:r>
      <w:r w:rsidR="00A468F2" w:rsidRPr="006859DB">
        <w:rPr>
          <w:color w:val="FF0000"/>
        </w:rPr>
        <w:t xml:space="preserve">the international actors studied </w:t>
      </w:r>
      <w:r w:rsidR="006859DB" w:rsidRPr="006859DB">
        <w:rPr>
          <w:color w:val="FF0000"/>
        </w:rPr>
        <w:t>differed in the</w:t>
      </w:r>
      <w:r w:rsidR="00A468F2" w:rsidRPr="006859DB">
        <w:rPr>
          <w:color w:val="FF0000"/>
        </w:rPr>
        <w:t xml:space="preserve"> number of departments</w:t>
      </w:r>
      <w:r w:rsidR="006859DB" w:rsidRPr="006859DB">
        <w:rPr>
          <w:color w:val="FF0000"/>
        </w:rPr>
        <w:t xml:space="preserve"> mentioned</w:t>
      </w:r>
      <w:r w:rsidR="00A468F2" w:rsidRPr="006859DB">
        <w:rPr>
          <w:color w:val="FF0000"/>
        </w:rPr>
        <w:t xml:space="preserve"> and </w:t>
      </w:r>
      <w:r w:rsidR="006859DB" w:rsidRPr="006859DB">
        <w:rPr>
          <w:color w:val="FF0000"/>
        </w:rPr>
        <w:t xml:space="preserve">in </w:t>
      </w:r>
      <w:r w:rsidR="00A468F2" w:rsidRPr="006859DB">
        <w:rPr>
          <w:color w:val="FF0000"/>
        </w:rPr>
        <w:t>which departments received greater attention in their subsidies</w:t>
      </w:r>
      <w:r w:rsidR="004E5F15" w:rsidRPr="006859DB">
        <w:rPr>
          <w:color w:val="FF0000"/>
        </w:rPr>
        <w:t xml:space="preserve">. </w:t>
      </w:r>
      <w:r w:rsidR="006859DB" w:rsidRPr="006859DB">
        <w:rPr>
          <w:color w:val="FF0000"/>
        </w:rPr>
        <w:t>Paraphrasing Pugh</w:t>
      </w:r>
      <w:r w:rsidR="006859DB">
        <w:t xml:space="preserve"> </w:t>
      </w:r>
      <w:r w:rsidR="006859DB" w:rsidRPr="009F76AF">
        <w:fldChar w:fldCharType="begin"/>
      </w:r>
      <w:r w:rsidR="006859DB" w:rsidRPr="009F76AF">
        <w:instrText xml:space="preserve"> ADDIN EN.CITE &lt;EndNote&gt;&lt;Cite&gt;&lt;Author&gt;Pugh&lt;/Author&gt;&lt;Year&gt;2013&lt;/Year&gt;&lt;RecNum&gt;118&lt;/RecNum&gt;&lt;Pages&gt;14&lt;/Pages&gt;&lt;DisplayText&gt;(Pugh 2013, 14)&lt;/DisplayText&gt;&lt;record&gt;&lt;rec-number&gt;118&lt;/rec-number&gt;&lt;foreign-keys&gt;&lt;key app="EN" db-id="pxrs00xf1evt0iexta5vpzdn2eedas0ttd0z" timestamp="1688380815" guid="49b0d7f0-ba60-4250-8902-534a15011b17"&gt;118&lt;/key&gt;&lt;/foreign-keys&gt;&lt;ref-type name="Book Section"&gt;5&lt;/ref-type&gt;&lt;contributors&gt;&lt;authors&gt;&lt;author&gt;Michael Pugh&lt;/author&gt;&lt;/authors&gt;&lt;secondary-authors&gt;&lt;author&gt;Roger Mac Ginty&lt;/author&gt;&lt;/secondary-authors&gt;&lt;/contributors&gt;&lt;titles&gt;&lt;title&gt;The problem-solving and critical paradigms&lt;/title&gt;&lt;secondary-title&gt;Routledge Handbook of Peacebuilding&lt;/secondary-title&gt;&lt;/titles&gt;&lt;pages&gt;11-24&lt;/pages&gt;&lt;section&gt;1&lt;/section&gt;&lt;dates&gt;&lt;year&gt;2013&lt;/year&gt;&lt;/dates&gt;&lt;pub-location&gt;London and New York&lt;/pub-location&gt;&lt;publisher&gt;Routledge&lt;/publisher&gt;&lt;urls&gt;&lt;related-urls&gt;&lt;url&gt;http://ebookcentral.proquest.com/lib/liverpool/detail.action?docID=1128262&lt;/url&gt;&lt;/related-urls&gt;&lt;/urls&gt;&lt;remote-database-name&gt;ProQuest Ebook Central&lt;/remote-database-name&gt;&lt;language&gt;English&lt;/language&gt;&lt;access-date&gt;17 March 2020&lt;/access-date&gt;&lt;/record&gt;&lt;/Cite&gt;&lt;/EndNote&gt;</w:instrText>
      </w:r>
      <w:r w:rsidR="006859DB" w:rsidRPr="009F76AF">
        <w:fldChar w:fldCharType="separate"/>
      </w:r>
      <w:r w:rsidR="006859DB" w:rsidRPr="009F76AF">
        <w:rPr>
          <w:noProof/>
        </w:rPr>
        <w:t>(Pugh 2013, 14)</w:t>
      </w:r>
      <w:r w:rsidR="006859DB" w:rsidRPr="009F76AF">
        <w:fldChar w:fldCharType="end"/>
      </w:r>
      <w:r w:rsidR="006859DB">
        <w:t xml:space="preserve"> </w:t>
      </w:r>
      <w:r w:rsidR="00A468F2">
        <w:t>w</w:t>
      </w:r>
      <w:r w:rsidR="00222C43" w:rsidRPr="009F76AF">
        <w:t xml:space="preserve">hile local peacebuilding has been </w:t>
      </w:r>
      <w:r w:rsidR="00243349" w:rsidRPr="009F76AF">
        <w:t>included in the architecture</w:t>
      </w:r>
      <w:r w:rsidR="00222C43" w:rsidRPr="009F76AF">
        <w:t xml:space="preserve"> of peacebuilding in the first part of the 21st century, </w:t>
      </w:r>
      <w:r w:rsidR="003C2B4F" w:rsidRPr="009F76AF">
        <w:t xml:space="preserve">levels of </w:t>
      </w:r>
      <w:r w:rsidR="00222C43" w:rsidRPr="009F76AF">
        <w:t xml:space="preserve">local engagement </w:t>
      </w:r>
      <w:r w:rsidR="00125208" w:rsidRPr="009F76AF">
        <w:t>differed</w:t>
      </w:r>
      <w:r w:rsidR="00222C43" w:rsidRPr="009F76AF">
        <w:t xml:space="preserve"> for </w:t>
      </w:r>
      <w:r w:rsidR="00DE2781" w:rsidRPr="009F76AF">
        <w:t xml:space="preserve">actors </w:t>
      </w:r>
      <w:r w:rsidR="00A026F4" w:rsidRPr="009F76AF">
        <w:t>contributing to</w:t>
      </w:r>
      <w:r w:rsidR="00DE2781" w:rsidRPr="009F76AF">
        <w:t xml:space="preserve"> </w:t>
      </w:r>
      <w:r w:rsidR="00125208" w:rsidRPr="009F76AF">
        <w:t xml:space="preserve">Colombian </w:t>
      </w:r>
      <w:r w:rsidR="00222C43" w:rsidRPr="009F76AF">
        <w:t xml:space="preserve">multilateral </w:t>
      </w:r>
      <w:r w:rsidR="00DE2781" w:rsidRPr="009F76AF">
        <w:t>intervention</w:t>
      </w:r>
      <w:r w:rsidR="003C2B4F" w:rsidRPr="009F76AF">
        <w:t xml:space="preserve">. </w:t>
      </w:r>
    </w:p>
    <w:p w14:paraId="4460C54F" w14:textId="77777777" w:rsidR="00522A53" w:rsidRPr="009F76AF" w:rsidRDefault="00522A53" w:rsidP="00D139B9">
      <w:pPr>
        <w:jc w:val="both"/>
        <w:rPr>
          <w:b/>
          <w:bCs/>
          <w:i/>
          <w:iCs/>
        </w:rPr>
      </w:pPr>
    </w:p>
    <w:p w14:paraId="75302F1A" w14:textId="33CAC316" w:rsidR="00061925" w:rsidRPr="00C01257" w:rsidRDefault="00C01257" w:rsidP="00D139B9">
      <w:pPr>
        <w:spacing w:after="240"/>
        <w:jc w:val="both"/>
        <w:rPr>
          <w:b/>
          <w:bCs/>
          <w:i/>
          <w:iCs/>
          <w:color w:val="FF0000"/>
        </w:rPr>
      </w:pPr>
      <w:r w:rsidRPr="00C01257">
        <w:rPr>
          <w:b/>
          <w:bCs/>
          <w:i/>
          <w:iCs/>
          <w:color w:val="FF0000"/>
        </w:rPr>
        <w:t>The absence of state and</w:t>
      </w:r>
      <w:r w:rsidR="00BD59E7" w:rsidRPr="00C01257">
        <w:rPr>
          <w:b/>
          <w:bCs/>
          <w:i/>
          <w:iCs/>
          <w:color w:val="FF0000"/>
        </w:rPr>
        <w:t xml:space="preserve"> </w:t>
      </w:r>
      <w:r w:rsidR="007C3443">
        <w:rPr>
          <w:b/>
          <w:bCs/>
          <w:i/>
          <w:iCs/>
          <w:color w:val="FF0000"/>
        </w:rPr>
        <w:t>development preferences</w:t>
      </w:r>
      <w:r w:rsidR="00061925" w:rsidRPr="00C01257">
        <w:rPr>
          <w:b/>
          <w:bCs/>
          <w:i/>
          <w:iCs/>
          <w:color w:val="FF0000"/>
        </w:rPr>
        <w:t>.</w:t>
      </w:r>
    </w:p>
    <w:p w14:paraId="0E7FAB79" w14:textId="3FAFD3F9" w:rsidR="005D4E04" w:rsidRPr="009F76AF" w:rsidRDefault="00AE4F93" w:rsidP="00D139B9">
      <w:pPr>
        <w:autoSpaceDE w:val="0"/>
        <w:autoSpaceDN w:val="0"/>
        <w:adjustRightInd w:val="0"/>
        <w:spacing w:before="240" w:line="360" w:lineRule="auto"/>
        <w:jc w:val="both"/>
        <w:rPr>
          <w:rFonts w:eastAsia="BemboMTPro-Regular"/>
        </w:rPr>
      </w:pPr>
      <w:r>
        <w:rPr>
          <w:rFonts w:eastAsia="BemboMTPro-Regular"/>
        </w:rPr>
        <w:t>A USAID statement affirmed that “</w:t>
      </w:r>
      <w:r w:rsidR="005B0285" w:rsidRPr="005B0285">
        <w:rPr>
          <w:rFonts w:eastAsia="BemboMTPro-Regular"/>
        </w:rPr>
        <w:t xml:space="preserve">Although Colombia is characterized as a middle-income country, there are actually two </w:t>
      </w:r>
      <w:proofErr w:type="spellStart"/>
      <w:r w:rsidR="005B0285" w:rsidRPr="005B0285">
        <w:rPr>
          <w:rFonts w:eastAsia="BemboMTPro-Regular"/>
        </w:rPr>
        <w:t>Colombias</w:t>
      </w:r>
      <w:proofErr w:type="spellEnd"/>
      <w:r w:rsidR="005B0285" w:rsidRPr="005B0285">
        <w:rPr>
          <w:rFonts w:eastAsia="BemboMTPro-Regular"/>
        </w:rPr>
        <w:t xml:space="preserve">: a prosperous and bustling Colombia in a half-dozen urban </w:t>
      </w:r>
      <w:proofErr w:type="spellStart"/>
      <w:r w:rsidR="005B0285" w:rsidRPr="005B0285">
        <w:rPr>
          <w:rFonts w:eastAsia="BemboMTPro-Regular"/>
        </w:rPr>
        <w:t>centers</w:t>
      </w:r>
      <w:proofErr w:type="spellEnd"/>
      <w:r w:rsidR="005B0285" w:rsidRPr="005B0285">
        <w:rPr>
          <w:rFonts w:eastAsia="BemboMTPro-Regular"/>
        </w:rPr>
        <w:t>, and a rural and conflict-affected Colombia plagued by insecurity and illicit economies.</w:t>
      </w:r>
      <w:r>
        <w:rPr>
          <w:rFonts w:eastAsia="BemboMTPro-Regular"/>
        </w:rPr>
        <w:t xml:space="preserve">” </w:t>
      </w:r>
      <w:r>
        <w:rPr>
          <w:rFonts w:eastAsia="BemboMTPro-Regular"/>
        </w:rPr>
        <w:fldChar w:fldCharType="begin"/>
      </w:r>
      <w:r w:rsidR="0023530D">
        <w:rPr>
          <w:rFonts w:eastAsia="BemboMTPro-Regular"/>
        </w:rPr>
        <w:instrText xml:space="preserve"> ADDIN EN.CITE &lt;EndNote&gt;&lt;Cite&gt;&lt;Author&gt;USAID&lt;/Author&gt;&lt;Year&gt;2023&lt;/Year&gt;&lt;RecNum&gt;253&lt;/RecNum&gt;&lt;DisplayText&gt;(USAID 2023e)&lt;/DisplayText&gt;&lt;record&gt;&lt;rec-number&gt;253&lt;/rec-number&gt;&lt;foreign-keys&gt;&lt;key app="EN" db-id="pxrs00xf1evt0iexta5vpzdn2eedas0ttd0z" timestamp="1728447958" guid="407c1e67-7782-43e8-a9a1-073674ca5dae"&gt;253&lt;/key&gt;&lt;/foreign-keys&gt;&lt;ref-type name="Press Release"&gt;63&lt;/ref-type&gt;&lt;contributors&gt;&lt;authors&gt;&lt;author&gt;USAID&lt;/author&gt;&lt;/authors&gt;&lt;/contributors&gt;&lt;titles&gt;&lt;title&gt;The U.S. Agency for International Development (USAID) Colombia&lt;/title&gt;&lt;/titles&gt;&lt;dates&gt;&lt;year&gt;2023&lt;/year&gt;&lt;pub-dates&gt;&lt;date&gt;22 March&lt;/date&gt;&lt;/pub-dates&gt;&lt;/dates&gt;&lt;urls&gt;&lt;related-urls&gt;&lt;url&gt;https://www.usaid.gov/colombia/fact-sheet/mission-colombia-fact-sheet&lt;/url&gt;&lt;/related-urls&gt;&lt;/urls&gt;&lt;language&gt;English&lt;/language&gt;&lt;access-date&gt;17 April 2024&lt;/access-date&gt;&lt;/record&gt;&lt;/Cite&gt;&lt;/EndNote&gt;</w:instrText>
      </w:r>
      <w:r>
        <w:rPr>
          <w:rFonts w:eastAsia="BemboMTPro-Regular"/>
        </w:rPr>
        <w:fldChar w:fldCharType="separate"/>
      </w:r>
      <w:r w:rsidR="0023530D">
        <w:rPr>
          <w:rFonts w:eastAsia="BemboMTPro-Regular"/>
          <w:noProof/>
        </w:rPr>
        <w:t>(USAID 2023e)</w:t>
      </w:r>
      <w:r>
        <w:rPr>
          <w:rFonts w:eastAsia="BemboMTPro-Regular"/>
        </w:rPr>
        <w:fldChar w:fldCharType="end"/>
      </w:r>
      <w:r>
        <w:rPr>
          <w:rFonts w:eastAsia="BemboMTPro-Regular"/>
        </w:rPr>
        <w:t xml:space="preserve">. </w:t>
      </w:r>
      <w:r w:rsidRPr="00AE4F93">
        <w:rPr>
          <w:rFonts w:eastAsia="BemboMTPro-Regular"/>
        </w:rPr>
        <w:t>This statement is illustrative of the ways in which international actors reinforced a</w:t>
      </w:r>
      <w:r>
        <w:rPr>
          <w:rFonts w:eastAsia="BemboMTPro-Regular"/>
        </w:rPr>
        <w:t xml:space="preserve"> </w:t>
      </w:r>
      <w:r w:rsidRPr="00AE4F93">
        <w:rPr>
          <w:rFonts w:eastAsia="BemboMTPro-Regular"/>
        </w:rPr>
        <w:t xml:space="preserve">dualistic representation between </w:t>
      </w:r>
      <w:r>
        <w:rPr>
          <w:rFonts w:eastAsia="BemboMTPro-Regular"/>
        </w:rPr>
        <w:t>‘</w:t>
      </w:r>
      <w:r w:rsidRPr="00AE4F93">
        <w:rPr>
          <w:rFonts w:eastAsia="BemboMTPro-Regular"/>
        </w:rPr>
        <w:t>underdeveloped and developed</w:t>
      </w:r>
      <w:r>
        <w:rPr>
          <w:rFonts w:eastAsia="BemboMTPro-Regular"/>
        </w:rPr>
        <w:t>’</w:t>
      </w:r>
      <w:r w:rsidRPr="00AE4F93">
        <w:rPr>
          <w:rFonts w:eastAsia="BemboMTPro-Regular"/>
        </w:rPr>
        <w:t xml:space="preserve"> Colombia, and in</w:t>
      </w:r>
      <w:r>
        <w:rPr>
          <w:rFonts w:eastAsia="BemboMTPro-Regular"/>
        </w:rPr>
        <w:t xml:space="preserve"> </w:t>
      </w:r>
      <w:r w:rsidRPr="00AE4F93">
        <w:rPr>
          <w:rFonts w:eastAsia="BemboMTPro-Regular"/>
        </w:rPr>
        <w:t>particular, municipalities and small cities targeted for peacebuilding projects and major</w:t>
      </w:r>
      <w:r>
        <w:rPr>
          <w:rFonts w:eastAsia="BemboMTPro-Regular"/>
        </w:rPr>
        <w:t xml:space="preserve"> </w:t>
      </w:r>
      <w:r w:rsidRPr="00AE4F93">
        <w:rPr>
          <w:rFonts w:eastAsia="BemboMTPro-Regular"/>
        </w:rPr>
        <w:t>cities in the country. This statement was not distant from</w:t>
      </w:r>
      <w:r>
        <w:rPr>
          <w:rFonts w:eastAsia="BemboMTPro-Regular"/>
        </w:rPr>
        <w:t xml:space="preserve"> </w:t>
      </w:r>
      <w:r w:rsidR="005D4E04" w:rsidRPr="009F76AF">
        <w:rPr>
          <w:rFonts w:eastAsia="BemboMTPro-Regular"/>
        </w:rPr>
        <w:t xml:space="preserve">Santos Government’s National Development Plan of 2015, </w:t>
      </w:r>
      <w:r w:rsidR="00E94A28" w:rsidRPr="009F76AF">
        <w:rPr>
          <w:rFonts w:eastAsia="BemboMTPro-Regular"/>
        </w:rPr>
        <w:t xml:space="preserve">depicted </w:t>
      </w:r>
      <w:r w:rsidR="005D4E04" w:rsidRPr="009F76AF">
        <w:rPr>
          <w:rFonts w:eastAsia="BemboMTPro-Regular"/>
        </w:rPr>
        <w:t xml:space="preserve">a urban, productive </w:t>
      </w:r>
      <w:r w:rsidR="00E94A28" w:rsidRPr="009F76AF">
        <w:rPr>
          <w:rFonts w:eastAsia="BemboMTPro-Regular"/>
        </w:rPr>
        <w:t xml:space="preserve">and modern Colombia </w:t>
      </w:r>
      <w:r w:rsidR="005D4E04" w:rsidRPr="009F76AF">
        <w:rPr>
          <w:rFonts w:eastAsia="BemboMTPro-Regular"/>
        </w:rPr>
        <w:t xml:space="preserve">with strong state provision; one </w:t>
      </w:r>
      <w:r w:rsidR="00E94A28" w:rsidRPr="009F76AF">
        <w:rPr>
          <w:rFonts w:eastAsia="BemboMTPro-Regular"/>
        </w:rPr>
        <w:t>starting to develop</w:t>
      </w:r>
      <w:r w:rsidR="005D4E04" w:rsidRPr="009F76AF">
        <w:rPr>
          <w:rFonts w:eastAsia="BemboMTPro-Regular"/>
        </w:rPr>
        <w:t>, and a rural Colombia with weak economic and institutional development and presence of illegal actors and economies</w:t>
      </w:r>
      <w:r w:rsidR="00F0520E" w:rsidRPr="009F76AF">
        <w:rPr>
          <w:rFonts w:eastAsia="BemboMTPro-Regular"/>
        </w:rPr>
        <w:t xml:space="preserve"> </w:t>
      </w:r>
      <w:r w:rsidR="00F0520E" w:rsidRPr="009F76AF">
        <w:rPr>
          <w:rFonts w:eastAsia="BemboMTPro-Regular"/>
        </w:rPr>
        <w:fldChar w:fldCharType="begin">
          <w:fldData xml:space="preserve">PEVuZE5vdGU+PENpdGU+PEF1dGhvcj5EZXBhcnRhbWVudG8gTmFjaW9uYWwgZGUgUGxhbmVhY2nD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</w:fldData>
        </w:fldChar>
      </w:r>
      <w:r w:rsidR="00E94A28" w:rsidRPr="009F76AF">
        <w:rPr>
          <w:rFonts w:eastAsia="BemboMTPro-Regular"/>
        </w:rPr>
        <w:instrText xml:space="preserve"> ADDIN EN.CITE </w:instrText>
      </w:r>
      <w:r w:rsidR="00E94A28" w:rsidRPr="009F76AF">
        <w:rPr>
          <w:rFonts w:eastAsia="BemboMTPro-Regular"/>
        </w:rPr>
        <w:fldChar w:fldCharType="begin">
          <w:fldData xml:space="preserve">PEVuZE5vdGU+PENpdGU+PEF1dGhvcj5EZXBhcnRhbWVudG8gTmFjaW9uYWwgZGUgUGxhbmVhY2nD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</w:fldData>
        </w:fldChar>
      </w:r>
      <w:r w:rsidR="00E94A28" w:rsidRPr="009F76AF">
        <w:rPr>
          <w:rFonts w:eastAsia="BemboMTPro-Regular"/>
        </w:rPr>
        <w:instrText xml:space="preserve"> ADDIN EN.CITE.DATA </w:instrText>
      </w:r>
      <w:r w:rsidR="00E94A28" w:rsidRPr="009F76AF">
        <w:rPr>
          <w:rFonts w:eastAsia="BemboMTPro-Regular"/>
        </w:rPr>
      </w:r>
      <w:r w:rsidR="00E94A28" w:rsidRPr="009F76AF">
        <w:rPr>
          <w:rFonts w:eastAsia="BemboMTPro-Regular"/>
        </w:rPr>
        <w:fldChar w:fldCharType="end"/>
      </w:r>
      <w:r w:rsidR="00F0520E" w:rsidRPr="009F76AF">
        <w:rPr>
          <w:rFonts w:eastAsia="BemboMTPro-Regular"/>
        </w:rPr>
      </w:r>
      <w:r w:rsidR="00F0520E" w:rsidRPr="009F76AF">
        <w:rPr>
          <w:rFonts w:eastAsia="BemboMTPro-Regular"/>
        </w:rPr>
        <w:fldChar w:fldCharType="separate"/>
      </w:r>
      <w:r w:rsidR="00E94A28" w:rsidRPr="009F76AF">
        <w:rPr>
          <w:rFonts w:eastAsia="BemboMTPro-Regular"/>
          <w:noProof/>
        </w:rPr>
        <w:t>(Departamento Nacional de Planeación 2015; cited by Montoya-Londoño 2023, 52)</w:t>
      </w:r>
      <w:r w:rsidR="00F0520E" w:rsidRPr="009F76AF">
        <w:rPr>
          <w:rFonts w:eastAsia="BemboMTPro-Regular"/>
        </w:rPr>
        <w:fldChar w:fldCharType="end"/>
      </w:r>
      <w:r w:rsidR="005D4E04" w:rsidRPr="009F76AF">
        <w:rPr>
          <w:rFonts w:eastAsia="BemboMTPro-Regular"/>
        </w:rPr>
        <w:t>.</w:t>
      </w:r>
      <w:r w:rsidR="0064129C" w:rsidRPr="009F76AF">
        <w:rPr>
          <w:rFonts w:eastAsia="BemboMTPro-Regular"/>
        </w:rPr>
        <w:t xml:space="preserve"> </w:t>
      </w:r>
      <w:r w:rsidR="003A1B44">
        <w:rPr>
          <w:rFonts w:eastAsia="BemboMTPro-Regular"/>
        </w:rPr>
        <w:t xml:space="preserve">International actors were on board </w:t>
      </w:r>
      <w:r w:rsidR="005D4E04" w:rsidRPr="009F76AF">
        <w:rPr>
          <w:rFonts w:eastAsia="BemboMTPro-Regular"/>
        </w:rPr>
        <w:t xml:space="preserve">with the National government goal of levelling up rural areas affected by conflict by strengthening economic development, state provision and security in areas targeted for programmes of territorial development. </w:t>
      </w:r>
    </w:p>
    <w:p w14:paraId="6DD70E87" w14:textId="4B9DFC48" w:rsidR="005D4E04" w:rsidRPr="009F76AF" w:rsidRDefault="005D4E04" w:rsidP="00D139B9">
      <w:pPr>
        <w:spacing w:line="360" w:lineRule="auto"/>
        <w:ind w:firstLine="851"/>
        <w:jc w:val="both"/>
      </w:pPr>
      <w:r w:rsidRPr="009F76AF">
        <w:t xml:space="preserve">Online subsidies framed </w:t>
      </w:r>
      <w:r w:rsidR="00E83570" w:rsidRPr="00FC7CD7">
        <w:rPr>
          <w:color w:val="FF0000"/>
        </w:rPr>
        <w:t>ethnic</w:t>
      </w:r>
      <w:r w:rsidR="00BC48B2" w:rsidRPr="00FC7CD7">
        <w:rPr>
          <w:color w:val="FF0000"/>
        </w:rPr>
        <w:t xml:space="preserve"> territories</w:t>
      </w:r>
      <w:r w:rsidR="00BC48B2">
        <w:t xml:space="preserve">, </w:t>
      </w:r>
      <w:r w:rsidRPr="009F76AF">
        <w:t xml:space="preserve">rural areas and municipalities as affected by poverty, </w:t>
      </w:r>
      <w:r w:rsidR="009A28A3" w:rsidRPr="009F76AF">
        <w:t xml:space="preserve">income inequality (including gender), </w:t>
      </w:r>
      <w:r w:rsidR="008B7303" w:rsidRPr="009F76AF">
        <w:t xml:space="preserve">difficult access, </w:t>
      </w:r>
      <w:r w:rsidR="00521EF7" w:rsidRPr="009F76AF">
        <w:t xml:space="preserve">remoteness, </w:t>
      </w:r>
      <w:r w:rsidRPr="009F76AF">
        <w:t xml:space="preserve">underdevelopment, conflict, HR abuses, illegal economies and actors, lack of state infrastructure and services, </w:t>
      </w:r>
      <w:r w:rsidR="00B0715A" w:rsidRPr="009F76AF">
        <w:t>and</w:t>
      </w:r>
      <w:r w:rsidR="0016565B" w:rsidRPr="009F76AF">
        <w:t xml:space="preserve"> </w:t>
      </w:r>
      <w:r w:rsidRPr="009F76AF">
        <w:t>antipersonnel mines cluttering the countryside</w:t>
      </w:r>
      <w:r w:rsidR="00E94A28" w:rsidRPr="009F76AF">
        <w:t xml:space="preserve"> </w:t>
      </w:r>
      <w:r w:rsidR="00E94A28" w:rsidRPr="009F76AF">
        <w:fldChar w:fldCharType="begin">
          <w:fldData xml:space="preserve">PEVuZE5vdGU+PENpdGU+PEF1dGhvcj5FRUFTPC9BdXRob3I+PFllYXI+MjAxNjwvWWVhcj48UmVj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</w:fldData>
        </w:fldChar>
      </w:r>
      <w:r w:rsidR="0023530D">
        <w:instrText xml:space="preserve"> ADDIN EN.CITE </w:instrText>
      </w:r>
      <w:r w:rsidR="0023530D">
        <w:fldChar w:fldCharType="begin">
          <w:fldData xml:space="preserve">PEVuZE5vdGU+PENpdGU+PEF1dGhvcj5FRUFTPC9BdXRob3I+PFllYXI+MjAxNjwvWWVhcj48UmVj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</w:fldData>
        </w:fldChar>
      </w:r>
      <w:r w:rsidR="0023530D">
        <w:instrText xml:space="preserve"> ADDIN EN.CITE.DATA </w:instrText>
      </w:r>
      <w:r w:rsidR="0023530D">
        <w:fldChar w:fldCharType="end"/>
      </w:r>
      <w:r w:rsidR="00E94A28" w:rsidRPr="009F76AF">
        <w:fldChar w:fldCharType="separate"/>
      </w:r>
      <w:r w:rsidR="0023530D">
        <w:rPr>
          <w:noProof/>
        </w:rPr>
        <w:t xml:space="preserve">(e.g. EEAS 2016, 2017c, 2018a; FCO et al. 2016; USAID 2017d, 2017a, 2017g; EEAS 2021a, 2022d, 2022a, 2022g; FCDO and Allen-CMG 2021; FCDO and Roscoe 2021; FCDO and </w:t>
      </w:r>
      <w:r w:rsidR="0023530D">
        <w:rPr>
          <w:noProof/>
        </w:rPr>
        <w:lastRenderedPageBreak/>
        <w:t>Woodward-DCMG-OBE 2023; USAID 2022, 2023d, 2024; U.S. Embassy in Colombia 2021c, 2021e, 2022b; USAID 2017b)</w:t>
      </w:r>
      <w:r w:rsidR="00E94A28" w:rsidRPr="009F76AF">
        <w:fldChar w:fldCharType="end"/>
      </w:r>
      <w:r w:rsidR="00955B1A">
        <w:t>.</w:t>
      </w:r>
    </w:p>
    <w:p w14:paraId="6E554C4C" w14:textId="28A43EC3" w:rsidR="005D4E04" w:rsidRPr="00FC7CD7" w:rsidRDefault="00450AFD" w:rsidP="00AF4637">
      <w:pPr>
        <w:spacing w:line="360" w:lineRule="auto"/>
        <w:ind w:firstLine="851"/>
        <w:jc w:val="both"/>
        <w:rPr>
          <w:color w:val="FF0000"/>
        </w:rPr>
      </w:pPr>
      <w:r>
        <w:rPr>
          <w:color w:val="FF0000"/>
        </w:rPr>
        <w:t>Intermediate cities and small Department capitals were also negatively depicted.</w:t>
      </w:r>
      <w:r w:rsidR="005D4E04" w:rsidRPr="00FC7CD7">
        <w:rPr>
          <w:color w:val="FF0000"/>
        </w:rPr>
        <w:t xml:space="preserve"> Tumaco (Nariño department) </w:t>
      </w:r>
      <w:r>
        <w:rPr>
          <w:color w:val="FF0000"/>
        </w:rPr>
        <w:t xml:space="preserve">was described as </w:t>
      </w:r>
      <w:r w:rsidR="00D81D8A" w:rsidRPr="00FC7CD7">
        <w:rPr>
          <w:color w:val="FF0000"/>
        </w:rPr>
        <w:t xml:space="preserve">being affected by </w:t>
      </w:r>
      <w:r w:rsidR="005D4E04" w:rsidRPr="00FC7CD7">
        <w:rPr>
          <w:color w:val="FF0000"/>
        </w:rPr>
        <w:t>the armed conflict</w:t>
      </w:r>
      <w:r w:rsidR="0085727E" w:rsidRPr="00FC7CD7">
        <w:rPr>
          <w:color w:val="FF0000"/>
        </w:rPr>
        <w:t xml:space="preserve"> </w:t>
      </w:r>
      <w:r w:rsidR="0085727E" w:rsidRPr="00FC7CD7">
        <w:rPr>
          <w:color w:val="FF0000"/>
        </w:rPr>
        <w:fldChar w:fldCharType="begin"/>
      </w:r>
      <w:r w:rsidR="007F0042">
        <w:rPr>
          <w:color w:val="FF0000"/>
        </w:rPr>
        <w:instrText xml:space="preserve"> ADDIN EN.CITE &lt;EndNote&gt;&lt;Cite&gt;&lt;Author&gt;EEAS&lt;/Author&gt;&lt;Year&gt;2018&lt;/Year&gt;&lt;RecNum&gt;20&lt;/RecNum&gt;&lt;DisplayText&gt;(EEAS 2018c, 2023c)&lt;/DisplayText&gt;&lt;record&gt;&lt;rec-number&gt;20&lt;/rec-number&gt;&lt;foreign-keys&gt;&lt;key app="EN" db-id="pxrs00xf1evt0iexta5vpzdn2eedas0ttd0z" timestamp="1686903165" guid="47d56333-ad92-41b0-8745-2cacb5d870a6"&gt;20&lt;/key&gt;&lt;/foreign-keys&gt;&lt;ref-type name="Press Release"&gt;63&lt;/ref-type&gt;&lt;contributors&gt;&lt;authors&gt;&lt;author&gt;EEAS&lt;/author&gt;&lt;/authors&gt;&lt;/contributors&gt;&lt;titles&gt;&lt;title&gt;Embajadora de la UE y Enviado Especial para la Paz visitaran proyectos de posconﬂicto en Tumaco, Nariño&lt;/title&gt;&lt;/titles&gt;&lt;dates&gt;&lt;year&gt;2018&lt;/year&gt;&lt;pub-dates&gt;&lt;date&gt;5 March 2018&lt;/date&gt;&lt;/pub-dates&gt;&lt;/dates&gt;&lt;urls&gt;&lt;related-urls&gt;&lt;url&gt;http://eueuropaeeas.fpfis.slb.ec.europa.eu:8084/taxonomy/term/2087/40787/embajadora-de-la-ue-y-enviado-es&lt;/url&gt;&lt;url&gt;pecial-para-la-paz-visitar%C3%A1n-proyectos-de-posconflicto-en_es   &lt;/url&gt;&lt;/related-urls&gt;&lt;/urls&gt;&lt;language&gt;Spanish&lt;/language&gt;&lt;access-date&gt;11 February 2019&lt;/access-date&gt;&lt;/record&gt;&lt;/Cite&gt;&lt;Cite&gt;&lt;Author&gt;EEAS&lt;/Author&gt;&lt;Year&gt;2023&lt;/Year&gt;&lt;RecNum&gt;268&lt;/RecNum&gt;&lt;record&gt;&lt;rec-number&gt;268&lt;/rec-number&gt;&lt;foreign-keys&gt;&lt;key app="EN" db-id="pxrs00xf1evt0iexta5vpzdn2eedas0ttd0z" timestamp="1728534703" guid="79c2421b-9293-4c45-ba5d-dab8f9707291"&gt;268&lt;/key&gt;&lt;/foreign-keys&gt;&lt;ref-type name="Press Release"&gt;63&lt;/ref-type&gt;&lt;contributors&gt;&lt;authors&gt;&lt;author&gt;EEAS&lt;/author&gt;&lt;/authors&gt;&lt;/contributors&gt;&lt;titles&gt;&lt;title&gt;Transformando narrativas de guerra en historias de paz: la apuesta de la Ruta de Cine y Fotografía del Colectivo Miradas&lt;/title&gt;&lt;/titles&gt;&lt;dates&gt;&lt;year&gt;2023&lt;/year&gt;&lt;pub-dates&gt;&lt;date&gt;30 November 2023&lt;/date&gt;&lt;/pub-dates&gt;&lt;/dates&gt;&lt;pub-location&gt;Bogotá&lt;/pub-location&gt;&lt;urls&gt;&lt;related-urls&gt;&lt;url&gt;https://www.eeas.europa.eu/delegations/colombia/transformando-narrativas-de-guerra-en-historias-depaz-la-apuesta-de-la-ruta-de-cine-y-fotografía_en?s=160&lt;/url&gt;&lt;/related-urls&gt;&lt;/urls&gt;&lt;language&gt;Spanish&lt;/language&gt;&lt;access-date&gt;30 April 2024&lt;/access-date&gt;&lt;/record&gt;&lt;/Cite&gt;&lt;/EndNote&gt;</w:instrText>
      </w:r>
      <w:r w:rsidR="0085727E" w:rsidRPr="00FC7CD7">
        <w:rPr>
          <w:color w:val="FF0000"/>
        </w:rPr>
        <w:fldChar w:fldCharType="separate"/>
      </w:r>
      <w:r w:rsidR="007F0042">
        <w:rPr>
          <w:noProof/>
          <w:color w:val="FF0000"/>
        </w:rPr>
        <w:t>(EEAS 2018c, 2023c)</w:t>
      </w:r>
      <w:r w:rsidR="0085727E" w:rsidRPr="00FC7CD7">
        <w:rPr>
          <w:color w:val="FF0000"/>
        </w:rPr>
        <w:fldChar w:fldCharType="end"/>
      </w:r>
      <w:r w:rsidR="005D4E04" w:rsidRPr="00FC7CD7">
        <w:rPr>
          <w:color w:val="FF0000"/>
        </w:rPr>
        <w:t xml:space="preserve">, </w:t>
      </w:r>
      <w:r w:rsidR="003B0CFD" w:rsidRPr="00FC7CD7">
        <w:rPr>
          <w:color w:val="FF0000"/>
        </w:rPr>
        <w:t xml:space="preserve">violence, displacement, </w:t>
      </w:r>
      <w:r w:rsidR="00D81D8A" w:rsidRPr="00FC7CD7">
        <w:rPr>
          <w:color w:val="FF0000"/>
        </w:rPr>
        <w:t>confinement, GBV, forced recruitment</w:t>
      </w:r>
      <w:r w:rsidR="003B0CFD" w:rsidRPr="00FC7CD7">
        <w:rPr>
          <w:color w:val="FF0000"/>
        </w:rPr>
        <w:t xml:space="preserve"> </w:t>
      </w:r>
      <w:r w:rsidR="00D81D8A" w:rsidRPr="00FC7CD7">
        <w:rPr>
          <w:color w:val="FF0000"/>
        </w:rPr>
        <w:t xml:space="preserve">and disappearances </w:t>
      </w:r>
      <w:r w:rsidR="003B0CFD" w:rsidRPr="00FC7CD7">
        <w:rPr>
          <w:color w:val="FF0000"/>
        </w:rPr>
        <w:t xml:space="preserve">against indigenous population Awa by armed groups in dispute for land and the drug trafficking businesses  </w:t>
      </w:r>
      <w:r w:rsidR="003B0CFD" w:rsidRPr="00FC7CD7">
        <w:rPr>
          <w:color w:val="FF0000"/>
        </w:rPr>
        <w:fldChar w:fldCharType="begin"/>
      </w:r>
      <w:r w:rsidR="00BD566E">
        <w:rPr>
          <w:color w:val="FF0000"/>
        </w:rPr>
        <w:instrText xml:space="preserve"> ADDIN EN.CITE &lt;EndNote&gt;&lt;Cite&gt;&lt;Author&gt;EEAS&lt;/Author&gt;&lt;Year&gt;2022&lt;/Year&gt;&lt;RecNum&gt;255&lt;/RecNum&gt;&lt;DisplayText&gt;(EEAS 2022d)&lt;/DisplayText&gt;&lt;record&gt;&lt;rec-number&gt;255&lt;/rec-number&gt;&lt;foreign-keys&gt;&lt;key app="EN" db-id="pxrs00xf1evt0iexta5vpzdn2eedas0ttd0z" timestamp="1728448841" guid="c68257c2-8148-4617-b786-815f0a685c75"&gt;255&lt;/key&gt;&lt;/foreign-keys&gt;&lt;ref-type name="Press Release"&gt;63&lt;/ref-type&gt;&lt;contributors&gt;&lt;authors&gt;&lt;author&gt;EEAS&lt;/author&gt;&lt;/authors&gt;&lt;/contributors&gt;&lt;titles&gt;&lt;title&gt;La Misión de Veriﬁcación de las Naciones Unidas en Colombia, la Unión Europea y la Oﬁcina de la Alta Comisionada de la ONU para los Derechos Humanos hacen visita de respaldo a la comunidad Awá de Tumaco, Nariño&lt;/title&gt;&lt;/titles&gt;&lt;dates&gt;&lt;year&gt;2022&lt;/year&gt;&lt;pub-dates&gt;&lt;date&gt;12 August 2022&lt;/date&gt;&lt;/pub-dates&gt;&lt;/dates&gt;&lt;pub-location&gt;Bogotá&lt;/pub-location&gt;&lt;urls&gt;&lt;related-urls&gt;&lt;url&gt;https://www.eeas.europa.eu/delegations/colombia/la-misión-de-verificación-de-las-naciones-unidasen-colombia-la-unión-europea-y-la-oficina-de-la_en?s=160&lt;/url&gt;&lt;/related-urls&gt;&lt;/urls&gt;&lt;language&gt;Spanish&lt;/language&gt;&lt;access-date&gt;1 May 2024&lt;/access-date&gt;&lt;/record&gt;&lt;/Cite&gt;&lt;/EndNote&gt;</w:instrText>
      </w:r>
      <w:r w:rsidR="003B0CFD" w:rsidRPr="00FC7CD7">
        <w:rPr>
          <w:color w:val="FF0000"/>
        </w:rPr>
        <w:fldChar w:fldCharType="separate"/>
      </w:r>
      <w:r w:rsidR="00BD566E">
        <w:rPr>
          <w:noProof/>
          <w:color w:val="FF0000"/>
        </w:rPr>
        <w:t>(EEAS 2022d)</w:t>
      </w:r>
      <w:r w:rsidR="003B0CFD" w:rsidRPr="00FC7CD7">
        <w:rPr>
          <w:color w:val="FF0000"/>
        </w:rPr>
        <w:fldChar w:fldCharType="end"/>
      </w:r>
      <w:r>
        <w:rPr>
          <w:color w:val="FF0000"/>
        </w:rPr>
        <w:t>. In addition, the city was described as</w:t>
      </w:r>
      <w:r w:rsidR="00D81D8A" w:rsidRPr="00FC7CD7">
        <w:rPr>
          <w:color w:val="FF0000"/>
        </w:rPr>
        <w:t xml:space="preserve"> one of the most affected PDE</w:t>
      </w:r>
      <w:r w:rsidR="00CB5651" w:rsidRPr="00FC7CD7">
        <w:rPr>
          <w:color w:val="FF0000"/>
        </w:rPr>
        <w:t>T</w:t>
      </w:r>
      <w:r w:rsidR="00D81D8A" w:rsidRPr="00FC7CD7">
        <w:rPr>
          <w:color w:val="FF0000"/>
        </w:rPr>
        <w:t xml:space="preserve"> municipalities by criminal networks</w:t>
      </w:r>
      <w:r>
        <w:rPr>
          <w:color w:val="FF0000"/>
        </w:rPr>
        <w:t xml:space="preserve"> or </w:t>
      </w:r>
      <w:r w:rsidR="00A3674B" w:rsidRPr="00FC7CD7">
        <w:rPr>
          <w:color w:val="FF0000"/>
        </w:rPr>
        <w:t>groups</w:t>
      </w:r>
      <w:r w:rsidR="00D81D8A" w:rsidRPr="00FC7CD7">
        <w:rPr>
          <w:color w:val="FF0000"/>
        </w:rPr>
        <w:t xml:space="preserve">, their illicit economies and expressions of violence </w:t>
      </w:r>
      <w:r w:rsidR="00D81D8A" w:rsidRPr="00FC7CD7">
        <w:rPr>
          <w:color w:val="FF0000"/>
        </w:rPr>
        <w:fldChar w:fldCharType="begin"/>
      </w:r>
      <w:r w:rsidR="00C10F1F">
        <w:rPr>
          <w:color w:val="FF0000"/>
        </w:rPr>
        <w:instrText xml:space="preserve"> ADDIN EN.CITE &lt;EndNote&gt;&lt;Cite&gt;&lt;Author&gt;U.S. Embassy in Colombia&lt;/Author&gt;&lt;Year&gt;2021&lt;/Year&gt;&lt;RecNum&gt;269&lt;/RecNum&gt;&lt;DisplayText&gt;(U.S. Embassy in Colombia 2021a, 2022b)&lt;/DisplayText&gt;&lt;record&gt;&lt;rec-number&gt;269&lt;/rec-number&gt;&lt;foreign-keys&gt;&lt;key app="EN" db-id="pxrs00xf1evt0iexta5vpzdn2eedas0ttd0z" timestamp="1728535012" guid="accf60b3-6c38-48d8-a360-e5307dfba5d7"&gt;269&lt;/key&gt;&lt;/foreign-keys&gt;&lt;ref-type name="Press Release"&gt;63&lt;/ref-type&gt;&lt;contributors&gt;&lt;authors&gt;&lt;author&gt;U.S. Embassy in Colombia,&lt;/author&gt;&lt;/authors&gt;&lt;/contributors&gt;&lt;titles&gt;&lt;title&gt;Declaration of principles for a long term cooperation and friendship between the Republ ic of Colombia and the Uni ted States of America&lt;/title&gt;&lt;/titles&gt;&lt;dates&gt;&lt;year&gt;2021&lt;/year&gt;&lt;pub-dates&gt;&lt;date&gt;22 October 2021&lt;/date&gt;&lt;/pub-dates&gt;&lt;/dates&gt;&lt;urls&gt;&lt;related-urls&gt;&lt;url&gt;https://co.usembassy.gov/declaration-of-principles-for-a-long-term-cooperation-and-friendship-between-the-republic-of-colombia-and-theunited-states-of-america/&lt;/url&gt;&lt;/related-urls&gt;&lt;/urls&gt;&lt;language&gt;English&lt;/language&gt;&lt;access-date&gt;29 April 2024&lt;/access-date&gt;&lt;/record&gt;&lt;/Cite&gt;&lt;Cite&gt;&lt;Author&gt;U.S. Embassy in Colombia&lt;/Author&gt;&lt;Year&gt;2022&lt;/Year&gt;&lt;RecNum&gt;266&lt;/RecNum&gt;&lt;record&gt;&lt;rec-number&gt;266&lt;/rec-number&gt;&lt;foreign-keys&gt;&lt;key app="EN" db-id="pxrs00xf1evt0iexta5vpzdn2eedas0ttd0z" timestamp="1728452095" guid="78f699aa-1f5d-4bad-b0f9-d2044651d42f"&gt;266&lt;/key&gt;&lt;/foreign-keys&gt;&lt;ref-type name="Press Release"&gt;63&lt;/ref-type&gt;&lt;contributors&gt;&lt;authors&gt;&lt;author&gt;U.S. Embassy in Colombia,&lt;/author&gt;&lt;/authors&gt;&lt;/contributors&gt;&lt;titles&gt;&lt;title&gt;Joint statement on revised metrics&lt;/title&gt;&lt;/titles&gt;&lt;dates&gt;&lt;year&gt;2022&lt;/year&gt;&lt;pub-dates&gt;&lt;date&gt;28 April 2022&lt;/date&gt;&lt;/pub-dates&gt;&lt;/dates&gt;&lt;urls&gt;&lt;related-urls&gt;&lt;url&gt;https://co.usembassy.gov/joint-statement-on-revised-metrics/&lt;/url&gt;&lt;/related-urls&gt;&lt;/urls&gt;&lt;language&gt;English&lt;/language&gt;&lt;access-date&gt;29 Apr 2024&lt;/access-date&gt;&lt;/record&gt;&lt;/Cite&gt;&lt;/EndNote&gt;</w:instrText>
      </w:r>
      <w:r w:rsidR="00D81D8A" w:rsidRPr="00FC7CD7">
        <w:rPr>
          <w:color w:val="FF0000"/>
        </w:rPr>
        <w:fldChar w:fldCharType="separate"/>
      </w:r>
      <w:r w:rsidR="00C10F1F">
        <w:rPr>
          <w:noProof/>
          <w:color w:val="FF0000"/>
        </w:rPr>
        <w:t>(U.S. Embassy in Colombia 2021a, 2022b)</w:t>
      </w:r>
      <w:r w:rsidR="00D81D8A" w:rsidRPr="00FC7CD7">
        <w:rPr>
          <w:color w:val="FF0000"/>
        </w:rPr>
        <w:fldChar w:fldCharType="end"/>
      </w:r>
      <w:r w:rsidR="005D4E04" w:rsidRPr="00FC7CD7">
        <w:rPr>
          <w:color w:val="FF0000"/>
        </w:rPr>
        <w:t>. Mocoa, capital of Putumayo department</w:t>
      </w:r>
      <w:r w:rsidR="00715043" w:rsidRPr="00FC7CD7">
        <w:rPr>
          <w:color w:val="FF0000"/>
        </w:rPr>
        <w:t xml:space="preserve">, </w:t>
      </w:r>
      <w:r>
        <w:rPr>
          <w:color w:val="FF0000"/>
        </w:rPr>
        <w:t xml:space="preserve">was referred relation to </w:t>
      </w:r>
      <w:r w:rsidR="00AF4637" w:rsidRPr="00FC7CD7">
        <w:rPr>
          <w:color w:val="FF0000"/>
        </w:rPr>
        <w:t xml:space="preserve">a deadly landslide in April 2017 </w:t>
      </w:r>
      <w:r w:rsidR="007C3443">
        <w:rPr>
          <w:color w:val="FF0000"/>
        </w:rPr>
        <w:t xml:space="preserve"> </w:t>
      </w:r>
      <w:r w:rsidR="00AF4637" w:rsidRPr="00FC7CD7">
        <w:rPr>
          <w:color w:val="FF0000"/>
        </w:rPr>
        <w:t xml:space="preserve">which took about 300 lives </w:t>
      </w:r>
      <w:r w:rsidR="00AF4637" w:rsidRPr="00FC7CD7">
        <w:rPr>
          <w:color w:val="FF0000"/>
        </w:rPr>
        <w:fldChar w:fldCharType="begin"/>
      </w:r>
      <w:r w:rsidR="00955B1A">
        <w:rPr>
          <w:color w:val="FF0000"/>
        </w:rPr>
        <w:instrText xml:space="preserve"> ADDIN EN.CITE &lt;EndNote&gt;&lt;Cite&gt;&lt;Author&gt;EEAS&lt;/Author&gt;&lt;Year&gt;2017&lt;/Year&gt;&lt;RecNum&gt;270&lt;/RecNum&gt;&lt;DisplayText&gt;(EEAS 2017a; USAID 2018b)&lt;/DisplayText&gt;&lt;record&gt;&lt;rec-number&gt;270&lt;/rec-number&gt;&lt;foreign-keys&gt;&lt;key app="EN" db-id="pxrs00xf1evt0iexta5vpzdn2eedas0ttd0z" timestamp="1728536145" guid="f81cfbe2-00fd-4b98-a75c-a83ff1165431"&gt;270&lt;/key&gt;&lt;/foreign-keys&gt;&lt;ref-type name="Press Release"&gt;63&lt;/ref-type&gt;&lt;contributors&gt;&lt;authors&gt;&lt;author&gt;EEAS&lt;/author&gt;&lt;/authors&gt;&lt;/contributors&gt;&lt;titles&gt;&lt;title&gt;Enviado especial de la UE para la paz en Colombia, Eamon Gilmore, visita Putumayo&lt;/title&gt;&lt;/titles&gt;&lt;dates&gt;&lt;year&gt;2017&lt;/year&gt;&lt;pub-dates&gt;&lt;date&gt;15 August 2017&lt;/date&gt;&lt;/pub-dates&gt;&lt;/dates&gt;&lt;urls&gt;&lt;related-urls&gt;&lt;url&gt;http://eueuropaeeas.fpﬁs.slb.ec.europa.eu:8084/delegations/colombia/31113/enviado-especial-de-la-ue-para-lapaz-en-colombia-eamon-gilmore-visita-putumayo_es&lt;/url&gt;&lt;/related-urls&gt;&lt;/urls&gt;&lt;language&gt;Spanish&lt;/language&gt;&lt;access-date&gt;17 January 2018&lt;/access-date&gt;&lt;/record&gt;&lt;/Cite&gt;&lt;Cite&gt;&lt;Author&gt;USAID&lt;/Author&gt;&lt;Year&gt;2018&lt;/Year&gt;&lt;RecNum&gt;95&lt;/RecNum&gt;&lt;record&gt;&lt;rec-number&gt;95&lt;/rec-number&gt;&lt;foreign-keys&gt;&lt;key app="EN" db-id="pxrs00xf1evt0iexta5vpzdn2eedas0ttd0z" timestamp="1687236245" guid="14e43787-0f26-4606-ae43-af34d8875108"&gt;95&lt;/key&gt;&lt;/foreign-keys&gt;&lt;ref-type name="Press Release"&gt;63&lt;/ref-type&gt;&lt;contributors&gt;&lt;authors&gt;&lt;author&gt;USAID&lt;/author&gt;&lt;/authors&gt;&lt;/contributors&gt;&lt;titles&gt;&lt;title&gt;U.S. Agency for International Development administrator Mark Green&amp;apos;s remarks at the Colombian Congress&lt;/title&gt;&lt;/titles&gt;&lt;dates&gt;&lt;year&gt;2018&lt;/year&gt;&lt;pub-dates&gt;&lt;date&gt;18 July 2018&lt;/date&gt;&lt;/pub-dates&gt;&lt;/dates&gt;&lt;urls&gt;&lt;related-urls&gt;&lt;url&gt;https://www.usaid.gov/news-information/press-releases/jul-18-2018-usaid-administrator-mark-green-remarks-colombian-congress&lt;/url&gt;&lt;/related-urls&gt;&lt;/urls&gt;&lt;language&gt;English&lt;/language&gt;&lt;access-date&gt;28 November 2019&lt;/access-date&gt;&lt;/record&gt;&lt;/Cite&gt;&lt;/EndNote&gt;</w:instrText>
      </w:r>
      <w:r w:rsidR="00AF4637" w:rsidRPr="00FC7CD7">
        <w:rPr>
          <w:color w:val="FF0000"/>
        </w:rPr>
        <w:fldChar w:fldCharType="separate"/>
      </w:r>
      <w:r w:rsidR="00955B1A">
        <w:rPr>
          <w:noProof/>
          <w:color w:val="FF0000"/>
        </w:rPr>
        <w:t>(EEAS 2017a; USAID 2018b)</w:t>
      </w:r>
      <w:r w:rsidR="00AF4637" w:rsidRPr="00FC7CD7">
        <w:rPr>
          <w:color w:val="FF0000"/>
        </w:rPr>
        <w:fldChar w:fldCharType="end"/>
      </w:r>
      <w:r>
        <w:rPr>
          <w:color w:val="FF0000"/>
        </w:rPr>
        <w:t>, along with being</w:t>
      </w:r>
      <w:r w:rsidR="00715043" w:rsidRPr="00FC7CD7">
        <w:rPr>
          <w:color w:val="FF0000"/>
        </w:rPr>
        <w:t xml:space="preserve"> traditionally forgotten  and hit by conflict </w:t>
      </w:r>
      <w:r w:rsidR="00715043" w:rsidRPr="00FC7CD7">
        <w:rPr>
          <w:color w:val="FF0000"/>
        </w:rPr>
        <w:fldChar w:fldCharType="begin"/>
      </w:r>
      <w:r w:rsidR="00276CD1">
        <w:rPr>
          <w:color w:val="FF0000"/>
        </w:rPr>
        <w:instrText xml:space="preserve"> ADDIN EN.CITE &lt;EndNote&gt;&lt;Cite&gt;&lt;Author&gt;EEAS&lt;/Author&gt;&lt;Year&gt;2022&lt;/Year&gt;&lt;RecNum&gt;256&lt;/RecNum&gt;&lt;DisplayText&gt;(EEAS 2022a)&lt;/DisplayText&gt;&lt;record&gt;&lt;rec-number&gt;256&lt;/rec-number&gt;&lt;foreign-keys&gt;&lt;key app="EN" db-id="pxrs00xf1evt0iexta5vpzdn2eedas0ttd0z" timestamp="1728449130" guid="a9eb1988-ac63-4a91-805c-104da2d61bfa"&gt;256&lt;/key&gt;&lt;/foreign-keys&gt;&lt;ref-type name="Press Release"&gt;63&lt;/ref-type&gt;&lt;contributors&gt;&lt;authors&gt;&lt;author&gt;EEAS&lt;/author&gt;&lt;/authors&gt;&lt;/contributors&gt;&lt;titles&gt;&lt;title&gt;En Mocoa se realizó el segundo encuentro de la Unión Europea con aspirantes a Curules de Paz&lt;/title&gt;&lt;/titles&gt;&lt;dates&gt;&lt;year&gt;2022&lt;/year&gt;&lt;pub-dates&gt;&lt;date&gt;27 February 2022&lt;/date&gt;&lt;/pub-dates&gt;&lt;/dates&gt;&lt;pub-location&gt;Bogotá&lt;/pub-location&gt;&lt;urls&gt;&lt;related-urls&gt;&lt;url&gt;https://www.eeas.europa.eu/delegations/colombia/en-mocoa-se-realizó-el-segundo-encuentrode-la-unión-europea-con-aspirantes-curules-de-paz_und_en?s=160&lt;/url&gt;&lt;/related-urls&gt;&lt;/urls&gt;&lt;language&gt;Spanish&lt;/language&gt;&lt;access-date&gt;2 May 2024&lt;/access-date&gt;&lt;/record&gt;&lt;/Cite&gt;&lt;/EndNote&gt;</w:instrText>
      </w:r>
      <w:r w:rsidR="00715043" w:rsidRPr="00FC7CD7">
        <w:rPr>
          <w:color w:val="FF0000"/>
        </w:rPr>
        <w:fldChar w:fldCharType="separate"/>
      </w:r>
      <w:r w:rsidR="00276CD1">
        <w:rPr>
          <w:noProof/>
          <w:color w:val="FF0000"/>
        </w:rPr>
        <w:t>(EEAS 2022a)</w:t>
      </w:r>
      <w:r w:rsidR="00715043" w:rsidRPr="00FC7CD7">
        <w:rPr>
          <w:color w:val="FF0000"/>
        </w:rPr>
        <w:fldChar w:fldCharType="end"/>
      </w:r>
      <w:r w:rsidR="00FC7CD7" w:rsidRPr="00FC7CD7">
        <w:rPr>
          <w:color w:val="FF0000"/>
        </w:rPr>
        <w:t xml:space="preserve">. </w:t>
      </w:r>
      <w:r w:rsidR="00195E80">
        <w:rPr>
          <w:color w:val="FF0000"/>
        </w:rPr>
        <w:t>The port of Buenaventura</w:t>
      </w:r>
      <w:r>
        <w:rPr>
          <w:color w:val="FF0000"/>
        </w:rPr>
        <w:t xml:space="preserve">, </w:t>
      </w:r>
      <w:r w:rsidR="00195E80">
        <w:rPr>
          <w:color w:val="FF0000"/>
        </w:rPr>
        <w:t>in Valle del Cauca Department</w:t>
      </w:r>
      <w:r>
        <w:rPr>
          <w:color w:val="FF0000"/>
        </w:rPr>
        <w:t>,</w:t>
      </w:r>
      <w:r w:rsidR="00195E80">
        <w:rPr>
          <w:color w:val="FF0000"/>
        </w:rPr>
        <w:t xml:space="preserve"> </w:t>
      </w:r>
      <w:r w:rsidR="00047049">
        <w:rPr>
          <w:color w:val="FF0000"/>
        </w:rPr>
        <w:t>was</w:t>
      </w:r>
      <w:r w:rsidR="00195E80">
        <w:rPr>
          <w:color w:val="FF0000"/>
        </w:rPr>
        <w:t xml:space="preserve"> linked to violence against human rights activists</w:t>
      </w:r>
      <w:r w:rsidR="00BD3357">
        <w:rPr>
          <w:color w:val="FF0000"/>
        </w:rPr>
        <w:t xml:space="preserve"> </w:t>
      </w:r>
      <w:r w:rsidR="00BD3357">
        <w:rPr>
          <w:color w:val="FF0000"/>
        </w:rPr>
        <w:fldChar w:fldCharType="begin"/>
      </w:r>
      <w:r w:rsidR="00FA4F14">
        <w:rPr>
          <w:color w:val="FF0000"/>
        </w:rPr>
        <w:instrText xml:space="preserve"> ADDIN EN.CITE &lt;EndNote&gt;&lt;Cite&gt;&lt;Author&gt;FCDO&lt;/Author&gt;&lt;Year&gt;2024&lt;/Year&gt;&lt;RecNum&gt;274&lt;/RecNum&gt;&lt;DisplayText&gt;(FCDO and Woodward 2024)&lt;/DisplayText&gt;&lt;record&gt;&lt;rec-number&gt;274&lt;/rec-number&gt;&lt;foreign-keys&gt;&lt;key app="EN" db-id="pxrs00xf1evt0iexta5vpzdn2eedas0ttd0z" timestamp="1728538695" guid="572eb2a7-519c-4b3e-a32a-5cd78b2f76c8"&gt;274&lt;/key&gt;&lt;/foreign-keys&gt;&lt;ref-type name="Press Release"&gt;63&lt;/ref-type&gt;&lt;contributors&gt;&lt;authors&gt;&lt;author&gt;FCDO,&lt;/author&gt;&lt;author&gt;Barbara Woodward&lt;/author&gt;&lt;/authors&gt;&lt;/contributors&gt;&lt;titles&gt;&lt;title&gt;UK supports full implementation of the peace agreement in Colombia and calls for security guarantees for former combatants: UK statement at the UN Security Council. Statement by Ambassador Barbara Woodward at the UN Security Council meeting on Colombia.&lt;/title&gt;&lt;/titles&gt;&lt;dates&gt;&lt;year&gt;2024&lt;/year&gt;&lt;pub-dates&gt;&lt;date&gt;22 February 2024&lt;/date&gt;&lt;/pub-dates&gt;&lt;/dates&gt;&lt;urls&gt;&lt;related-urls&gt;&lt;url&gt;https://www.gov.uk/government/speeches/the-uk-supports-full-implementation-of-the-peace-agreement-in-colombia-and-calls-for-securityguarantees-for-former-combatants-uk-statement-at-the-un&lt;/url&gt;&lt;/related-urls&gt;&lt;/urls&gt;&lt;language&gt;English&lt;/language&gt;&lt;access-date&gt;23 April 2024&lt;/access-date&gt;&lt;/record&gt;&lt;/Cite&gt;&lt;/EndNote&gt;</w:instrText>
      </w:r>
      <w:r w:rsidR="00BD3357">
        <w:rPr>
          <w:color w:val="FF0000"/>
        </w:rPr>
        <w:fldChar w:fldCharType="separate"/>
      </w:r>
      <w:r w:rsidR="00BD3357">
        <w:rPr>
          <w:noProof/>
          <w:color w:val="FF0000"/>
        </w:rPr>
        <w:t>(FCDO and Woodward 2024)</w:t>
      </w:r>
      <w:r w:rsidR="00BD3357">
        <w:rPr>
          <w:color w:val="FF0000"/>
        </w:rPr>
        <w:fldChar w:fldCharType="end"/>
      </w:r>
      <w:r w:rsidR="00B509DF">
        <w:rPr>
          <w:color w:val="FF0000"/>
        </w:rPr>
        <w:t>, structural problems of marginalization, poverty and violence</w:t>
      </w:r>
      <w:r w:rsidR="00047049">
        <w:rPr>
          <w:color w:val="FF0000"/>
        </w:rPr>
        <w:t xml:space="preserve">, forced recruitment, GBV </w:t>
      </w:r>
      <w:r w:rsidR="00047049">
        <w:rPr>
          <w:color w:val="FF0000"/>
        </w:rPr>
        <w:fldChar w:fldCharType="begin"/>
      </w:r>
      <w:r w:rsidR="00BD566E">
        <w:rPr>
          <w:color w:val="FF0000"/>
        </w:rPr>
        <w:instrText xml:space="preserve"> ADDIN EN.CITE &lt;EndNote&gt;&lt;Cite&gt;&lt;Author&gt;EEAS&lt;/Author&gt;&lt;Year&gt;2021&lt;/Year&gt;&lt;RecNum&gt;271&lt;/RecNum&gt;&lt;DisplayText&gt;(EEAS 2021e, 2022b)&lt;/DisplayText&gt;&lt;record&gt;&lt;rec-number&gt;271&lt;/rec-number&gt;&lt;foreign-keys&gt;&lt;key app="EN" db-id="pxrs00xf1evt0iexta5vpzdn2eedas0ttd0z" timestamp="1728537620" guid="f6c137e0-8a43-47de-abca-8e00536201c1"&gt;271&lt;/key&gt;&lt;/foreign-keys&gt;&lt;ref-type name="Press Release"&gt;63&lt;/ref-type&gt;&lt;contributors&gt;&lt;authors&gt;&lt;author&gt;EEAS&lt;/author&gt;&lt;/authors&gt;&lt;/contributors&gt;&lt;titles&gt;&lt;title&gt;La Unión Europea, con los consejeros políticos se solidarizan con la ciudadanía de Buenaventura&lt;/title&gt;&lt;/titles&gt;&lt;dates&gt;&lt;year&gt;2021&lt;/year&gt;&lt;pub-dates&gt;&lt;date&gt;25 February 2021&lt;/date&gt;&lt;/pub-dates&gt;&lt;/dates&gt;&lt;pub-location&gt;Bogotá&lt;/pub-location&gt;&lt;urls&gt;&lt;related-urls&gt;&lt;url&gt;https://www.eeas.europa.eu/delegations/colombia/la-unión-europea-con-los-consejeros-políticos-se-solidarizan-con-laciudadanía-de-buenaventura_und_en?s=160&lt;/url&gt;&lt;/related-urls&gt;&lt;/urls&gt;&lt;language&gt;Spanish&lt;/language&gt;&lt;access-date&gt;7 May 2024&lt;/access-date&gt;&lt;/record&gt;&lt;/Cite&gt;&lt;Cite&gt;&lt;Author&gt;EEAS&lt;/Author&gt;&lt;Year&gt;2022&lt;/Year&gt;&lt;RecNum&gt;272&lt;/RecNum&gt;&lt;record&gt;&lt;rec-number&gt;272&lt;/rec-number&gt;&lt;foreign-keys&gt;&lt;key app="EN" db-id="pxrs00xf1evt0iexta5vpzdn2eedas0ttd0z" timestamp="1728537939" guid="da7d342f-376e-4b4a-894f-21d1fad5e766"&gt;272&lt;/key&gt;&lt;/foreign-keys&gt;&lt;ref-type name="Press Release"&gt;63&lt;/ref-type&gt;&lt;contributors&gt;&lt;authors&gt;&lt;author&gt;EEAS&lt;/author&gt;&lt;/authors&gt;&lt;/contributors&gt;&lt;titles&gt;&lt;title&gt;Enviado Especial de la Unión Europea para la paz en Colombia, Eamon Gilmore, llega al país&lt;/title&gt;&lt;/titles&gt;&lt;dates&gt;&lt;year&gt;2022&lt;/year&gt;&lt;pub-dates&gt;&lt;date&gt;6 December 2022&lt;/date&gt;&lt;/pub-dates&gt;&lt;/dates&gt;&lt;urls&gt;&lt;related-urls&gt;&lt;url&gt;https://www.eeas.europa.eu/delegations/colombia/enviado-especial-de-la-unión-europea-para-lapaz-en-colombia-eamon-gilmore-llega-al-país_en?s=160&lt;/url&gt;&lt;/related-urls&gt;&lt;/urls&gt;&lt;language&gt;Spanish&lt;/language&gt;&lt;access-date&gt;1 May 2024&lt;/access-date&gt;&lt;/record&gt;&lt;/Cite&gt;&lt;/EndNote&gt;</w:instrText>
      </w:r>
      <w:r w:rsidR="00047049">
        <w:rPr>
          <w:color w:val="FF0000"/>
        </w:rPr>
        <w:fldChar w:fldCharType="separate"/>
      </w:r>
      <w:r w:rsidR="00BD566E">
        <w:rPr>
          <w:noProof/>
          <w:color w:val="FF0000"/>
        </w:rPr>
        <w:t>(EEAS 2021e, 2022b)</w:t>
      </w:r>
      <w:r w:rsidR="00047049">
        <w:rPr>
          <w:color w:val="FF0000"/>
        </w:rPr>
        <w:fldChar w:fldCharType="end"/>
      </w:r>
      <w:r w:rsidR="00047049">
        <w:rPr>
          <w:color w:val="FF0000"/>
        </w:rPr>
        <w:t xml:space="preserve">, traditionally forgotten and hit by armed conflict </w:t>
      </w:r>
      <w:r w:rsidR="004043D2">
        <w:rPr>
          <w:color w:val="FF0000"/>
        </w:rPr>
        <w:fldChar w:fldCharType="begin"/>
      </w:r>
      <w:r w:rsidR="00BD566E">
        <w:rPr>
          <w:color w:val="FF0000"/>
        </w:rPr>
        <w:instrText xml:space="preserve"> ADDIN EN.CITE &lt;EndNote&gt;&lt;Cite&gt;&lt;Author&gt;EEAS&lt;/Author&gt;&lt;Year&gt;2022&lt;/Year&gt;&lt;RecNum&gt;273&lt;/RecNum&gt;&lt;DisplayText&gt;(EEAS 2022e)&lt;/DisplayText&gt;&lt;record&gt;&lt;rec-number&gt;273&lt;/rec-number&gt;&lt;foreign-keys&gt;&lt;key app="EN" db-id="pxrs00xf1evt0iexta5vpzdn2eedas0ttd0z" timestamp="1728538261" guid="495717ce-f24d-43a0-8b4e-e22997376861"&gt;273&lt;/key&gt;&lt;/foreign-keys&gt;&lt;ref-type name="Press Release"&gt;63&lt;/ref-type&gt;&lt;contributors&gt;&lt;authors&gt;&lt;author&gt;EEAS&lt;/author&gt;&lt;/authors&gt;&lt;/contributors&gt;&lt;titles&gt;&lt;title&gt;La Unión Europea inicia en Buenaventura gira de encuentros con aspirantes a Curules de Paz&lt;/title&gt;&lt;/titles&gt;&lt;dates&gt;&lt;year&gt;2022&lt;/year&gt;&lt;pub-dates&gt;&lt;date&gt;3 February 2022&lt;/date&gt;&lt;/pub-dates&gt;&lt;/dates&gt;&lt;pub-location&gt;Bogotá&lt;/pub-location&gt;&lt;urls&gt;&lt;related-urls&gt;&lt;url&gt;https://www.eeas.europa.eu/delegations/colombia/la-unión-europea-inicia-en-buenaventura-gira-de-encuentros-conaspirantes-curules-de-paz_und_en?s=160&lt;/url&gt;&lt;/related-urls&gt;&lt;/urls&gt;&lt;language&gt;Spanish&lt;/language&gt;&lt;access-date&gt;2 May 2024&lt;/access-date&gt;&lt;/record&gt;&lt;/Cite&gt;&lt;/EndNote&gt;</w:instrText>
      </w:r>
      <w:r w:rsidR="004043D2">
        <w:rPr>
          <w:color w:val="FF0000"/>
        </w:rPr>
        <w:fldChar w:fldCharType="separate"/>
      </w:r>
      <w:r w:rsidR="00BD566E">
        <w:rPr>
          <w:noProof/>
          <w:color w:val="FF0000"/>
        </w:rPr>
        <w:t>(EEAS 2022e)</w:t>
      </w:r>
      <w:r w:rsidR="004043D2">
        <w:rPr>
          <w:color w:val="FF0000"/>
        </w:rPr>
        <w:fldChar w:fldCharType="end"/>
      </w:r>
    </w:p>
    <w:p w14:paraId="4E2E2178" w14:textId="67514928" w:rsidR="00FA37C2" w:rsidRPr="009F76AF" w:rsidRDefault="005D4E04" w:rsidP="00D139B9">
      <w:pPr>
        <w:spacing w:line="360" w:lineRule="auto"/>
        <w:ind w:firstLine="851"/>
        <w:jc w:val="both"/>
      </w:pPr>
      <w:r w:rsidRPr="009F76AF">
        <w:t>In contrast, major cities</w:t>
      </w:r>
      <w:r w:rsidR="00657739" w:rsidRPr="009F76AF">
        <w:rPr>
          <w:rStyle w:val="EndnoteReference"/>
        </w:rPr>
        <w:endnoteReference w:id="4"/>
      </w:r>
      <w:r w:rsidRPr="009F76AF">
        <w:t xml:space="preserve"> such as Bogota, Medellin, Cartagena, and Santa Marta were more positively framed. International actors described them as dynamic and sophisticated</w:t>
      </w:r>
      <w:r w:rsidR="00A727D1" w:rsidRPr="009F76AF">
        <w:t xml:space="preserve"> </w:t>
      </w:r>
      <w:r w:rsidR="00A727D1" w:rsidRPr="009F76AF">
        <w:fldChar w:fldCharType="begin"/>
      </w:r>
      <w:r w:rsidR="002B0D33" w:rsidRPr="009F76AF">
        <w:instrText xml:space="preserve"> ADDIN EN.CITE &lt;EndNote&gt;&lt;Cite&gt;&lt;Author&gt;USAID&lt;/Author&gt;&lt;Year&gt;2017&lt;/Year&gt;&lt;RecNum&gt;91&lt;/RecNum&gt;&lt;Suffix&gt;reference to Bogotá and Medellín&lt;/Suffix&gt;&lt;DisplayText&gt;(USAID 2017a, reference to Bogotá and Medellín)&lt;/DisplayText&gt;&lt;record&gt;&lt;rec-number&gt;91&lt;/rec-number&gt;&lt;foreign-keys&gt;&lt;key app="EN" db-id="pxrs00xf1evt0iexta5vpzdn2eedas0ttd0z" timestamp="1687160818" guid="a2c22c04-d04f-43a3-b77a-7b7e9481e622"&gt;91&lt;/key&gt;&lt;/foreign-keys&gt;&lt;ref-type name="Press Release"&gt;63&lt;/ref-type&gt;&lt;contributors&gt;&lt;authors&gt;&lt;author&gt;USAID&lt;/author&gt;&lt;/authors&gt;&lt;/contributors&gt;&lt;titles&gt;&lt;title&gt;Colombia country profile&lt;/title&gt;&lt;/titles&gt;&lt;dates&gt;&lt;year&gt;2017&lt;/year&gt;&lt;pub-dates&gt;&lt;date&gt;13 February 2017&lt;/date&gt;&lt;/pub-dates&gt;&lt;/dates&gt;&lt;urls&gt;&lt;related-urls&gt;&lt;url&gt;http://www.usaid.gov/sites/default/files/documents/1862/USAID_Colombia_Program_Overview.pdf&lt;/url&gt;&lt;/related-urls&gt;&lt;/urls&gt;&lt;language&gt;English&lt;/language&gt;&lt;access-date&gt;28 November 2019&lt;/access-date&gt;&lt;/record&gt;&lt;/Cite&gt;&lt;/EndNote&gt;</w:instrText>
      </w:r>
      <w:r w:rsidR="00A727D1" w:rsidRPr="009F76AF">
        <w:fldChar w:fldCharType="separate"/>
      </w:r>
      <w:r w:rsidR="002B0D33" w:rsidRPr="009F76AF">
        <w:rPr>
          <w:noProof/>
        </w:rPr>
        <w:t>(USAID 2017a, reference to Bogotá and Medellín)</w:t>
      </w:r>
      <w:r w:rsidR="00A727D1" w:rsidRPr="009F76AF">
        <w:fldChar w:fldCharType="end"/>
      </w:r>
      <w:r w:rsidRPr="009F76AF">
        <w:t>, gr</w:t>
      </w:r>
      <w:r w:rsidR="006E0738" w:rsidRPr="009F76AF">
        <w:t>and,</w:t>
      </w:r>
      <w:r w:rsidRPr="009F76AF">
        <w:t xml:space="preserve"> historic </w:t>
      </w:r>
      <w:r w:rsidR="006E0738" w:rsidRPr="009F76AF">
        <w:t xml:space="preserve">and with prestigious universities </w:t>
      </w:r>
      <w:r w:rsidR="00A727D1" w:rsidRPr="009F76AF">
        <w:fldChar w:fldCharType="begin"/>
      </w:r>
      <w:r w:rsidR="00955B1A">
        <w:instrText xml:space="preserve"> ADDIN EN.CITE &lt;EndNote&gt;&lt;Cite&gt;&lt;Author&gt;USAID&lt;/Author&gt;&lt;Year&gt;2018&lt;/Year&gt;&lt;RecNum&gt;95&lt;/RecNum&gt;&lt;Suffix&gt; reference to Bogotá&lt;/Suffix&gt;&lt;DisplayText&gt;(USAID 2018b, reference to Bogotá; cited by Montoya-Londoño 2023, 113)&lt;/DisplayText&gt;&lt;record&gt;&lt;rec-number&gt;95&lt;/rec-number&gt;&lt;foreign-keys&gt;&lt;key app="EN" db-id="pxrs00xf1evt0iexta5vpzdn2eedas0ttd0z" timestamp="1687236245" guid="14e43787-0f26-4606-ae43-af34d8875108"&gt;95&lt;/key&gt;&lt;/foreign-keys&gt;&lt;ref-type name="Press Release"&gt;63&lt;/ref-type&gt;&lt;contributors&gt;&lt;authors&gt;&lt;author&gt;USAID&lt;/author&gt;&lt;/authors&gt;&lt;/contributors&gt;&lt;titles&gt;&lt;title&gt;U.S. Agency for International Development administrator Mark Green&amp;apos;s remarks at the Colombian Congress&lt;/title&gt;&lt;/titles&gt;&lt;dates&gt;&lt;year&gt;2018&lt;/year&gt;&lt;pub-dates&gt;&lt;date&gt;18 July 2018&lt;/date&gt;&lt;/pub-dates&gt;&lt;/dates&gt;&lt;urls&gt;&lt;related-urls&gt;&lt;url&gt;https://www.usaid.gov/news-information/press-releases/jul-18-2018-usaid-administrator-mark-green-remarks-colombian-congress&lt;/url&gt;&lt;/related-urls&gt;&lt;/urls&gt;&lt;language&gt;English&lt;/language&gt;&lt;access-date&gt;28 November 2019&lt;/access-date&gt;&lt;/record&gt;&lt;/Cite&gt;&lt;Cite&gt;&lt;Author&gt;Montoya-Londoño&lt;/Author&gt;&lt;Year&gt;2023&lt;/Year&gt;&lt;RecNum&gt;77&lt;/RecNum&gt;&lt;Prefix&gt;cited by &lt;/Prefix&gt;&lt;Pages&gt;113&lt;/Pages&gt;&lt;record&gt;&lt;rec-number&gt;77&lt;/rec-number&gt;&lt;foreign-keys&gt;&lt;key app="EN" db-id="pxrs00xf1evt0iexta5vpzdn2eedas0ttd0z" timestamp="1686928089" guid="86459cdb-2c25-44fd-ad7a-fe61dd58117f"&gt;77&lt;/key&gt;&lt;/foreign-keys&gt;&lt;ref-type name="Book"&gt;6&lt;/ref-type&gt;&lt;contributors&gt;&lt;authors&gt;&lt;author&gt;Catalina Montoya-Londoño&lt;/author&gt;&lt;/authors&gt;&lt;secondary-authors&gt;&lt;author&gt;John Heathershaw&lt;/author&gt;&lt;author&gt;Shahar Hameiri&lt;/author&gt;&lt;author&gt;Jana Hönke&lt;/author&gt;&lt;author&gt;Sara Koopman&lt;/author&gt;&lt;/secondary-authors&gt;&lt;/contributors&gt;&lt;titles&gt;&lt;title&gt;Shaping Peacebuilding in Colombia. International Frames and Spatial Transformation&lt;/title&gt;&lt;secondary-title&gt;Spaces of Peace, Security and Development&lt;/secondary-title&gt;&lt;/titles&gt;&lt;pages&gt;208&lt;/pages&gt;&lt;dates&gt;&lt;year&gt;2023&lt;/year&gt;&lt;pub-dates&gt;&lt;date&gt;26 July 2023&lt;/date&gt;&lt;/pub-dates&gt;&lt;/dates&gt;&lt;publisher&gt;Bristol University Press&lt;/publisher&gt;&lt;isbn&gt;978-1529211702&lt;/isbn&gt;&lt;urls&gt;&lt;/urls&gt;&lt;language&gt;English&lt;/language&gt;&lt;/record&gt;&lt;/Cite&gt;&lt;/EndNote&gt;</w:instrText>
      </w:r>
      <w:r w:rsidR="00A727D1" w:rsidRPr="009F76AF">
        <w:fldChar w:fldCharType="separate"/>
      </w:r>
      <w:r w:rsidR="00955B1A">
        <w:rPr>
          <w:noProof/>
        </w:rPr>
        <w:t>(USAID 2018b, reference to Bogotá; cited by Montoya-Londoño 2023, 113)</w:t>
      </w:r>
      <w:r w:rsidR="00A727D1" w:rsidRPr="009F76AF">
        <w:fldChar w:fldCharType="end"/>
      </w:r>
      <w:r w:rsidRPr="009F76AF">
        <w:t xml:space="preserve">, </w:t>
      </w:r>
      <w:r w:rsidR="00195E80">
        <w:t xml:space="preserve"> </w:t>
      </w:r>
      <w:r w:rsidR="003C0EDE" w:rsidRPr="009F76AF">
        <w:t>‘a city once derided for being the murder capital of the world is now proudly known as its innovation capital’</w:t>
      </w:r>
      <w:r w:rsidR="006C1FB8" w:rsidRPr="009F76AF">
        <w:t xml:space="preserve"> </w:t>
      </w:r>
      <w:r w:rsidR="00A727D1" w:rsidRPr="009F76AF">
        <w:fldChar w:fldCharType="begin"/>
      </w:r>
      <w:r w:rsidR="00A727D1" w:rsidRPr="009F76AF">
        <w:instrText xml:space="preserve"> ADDIN EN.CITE &lt;EndNote&gt;&lt;Cite&gt;&lt;Author&gt;DIT&lt;/Author&gt;&lt;Year&gt;2016&lt;/Year&gt;&lt;RecNum&gt;94&lt;/RecNum&gt;&lt;Suffix&gt;reference to Medellín&lt;/Suffix&gt;&lt;DisplayText&gt;(DIT and The Rt Hon Liam Fox MP 2016, reference to Medellín; cited by Montoya-Londoño 2023, 117)&lt;/DisplayText&gt;&lt;record&gt;&lt;rec-number&gt;94&lt;/rec-number&gt;&lt;foreign-keys&gt;&lt;key app="EN" db-id="pxrs00xf1evt0iexta5vpzdn2eedas0ttd0z" timestamp="1687235681" guid="246f1c57-2c6d-4aa3-9c7c-a41c2bbe43fa"&gt;94&lt;/key&gt;&lt;/foreign-keys&gt;&lt;ref-type name="Press Release"&gt;63&lt;/ref-type&gt;&lt;contributors&gt;&lt;authors&gt;&lt;author&gt;DIT&lt;/author&gt;&lt;author&gt;The Rt Hon Liam Fox MP,&lt;/author&gt;&lt;/authors&gt;&lt;/contributors&gt;&lt;titles&gt;&lt;title&gt;International Trade Secretary speech at the Colombia Business Forum&lt;/title&gt;&lt;/titles&gt;&lt;dates&gt;&lt;year&gt;2016&lt;/year&gt;&lt;pub-dates&gt;&lt;date&gt;2 November 2016&lt;/date&gt;&lt;/pub-dates&gt;&lt;/dates&gt;&lt;urls&gt;&lt;related-urls&gt;&lt;url&gt;https://www.gov.uk/government/speeches/international-trade-secretary-speech-at-the-colombia-business-forum&lt;/url&gt;&lt;/related-urls&gt;&lt;/urls&gt;&lt;language&gt;Spanish&lt;/language&gt;&lt;access-date&gt;26 April 2018&lt;/access-date&gt;&lt;/record&gt;&lt;/Cite&gt;&lt;Cite&gt;&lt;Author&gt;Montoya-Londoño&lt;/Author&gt;&lt;Year&gt;2023&lt;/Year&gt;&lt;RecNum&gt;77&lt;/RecNum&gt;&lt;Prefix&gt;cited by &lt;/Prefix&gt;&lt;Pages&gt;117&lt;/Pages&gt;&lt;record&gt;&lt;rec-number&gt;77&lt;/rec-number&gt;&lt;foreign-keys&gt;&lt;key app="EN" db-id="pxrs00xf1evt0iexta5vpzdn2eedas0ttd0z" timestamp="1686928089" guid="86459cdb-2c25-44fd-ad7a-fe61dd58117f"&gt;77&lt;/key&gt;&lt;/foreign-keys&gt;&lt;ref-type name="Book"&gt;6&lt;/ref-type&gt;&lt;contributors&gt;&lt;authors&gt;&lt;author&gt;Catalina Montoya-Londoño&lt;/author&gt;&lt;/authors&gt;&lt;secondary-authors&gt;&lt;author&gt;John Heathershaw&lt;/author&gt;&lt;author&gt;Shahar Hameiri&lt;/author&gt;&lt;author&gt;Jana Hönke&lt;/author&gt;&lt;author&gt;Sara Koopman&lt;/author&gt;&lt;/secondary-authors&gt;&lt;/contributors&gt;&lt;titles&gt;&lt;title&gt;Shaping Peacebuilding in Colombia. International Frames and Spatial Transformation&lt;/title&gt;&lt;secondary-title&gt;Spaces of Peace, Security and Development&lt;/secondary-title&gt;&lt;/titles&gt;&lt;pages&gt;208&lt;/pages&gt;&lt;dates&gt;&lt;year&gt;2023&lt;/year&gt;&lt;pub-dates&gt;&lt;date&gt;26 July 2023&lt;/date&gt;&lt;/pub-dates&gt;&lt;/dates&gt;&lt;publisher&gt;Bristol University Press&lt;/publisher&gt;&lt;isbn&gt;978-1529211702&lt;/isbn&gt;&lt;urls&gt;&lt;/urls&gt;&lt;language&gt;English&lt;/language&gt;&lt;/record&gt;&lt;/Cite&gt;&lt;/EndNote&gt;</w:instrText>
      </w:r>
      <w:r w:rsidR="00A727D1" w:rsidRPr="009F76AF">
        <w:fldChar w:fldCharType="separate"/>
      </w:r>
      <w:r w:rsidR="00A727D1" w:rsidRPr="009F76AF">
        <w:rPr>
          <w:noProof/>
        </w:rPr>
        <w:t>(DIT and The Rt Hon Liam Fox MP 2016, reference to Medellín; cited by Montoya-Londoño 2023, 117)</w:t>
      </w:r>
      <w:r w:rsidR="00A727D1" w:rsidRPr="009F76AF">
        <w:fldChar w:fldCharType="end"/>
      </w:r>
      <w:r w:rsidR="00FA4F14">
        <w:t xml:space="preserve"> </w:t>
      </w:r>
      <w:r w:rsidR="00FA4F14" w:rsidRPr="00FA4F14">
        <w:rPr>
          <w:color w:val="FF0000"/>
        </w:rPr>
        <w:t xml:space="preserve">city of great social and economic innovation </w:t>
      </w:r>
      <w:r w:rsidR="00FA4F14" w:rsidRPr="00FA4F14">
        <w:rPr>
          <w:color w:val="FF0000"/>
        </w:rPr>
        <w:fldChar w:fldCharType="begin"/>
      </w:r>
      <w:r w:rsidR="00714E87">
        <w:rPr>
          <w:color w:val="FF0000"/>
        </w:rPr>
        <w:instrText xml:space="preserve"> ADDIN EN.CITE &lt;EndNote&gt;&lt;Cite&gt;&lt;Author&gt;EEAS&lt;/Author&gt;&lt;Year&gt;2021&lt;/Year&gt;&lt;RecNum&gt;275&lt;/RecNum&gt;&lt;DisplayText&gt;(EEAS 2021c)&lt;/DisplayText&gt;&lt;record&gt;&lt;rec-number&gt;275&lt;/rec-number&gt;&lt;foreign-keys&gt;&lt;key app="EN" db-id="pxrs00xf1evt0iexta5vpzdn2eedas0ttd0z" timestamp="1728620556" guid="8b76f4fc-7e65-41d2-81c6-0bdc1dde47c7"&gt;275&lt;/key&gt;&lt;/foreign-keys&gt;&lt;ref-type name="Press Release"&gt;63&lt;/ref-type&gt;&lt;contributors&gt;&lt;authors&gt;&lt;author&gt;EEAS&lt;/author&gt;&lt;/authors&gt;&lt;/contributors&gt;&lt;titles&gt;&lt;title&gt;El Embajador de la Unión Europea visita Medellín&lt;/title&gt;&lt;/titles&gt;&lt;dates&gt;&lt;year&gt;2021&lt;/year&gt;&lt;pub-dates&gt;&lt;date&gt;29 November 2021&lt;/date&gt;&lt;/pub-dates&gt;&lt;/dates&gt;&lt;pub-location&gt;Bogotá&lt;/pub-location&gt;&lt;urls&gt;&lt;related-urls&gt;&lt;url&gt;https://www.eeas.europa.eu/delegations/colombia/el-embajador-de-la-unión-europea-visita-medellín_und_en?s=160&lt;/url&gt;&lt;/related-urls&gt;&lt;/urls&gt;&lt;language&gt;Spanish&lt;/language&gt;&lt;access-date&gt;2 May 2024&lt;/access-date&gt;&lt;/record&gt;&lt;/Cite&gt;&lt;/EndNote&gt;</w:instrText>
      </w:r>
      <w:r w:rsidR="00FA4F14" w:rsidRPr="00FA4F14">
        <w:rPr>
          <w:color w:val="FF0000"/>
        </w:rPr>
        <w:fldChar w:fldCharType="separate"/>
      </w:r>
      <w:r w:rsidR="00714E87">
        <w:rPr>
          <w:noProof/>
          <w:color w:val="FF0000"/>
        </w:rPr>
        <w:t>(EEAS 2021c)</w:t>
      </w:r>
      <w:r w:rsidR="00FA4F14" w:rsidRPr="00FA4F14">
        <w:rPr>
          <w:color w:val="FF0000"/>
        </w:rPr>
        <w:fldChar w:fldCharType="end"/>
      </w:r>
      <w:r w:rsidR="006E0738" w:rsidRPr="009F76AF">
        <w:t>,</w:t>
      </w:r>
      <w:r w:rsidRPr="009F76AF">
        <w:t xml:space="preserve"> with a lot of economic potential</w:t>
      </w:r>
      <w:r w:rsidR="006E0738" w:rsidRPr="009F76AF">
        <w:t xml:space="preserve"> due to its tourism and economic activity based on the ports </w:t>
      </w:r>
      <w:r w:rsidR="00A727D1" w:rsidRPr="009F76AF">
        <w:fldChar w:fldCharType="begin"/>
      </w:r>
      <w:r w:rsidR="00A727D1" w:rsidRPr="009F76AF">
        <w:instrText xml:space="preserve"> ADDIN EN.CITE &lt;EndNote&gt;&lt;Cite&gt;&lt;Author&gt;Embajada de EE.UU. en Colombia&lt;/Author&gt;&lt;Year&gt;2018&lt;/Year&gt;&lt;RecNum&gt;96&lt;/RecNum&gt;&lt;Suffix&gt;reference to Santa Marta&lt;/Suffix&gt;&lt;DisplayText&gt;(Embajada de EE.UU. en Colombia 2018, reference to Santa Marta; quoted by Montoya-Londoño 2023, 113)&lt;/DisplayText&gt;&lt;record&gt;&lt;rec-number&gt;96&lt;/rec-number&gt;&lt;foreign-keys&gt;&lt;key app="EN" db-id="pxrs00xf1evt0iexta5vpzdn2eedas0ttd0z" timestamp="1687236423" guid="f04ac782-d6d4-46dd-b28f-d966bf06f6a7"&gt;96&lt;/key&gt;&lt;/foreign-keys&gt;&lt;ref-type name="Press Release"&gt;63&lt;/ref-type&gt;&lt;contributors&gt;&lt;authors&gt;&lt;author&gt;Embajada de EE.UU. en Colombia,&lt;/author&gt;&lt;/authors&gt;&lt;/contributors&gt;&lt;titles&gt;&lt;title&gt;Visita del Embajador de Estados Unidos a Santa Marta&lt;/title&gt;&lt;/titles&gt;&lt;dates&gt;&lt;year&gt;2018&lt;/year&gt;&lt;pub-dates&gt;&lt;date&gt;12 January 2018&lt;/date&gt;&lt;/pub-dates&gt;&lt;/dates&gt;&lt;urls&gt;&lt;related-urls&gt;&lt;url&gt;https://co.usembassy.gov/es/visita-del-embajador-de-estados-unidos-santa-marta/&lt;/url&gt;&lt;/related-urls&gt;&lt;/urls&gt;&lt;language&gt;Spanish&lt;/language&gt;&lt;access-date&gt;26 April 2018&lt;/access-date&gt;&lt;/record&gt;&lt;/Cite&gt;&lt;Cite&gt;&lt;Author&gt;Montoya-Londoño&lt;/Author&gt;&lt;Year&gt;2023&lt;/Year&gt;&lt;RecNum&gt;77&lt;/RecNum&gt;&lt;Prefix&gt;quoted by &lt;/Prefix&gt;&lt;Pages&gt;113&lt;/Pages&gt;&lt;record&gt;&lt;rec-number&gt;77&lt;/rec-number&gt;&lt;foreign-keys&gt;&lt;key app="EN" db-id="pxrs00xf1evt0iexta5vpzdn2eedas0ttd0z" timestamp="1686928089" guid="86459cdb-2c25-44fd-ad7a-fe61dd58117f"&gt;77&lt;/key&gt;&lt;/foreign-keys&gt;&lt;ref-type name="Book"&gt;6&lt;/ref-type&gt;&lt;contributors&gt;&lt;authors&gt;&lt;author&gt;Catalina Montoya-Londoño&lt;/author&gt;&lt;/authors&gt;&lt;secondary-authors&gt;&lt;author&gt;John Heathershaw&lt;/author&gt;&lt;author&gt;Shahar Hameiri&lt;/author&gt;&lt;author&gt;Jana Hönke&lt;/author&gt;&lt;author&gt;Sara Koopman&lt;/author&gt;&lt;/secondary-authors&gt;&lt;/contributors&gt;&lt;titles&gt;&lt;title&gt;Shaping Peacebuilding in Colombia. International Frames and Spatial Transformation&lt;/title&gt;&lt;secondary-title&gt;Spaces of Peace, Security and Development&lt;/secondary-title&gt;&lt;/titles&gt;&lt;pages&gt;208&lt;/pages&gt;&lt;dates&gt;&lt;year&gt;2023&lt;/year&gt;&lt;pub-dates&gt;&lt;date&gt;26 July 2023&lt;/date&gt;&lt;/pub-dates&gt;&lt;/dates&gt;&lt;publisher&gt;Bristol University Press&lt;/publisher&gt;&lt;isbn&gt;978-1529211702&lt;/isbn&gt;&lt;urls&gt;&lt;/urls&gt;&lt;language&gt;English&lt;/language&gt;&lt;/record&gt;&lt;/Cite&gt;&lt;/EndNote&gt;</w:instrText>
      </w:r>
      <w:r w:rsidR="00A727D1" w:rsidRPr="009F76AF">
        <w:fldChar w:fldCharType="separate"/>
      </w:r>
      <w:r w:rsidR="00A727D1" w:rsidRPr="009F76AF">
        <w:rPr>
          <w:noProof/>
        </w:rPr>
        <w:t>(Embajada de EE.UU. en Colombia 2018, reference to Santa Marta; quoted by Montoya-Londoño 2023, 113)</w:t>
      </w:r>
      <w:r w:rsidR="00A727D1" w:rsidRPr="009F76AF">
        <w:fldChar w:fldCharType="end"/>
      </w:r>
      <w:r w:rsidRPr="009F76AF">
        <w:t xml:space="preserve">, fascinating, with ‘lively citizens, delicious gastronomy and booming trade, together with its tourist activity and bustling cargo port’, </w:t>
      </w:r>
      <w:r w:rsidR="009C0A1A" w:rsidRPr="009F76AF">
        <w:t xml:space="preserve">and </w:t>
      </w:r>
      <w:r w:rsidRPr="009F76AF">
        <w:t>the most important tourist city in the country</w:t>
      </w:r>
      <w:r w:rsidR="006253E7" w:rsidRPr="009F76AF">
        <w:t xml:space="preserve"> </w:t>
      </w:r>
      <w:r w:rsidR="006253E7" w:rsidRPr="009F76AF">
        <w:fldChar w:fldCharType="begin">
          <w:fldData xml:space="preserve">PEVuZE5vdGU+PENpdGU+PEF1dGhvcj5NdWppY2E8L0F1dGhvcj48WWVhcj4yMDE2PC9ZZWFyPjxS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</w:fldData>
        </w:fldChar>
      </w:r>
      <w:r w:rsidR="006253E7" w:rsidRPr="009F76AF">
        <w:instrText xml:space="preserve"> ADDIN EN.CITE </w:instrText>
      </w:r>
      <w:r w:rsidR="006253E7" w:rsidRPr="009F76AF">
        <w:fldChar w:fldCharType="begin">
          <w:fldData xml:space="preserve">PEVuZE5vdGU+PENpdGU+PEF1dGhvcj5NdWppY2E8L0F1dGhvcj48WWVhcj4yMDE2PC9ZZWFyPjxS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</w:fldData>
        </w:fldChar>
      </w:r>
      <w:r w:rsidR="006253E7" w:rsidRPr="009F76AF">
        <w:instrText xml:space="preserve"> ADDIN EN.CITE.DATA </w:instrText>
      </w:r>
      <w:r w:rsidR="006253E7" w:rsidRPr="009F76AF">
        <w:fldChar w:fldCharType="end"/>
      </w:r>
      <w:r w:rsidR="006253E7" w:rsidRPr="009F76AF">
        <w:fldChar w:fldCharType="separate"/>
      </w:r>
      <w:r w:rsidR="006253E7" w:rsidRPr="009F76AF">
        <w:rPr>
          <w:noProof/>
        </w:rPr>
        <w:t>(Mujica 2016, reference to Cartagena; cited by Montoya-Londoño 2023, 116)</w:t>
      </w:r>
      <w:r w:rsidR="006253E7" w:rsidRPr="009F76AF">
        <w:fldChar w:fldCharType="end"/>
      </w:r>
      <w:r w:rsidR="00195E80">
        <w:t xml:space="preserve">. </w:t>
      </w:r>
      <w:r w:rsidR="00184464" w:rsidRPr="00276CD1">
        <w:rPr>
          <w:color w:val="FF0000"/>
        </w:rPr>
        <w:t xml:space="preserve">And cities </w:t>
      </w:r>
      <w:r w:rsidR="00BF0AD1">
        <w:rPr>
          <w:color w:val="FF0000"/>
        </w:rPr>
        <w:t>where</w:t>
      </w:r>
      <w:r w:rsidR="00184464" w:rsidRPr="00276CD1">
        <w:rPr>
          <w:color w:val="FF0000"/>
        </w:rPr>
        <w:t xml:space="preserve"> meetings, events, and successful peacebuilding initiatives</w:t>
      </w:r>
      <w:r w:rsidR="00BF0AD1">
        <w:rPr>
          <w:color w:val="FF0000"/>
        </w:rPr>
        <w:t xml:space="preserve"> happen</w:t>
      </w:r>
      <w:r w:rsidR="00184464" w:rsidRPr="00276CD1">
        <w:rPr>
          <w:color w:val="FF0000"/>
        </w:rPr>
        <w:t xml:space="preserve"> </w:t>
      </w:r>
      <w:r w:rsidR="00184464" w:rsidRPr="00276CD1">
        <w:rPr>
          <w:color w:val="FF0000"/>
        </w:rPr>
        <w:fldChar w:fldCharType="begin">
          <w:fldData xml:space="preserve">PEVuZE5vdGU+PENpdGU+PEF1dGhvcj5FRUFTPC9BdXRob3I+PFllYXI+MjAyMzwvWWVhcj48UmVj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</w:fldData>
        </w:fldChar>
      </w:r>
      <w:r w:rsidR="007F0042">
        <w:rPr>
          <w:color w:val="FF0000"/>
        </w:rPr>
        <w:instrText xml:space="preserve"> ADDIN EN.CITE </w:instrText>
      </w:r>
      <w:r w:rsidR="007F0042">
        <w:rPr>
          <w:color w:val="FF0000"/>
        </w:rPr>
        <w:fldChar w:fldCharType="begin">
          <w:fldData xml:space="preserve">PEVuZE5vdGU+PENpdGU+PEF1dGhvcj5FRUFTPC9BdXRob3I+PFllYXI+MjAyMzwvWWVhcj48UmVj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</w:fldData>
        </w:fldChar>
      </w:r>
      <w:r w:rsidR="007F0042">
        <w:rPr>
          <w:color w:val="FF0000"/>
        </w:rPr>
        <w:instrText xml:space="preserve"> ADDIN EN.CITE.DATA </w:instrText>
      </w:r>
      <w:r w:rsidR="007F0042">
        <w:rPr>
          <w:color w:val="FF0000"/>
        </w:rPr>
      </w:r>
      <w:r w:rsidR="007F0042">
        <w:rPr>
          <w:color w:val="FF0000"/>
        </w:rPr>
        <w:fldChar w:fldCharType="end"/>
      </w:r>
      <w:r w:rsidR="00184464" w:rsidRPr="00276CD1">
        <w:rPr>
          <w:color w:val="FF0000"/>
        </w:rPr>
      </w:r>
      <w:r w:rsidR="00184464" w:rsidRPr="00276CD1">
        <w:rPr>
          <w:color w:val="FF0000"/>
        </w:rPr>
        <w:fldChar w:fldCharType="separate"/>
      </w:r>
      <w:r w:rsidR="007F0042">
        <w:rPr>
          <w:noProof/>
          <w:color w:val="FF0000"/>
        </w:rPr>
        <w:t>(EEAS 2023b, 2023c, 2023d, 2021b)</w:t>
      </w:r>
      <w:r w:rsidR="00184464" w:rsidRPr="00276CD1">
        <w:rPr>
          <w:color w:val="FF0000"/>
        </w:rPr>
        <w:fldChar w:fldCharType="end"/>
      </w:r>
      <w:r w:rsidR="00184464" w:rsidRPr="00276CD1">
        <w:rPr>
          <w:color w:val="FF0000"/>
        </w:rPr>
        <w:t xml:space="preserve">. </w:t>
      </w:r>
    </w:p>
    <w:p w14:paraId="05AA11FD" w14:textId="400893E2" w:rsidR="00E7518E" w:rsidRPr="00195E80" w:rsidRDefault="00A55797" w:rsidP="00D139B9">
      <w:pPr>
        <w:spacing w:line="360" w:lineRule="auto"/>
        <w:ind w:firstLine="851"/>
        <w:jc w:val="both"/>
        <w:rPr>
          <w:lang w:val="es-CO"/>
        </w:rPr>
      </w:pPr>
      <w:r w:rsidRPr="009F76AF">
        <w:t>Overall, such</w:t>
      </w:r>
      <w:r w:rsidR="005D4E04" w:rsidRPr="009F76AF">
        <w:t xml:space="preserve"> characterization </w:t>
      </w:r>
      <w:r w:rsidR="00AB710A" w:rsidRPr="009F76AF">
        <w:t xml:space="preserve">brushed over </w:t>
      </w:r>
      <w:r w:rsidR="00C50C9A" w:rsidRPr="009F76AF">
        <w:t>on the one hand</w:t>
      </w:r>
      <w:r w:rsidR="0008723E" w:rsidRPr="009F76AF">
        <w:t xml:space="preserve">, </w:t>
      </w:r>
      <w:r w:rsidR="00AB710A" w:rsidRPr="009F76AF">
        <w:t xml:space="preserve">inequalities, </w:t>
      </w:r>
      <w:r w:rsidR="00EE1065" w:rsidRPr="009F76AF">
        <w:t>major</w:t>
      </w:r>
      <w:r w:rsidR="007D5532" w:rsidRPr="009F76AF">
        <w:t xml:space="preserve"> </w:t>
      </w:r>
      <w:r w:rsidR="00AB710A" w:rsidRPr="009F76AF">
        <w:t>problems in the quality of li</w:t>
      </w:r>
      <w:r w:rsidR="007628D6" w:rsidRPr="009F76AF">
        <w:t>f</w:t>
      </w:r>
      <w:r w:rsidR="00AB710A" w:rsidRPr="009F76AF">
        <w:t xml:space="preserve">e </w:t>
      </w:r>
      <w:r w:rsidR="00EE1065" w:rsidRPr="009F76AF">
        <w:t xml:space="preserve">within Colombian cities </w:t>
      </w:r>
      <w:r w:rsidR="00AB710A" w:rsidRPr="009F76AF">
        <w:t xml:space="preserve">and </w:t>
      </w:r>
      <w:r w:rsidR="00EE1065" w:rsidRPr="009F76AF">
        <w:t xml:space="preserve">their </w:t>
      </w:r>
      <w:r w:rsidR="00AB710A" w:rsidRPr="009F76AF">
        <w:t xml:space="preserve">links with the </w:t>
      </w:r>
      <w:r w:rsidR="00EE1065" w:rsidRPr="009F76AF">
        <w:t xml:space="preserve">armed </w:t>
      </w:r>
      <w:r w:rsidR="00AB710A" w:rsidRPr="009F76AF">
        <w:t>conflict</w:t>
      </w:r>
      <w:r w:rsidR="00AD0A92" w:rsidRPr="009F76AF">
        <w:t xml:space="preserve"> </w:t>
      </w:r>
      <w:r w:rsidR="00AD0A92" w:rsidRPr="009F76AF">
        <w:fldChar w:fldCharType="begin">
          <w:fldData xml:space="preserve">PEVuZE5vdGU+PENpdGU+PEF1dGhvcj5aYXBhdGE8L0F1dGhvcj48WWVhcj4yMDE1PC9ZZWFyPjxS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</w:fldData>
        </w:fldChar>
      </w:r>
      <w:r w:rsidR="0079489C">
        <w:instrText xml:space="preserve"> ADDIN EN.CITE </w:instrText>
      </w:r>
      <w:r w:rsidR="0079489C">
        <w:fldChar w:fldCharType="begin">
          <w:fldData xml:space="preserve">PEVuZE5vdGU+PENpdGU+PEF1dGhvcj5aYXBhdGE8L0F1dGhvcj48WWVhcj4yMDE1PC9ZZWFyPjxS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</w:fldData>
        </w:fldChar>
      </w:r>
      <w:r w:rsidR="0079489C">
        <w:instrText xml:space="preserve"> ADDIN EN.CITE.DATA </w:instrText>
      </w:r>
      <w:r w:rsidR="0079489C">
        <w:fldChar w:fldCharType="end"/>
      </w:r>
      <w:r w:rsidR="00AD0A92" w:rsidRPr="009F76AF">
        <w:fldChar w:fldCharType="separate"/>
      </w:r>
      <w:r w:rsidR="0098536A">
        <w:rPr>
          <w:noProof/>
        </w:rPr>
        <w:t xml:space="preserve">(Zapata 2015, García-Pinzón and Alke Jenss in this issue; Feola et al. 2019; </w:t>
      </w:r>
      <w:r w:rsidR="0098536A">
        <w:rPr>
          <w:noProof/>
        </w:rPr>
        <w:lastRenderedPageBreak/>
        <w:t xml:space="preserve">Atuesta Ortiz 2023; Gutiérrez et al. 2013; Torres-Tovar and Rojas-Pabón 2016; Olarte and Wall 2012; Olarte-Olarte 2019; </w:t>
      </w:r>
      <w:r w:rsidR="0098536A" w:rsidRPr="0098536A">
        <w:rPr>
          <w:noProof/>
          <w:color w:val="FF0000"/>
        </w:rPr>
        <w:t xml:space="preserve">Hochmüller </w:t>
      </w:r>
      <w:r w:rsidR="0098536A" w:rsidRPr="005B7B74">
        <w:rPr>
          <w:noProof/>
          <w:color w:val="FF0000"/>
        </w:rPr>
        <w:t>2022</w:t>
      </w:r>
      <w:r w:rsidR="0098536A">
        <w:rPr>
          <w:noProof/>
        </w:rPr>
        <w:t>)</w:t>
      </w:r>
      <w:r w:rsidR="00AD0A92" w:rsidRPr="009F76AF">
        <w:fldChar w:fldCharType="end"/>
      </w:r>
      <w:r w:rsidR="00FA37C2" w:rsidRPr="009F76AF">
        <w:t xml:space="preserve">. </w:t>
      </w:r>
      <w:r w:rsidR="00C50C9A" w:rsidRPr="009F76AF">
        <w:t>On the other hand</w:t>
      </w:r>
      <w:r w:rsidR="0008723E" w:rsidRPr="009F76AF">
        <w:t>, i</w:t>
      </w:r>
      <w:r w:rsidR="00FA37C2" w:rsidRPr="009F76AF">
        <w:t xml:space="preserve">t also overlooked </w:t>
      </w:r>
      <w:r w:rsidR="005C6ACD" w:rsidRPr="009F76AF">
        <w:t xml:space="preserve">dynamics of </w:t>
      </w:r>
      <w:r w:rsidR="001D0E68" w:rsidRPr="009F76AF">
        <w:t>order</w:t>
      </w:r>
      <w:r w:rsidR="005C6ACD" w:rsidRPr="009F76AF">
        <w:t xml:space="preserve">, </w:t>
      </w:r>
      <w:r w:rsidR="001D0E68" w:rsidRPr="009F76AF">
        <w:t>governance</w:t>
      </w:r>
      <w:r w:rsidR="00FA37C2" w:rsidRPr="009F76AF">
        <w:t xml:space="preserve">, state presence </w:t>
      </w:r>
      <w:r w:rsidR="00777B46" w:rsidRPr="009F76AF">
        <w:t xml:space="preserve">in rural Colombia </w:t>
      </w:r>
      <w:r w:rsidR="007628D6" w:rsidRPr="009F76AF">
        <w:t xml:space="preserve">and </w:t>
      </w:r>
      <w:r w:rsidR="00777B46" w:rsidRPr="009F76AF">
        <w:t xml:space="preserve">its </w:t>
      </w:r>
      <w:r w:rsidR="007628D6" w:rsidRPr="009F76AF">
        <w:t>interaction with cities</w:t>
      </w:r>
      <w:r w:rsidR="00C50C9A" w:rsidRPr="009F76AF">
        <w:t xml:space="preserve"> linked to both conflict and</w:t>
      </w:r>
      <w:r w:rsidR="00C45F26" w:rsidRPr="009F76AF">
        <w:t xml:space="preserve"> peace</w:t>
      </w:r>
      <w:r w:rsidR="00AD0A92" w:rsidRPr="009F76AF">
        <w:t xml:space="preserve"> </w:t>
      </w:r>
      <w:r w:rsidR="00AD0A92" w:rsidRPr="009F76AF">
        <w:fldChar w:fldCharType="begin">
          <w:fldData xml:space="preserve">PEVuZE5vdGU+PENpdGU+PEF1dGhvcj5HdXRpw6lycmV6LUQuPC9BdXRob3I+PFllYXI+MjAyMTwv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</w:fldData>
        </w:fldChar>
      </w:r>
      <w:r w:rsidR="008C47DD">
        <w:instrText xml:space="preserve"> ADDIN EN.CITE </w:instrText>
      </w:r>
      <w:r w:rsidR="008C47DD">
        <w:fldChar w:fldCharType="begin">
          <w:fldData xml:space="preserve">PEVuZE5vdGU+PENpdGU+PEF1dGhvcj5HdXRpw6lycmV6LUQuPC9BdXRob3I+PFllYXI+MjAyMTwv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</w:fldData>
        </w:fldChar>
      </w:r>
      <w:r w:rsidR="008C47DD">
        <w:instrText xml:space="preserve"> ADDIN EN.CITE.DATA </w:instrText>
      </w:r>
      <w:r w:rsidR="008C47DD">
        <w:fldChar w:fldCharType="end"/>
      </w:r>
      <w:r w:rsidR="00AD0A92" w:rsidRPr="009F76AF">
        <w:fldChar w:fldCharType="separate"/>
      </w:r>
      <w:r w:rsidR="00FC7323">
        <w:rPr>
          <w:noProof/>
        </w:rPr>
        <w:t xml:space="preserve">(Gutiérrez-D. </w:t>
      </w:r>
      <w:r w:rsidR="00FC7323" w:rsidRPr="00195E80">
        <w:rPr>
          <w:noProof/>
          <w:lang w:val="es-CO"/>
        </w:rPr>
        <w:t xml:space="preserve">2021; Peñaranda Currie, Otero-Bahamon, and Uribe 2021; Diaz et al. 2021; Gutiérrez-Sanín 2023; Gutiérrez‐Sanín and Vargas 2017; Serje 2013; Cairo et al. 2018; Olarte-Olarte and Lara-Veloza 2018; </w:t>
      </w:r>
      <w:r w:rsidR="00FC7323" w:rsidRPr="00195E80">
        <w:rPr>
          <w:noProof/>
          <w:color w:val="FF0000"/>
          <w:lang w:val="es-CO"/>
        </w:rPr>
        <w:t>Ballvé 2020)</w:t>
      </w:r>
      <w:r w:rsidR="00AD0A92" w:rsidRPr="009F76AF">
        <w:fldChar w:fldCharType="end"/>
      </w:r>
      <w:r w:rsidR="005C6ACD" w:rsidRPr="00195E80">
        <w:rPr>
          <w:lang w:val="es-CO"/>
        </w:rPr>
        <w:t>.</w:t>
      </w:r>
      <w:r w:rsidR="00FA37C2" w:rsidRPr="00195E80">
        <w:rPr>
          <w:lang w:val="es-CO"/>
        </w:rPr>
        <w:t xml:space="preserve"> </w:t>
      </w:r>
    </w:p>
    <w:p w14:paraId="55F5E54C" w14:textId="5AC15D1E" w:rsidR="00E11A3D" w:rsidRPr="009F76AF" w:rsidRDefault="00225F1D" w:rsidP="00D139B9">
      <w:pPr>
        <w:spacing w:line="360" w:lineRule="auto"/>
        <w:ind w:firstLine="851"/>
        <w:jc w:val="both"/>
      </w:pPr>
      <w:r w:rsidRPr="009F76AF">
        <w:t>Regarding such dualism,</w:t>
      </w:r>
      <w:r w:rsidR="003F705C">
        <w:t xml:space="preserve"> </w:t>
      </w:r>
      <w:r w:rsidR="003F705C" w:rsidRPr="003F705C">
        <w:rPr>
          <w:color w:val="FF0000"/>
        </w:rPr>
        <w:t xml:space="preserve">Ballvé </w:t>
      </w:r>
      <w:r w:rsidR="003F705C" w:rsidRPr="003F705C">
        <w:rPr>
          <w:color w:val="FF0000"/>
        </w:rPr>
        <w:fldChar w:fldCharType="begin"/>
      </w:r>
      <w:r w:rsidR="003F705C" w:rsidRPr="003F705C">
        <w:rPr>
          <w:color w:val="FF0000"/>
        </w:rPr>
        <w:instrText xml:space="preserve"> ADDIN EN.CITE &lt;EndNote&gt;&lt;Cite ExcludeAuth="1"&gt;&lt;Author&gt;Ballvé&lt;/Author&gt;&lt;Year&gt;2020&lt;/Year&gt;&lt;RecNum&gt;223&lt;/RecNum&gt;&lt;DisplayText&gt;(2020)&lt;/DisplayText&gt;&lt;record&gt;&lt;rec-number&gt;223&lt;/rec-number&gt;&lt;foreign-keys&gt;&lt;key app="EN" db-id="pxrs00xf1evt0iexta5vpzdn2eedas0ttd0z" timestamp="1701667391" guid="6f8170a3-b3f8-4523-9b1a-828d49104dcb"&gt;223&lt;/key&gt;&lt;/foreign-keys&gt;&lt;ref-type name="Book"&gt;6&lt;/ref-type&gt;&lt;contributors&gt;&lt;authors&gt;&lt;author&gt;Ballvé, Teo&lt;/author&gt;&lt;/authors&gt;&lt;/contributors&gt;&lt;titles&gt;&lt;title&gt;The Frontier Effect. State Formation and Violence in Colombia&lt;/title&gt;&lt;/titles&gt;&lt;pages&gt;228&lt;/pages&gt;&lt;dates&gt;&lt;year&gt;2020&lt;/year&gt;&lt;pub-dates&gt;&lt;date&gt;15 March 2020&lt;/date&gt;&lt;/pub-dates&gt;&lt;/dates&gt;&lt;publisher&gt;Cornell University Press&lt;/publisher&gt;&lt;isbn&gt;9781501747540&lt;/isbn&gt;&lt;urls&gt;&lt;/urls&gt;&lt;language&gt;English&lt;/language&gt;&lt;/record&gt;&lt;/Cite&gt;&lt;/EndNote&gt;</w:instrText>
      </w:r>
      <w:r w:rsidR="003F705C" w:rsidRPr="003F705C">
        <w:rPr>
          <w:color w:val="FF0000"/>
        </w:rPr>
        <w:fldChar w:fldCharType="separate"/>
      </w:r>
      <w:r w:rsidR="003F705C" w:rsidRPr="003F705C">
        <w:rPr>
          <w:noProof/>
          <w:color w:val="FF0000"/>
        </w:rPr>
        <w:t>(2020)</w:t>
      </w:r>
      <w:r w:rsidR="003F705C" w:rsidRPr="003F705C">
        <w:rPr>
          <w:color w:val="FF0000"/>
        </w:rPr>
        <w:fldChar w:fldCharType="end"/>
      </w:r>
      <w:r w:rsidR="003F705C" w:rsidRPr="003F705C">
        <w:rPr>
          <w:color w:val="FF0000"/>
        </w:rPr>
        <w:t xml:space="preserve"> demonstrates that the armed conflict experienced in places such as Urabá has deep roots in dynamics of state building rather than absence of state. </w:t>
      </w:r>
      <w:r w:rsidR="003F705C">
        <w:t>Also,</w:t>
      </w:r>
      <w:r w:rsidRPr="009F76AF">
        <w:t xml:space="preserve"> </w:t>
      </w:r>
      <w:r w:rsidR="007628D6" w:rsidRPr="009F76AF">
        <w:t>Serje</w:t>
      </w:r>
      <w:r w:rsidR="001F488E" w:rsidRPr="009F76AF">
        <w:t xml:space="preserve"> </w:t>
      </w:r>
      <w:r w:rsidR="001F488E" w:rsidRPr="009F76AF">
        <w:fldChar w:fldCharType="begin"/>
      </w:r>
      <w:r w:rsidR="001F488E" w:rsidRPr="009F76AF">
        <w:instrText xml:space="preserve"> ADDIN EN.CITE &lt;EndNote&gt;&lt;Cite ExcludeAuth="1"&gt;&lt;Author&gt;Serje&lt;/Author&gt;&lt;Year&gt;2013&lt;/Year&gt;&lt;RecNum&gt;131&lt;/RecNum&gt;&lt;DisplayText&gt;(2013)&lt;/DisplayText&gt;&lt;record&gt;&lt;rec-number&gt;131&lt;/rec-number&gt;&lt;foreign-keys&gt;&lt;key app="EN" db-id="pxrs00xf1evt0iexta5vpzdn2eedas0ttd0z" timestamp="1688389792" guid="a2a9d13b-256a-4da5-98f8-6ed737fc31c9"&gt;131&lt;/key&gt;&lt;/foreign-keys&gt;&lt;ref-type name="Journal Article"&gt;17&lt;/ref-type&gt;&lt;contributors&gt;&lt;authors&gt;&lt;author&gt;Margarita Serje&lt;/author&gt;&lt;/authors&gt;&lt;/contributors&gt;&lt;titles&gt;&lt;title&gt;El mito de la ausencia del Estado: la incorporación económica de las “zonas de frontera” en Colombia&lt;/title&gt;&lt;secondary-title&gt;Cahiers des amériques latines (Paris)&lt;/secondary-title&gt;&lt;/titles&gt;&lt;periodical&gt;&lt;full-title&gt;Cahiers des amériques latines (Paris)&lt;/full-title&gt;&lt;/periodical&gt;&lt;pages&gt;95-117&lt;/pages&gt;&lt;volume&gt;71&lt;/volume&gt;&lt;keywords&gt;&lt;keyword&gt;absence of the State&lt;/keyword&gt;&lt;keyword&gt;armed conflict&lt;/keyword&gt;&lt;keyword&gt;border&lt;/keyword&gt;&lt;keyword&gt;conflict&lt;/keyword&gt;&lt;keyword&gt;constitution&lt;/keyword&gt;&lt;keyword&gt;public policies&lt;/keyword&gt;&lt;/keywords&gt;&lt;dates&gt;&lt;year&gt;2013&lt;/year&gt;&lt;/dates&gt;&lt;publisher&gt;Université Paris 3&lt;/publisher&gt;&lt;isbn&gt;1141-7161&lt;/isbn&gt;&lt;urls&gt;&lt;/urls&gt;&lt;electronic-resource-num&gt;10.4000/cal.2679&lt;/electronic-resource-num&gt;&lt;/record&gt;&lt;/Cite&gt;&lt;/EndNote&gt;</w:instrText>
      </w:r>
      <w:r w:rsidR="001F488E" w:rsidRPr="009F76AF">
        <w:fldChar w:fldCharType="separate"/>
      </w:r>
      <w:r w:rsidR="001F488E" w:rsidRPr="009F76AF">
        <w:rPr>
          <w:noProof/>
        </w:rPr>
        <w:t>(2013)</w:t>
      </w:r>
      <w:r w:rsidR="001F488E" w:rsidRPr="009F76AF">
        <w:fldChar w:fldCharType="end"/>
      </w:r>
      <w:r w:rsidR="007628D6" w:rsidRPr="009F76AF">
        <w:t xml:space="preserve"> </w:t>
      </w:r>
      <w:r w:rsidR="007D5532" w:rsidRPr="009F76AF">
        <w:t xml:space="preserve">has pointed that </w:t>
      </w:r>
      <w:r w:rsidR="007628D6" w:rsidRPr="009F76AF">
        <w:t xml:space="preserve">the </w:t>
      </w:r>
      <w:r w:rsidR="00484F72" w:rsidRPr="009F76AF">
        <w:t xml:space="preserve">‘absence of the state’ </w:t>
      </w:r>
      <w:r w:rsidR="007628D6" w:rsidRPr="009F76AF">
        <w:t xml:space="preserve">rhetoric </w:t>
      </w:r>
      <w:r w:rsidR="007D5532" w:rsidRPr="009F76AF">
        <w:t>has</w:t>
      </w:r>
      <w:r w:rsidR="001E4FA9" w:rsidRPr="009F76AF">
        <w:t xml:space="preserve"> historically</w:t>
      </w:r>
      <w:r w:rsidR="007D5532" w:rsidRPr="009F76AF">
        <w:t xml:space="preserve"> </w:t>
      </w:r>
      <w:r w:rsidR="007628D6" w:rsidRPr="009F76AF">
        <w:t>legitimise</w:t>
      </w:r>
      <w:r w:rsidR="007D5532" w:rsidRPr="009F76AF">
        <w:t>d</w:t>
      </w:r>
      <w:r w:rsidR="007628D6" w:rsidRPr="009F76AF">
        <w:t xml:space="preserve"> a form of intervention and social order</w:t>
      </w:r>
      <w:r w:rsidR="00F070B6" w:rsidRPr="009F76AF">
        <w:t xml:space="preserve"> </w:t>
      </w:r>
      <w:r w:rsidR="007D5532" w:rsidRPr="009F76AF">
        <w:t xml:space="preserve">in Colombia </w:t>
      </w:r>
      <w:r w:rsidR="00F070B6" w:rsidRPr="009F76AF">
        <w:t xml:space="preserve">which obscures </w:t>
      </w:r>
      <w:r w:rsidR="0008723E" w:rsidRPr="009F76AF">
        <w:t xml:space="preserve">the </w:t>
      </w:r>
      <w:r w:rsidR="007D5532" w:rsidRPr="009F76AF">
        <w:t xml:space="preserve">active </w:t>
      </w:r>
      <w:r w:rsidR="0008723E" w:rsidRPr="009F76AF">
        <w:t>role of the state</w:t>
      </w:r>
      <w:r w:rsidR="006C4380" w:rsidRPr="009F76AF">
        <w:t xml:space="preserve"> in dynamics of violence, as well as</w:t>
      </w:r>
      <w:r w:rsidR="0008723E" w:rsidRPr="009F76AF">
        <w:t xml:space="preserve"> </w:t>
      </w:r>
      <w:r w:rsidR="006C4380" w:rsidRPr="009F76AF">
        <w:t xml:space="preserve">the role of </w:t>
      </w:r>
      <w:r w:rsidR="00F070B6" w:rsidRPr="009F76AF">
        <w:t>local powers</w:t>
      </w:r>
      <w:r w:rsidR="001C598E" w:rsidRPr="009F76AF">
        <w:t xml:space="preserve"> historically</w:t>
      </w:r>
      <w:r w:rsidR="00F070B6" w:rsidRPr="009F76AF">
        <w:t xml:space="preserve"> embodying the state</w:t>
      </w:r>
      <w:r w:rsidR="0008723E" w:rsidRPr="009F76AF">
        <w:t xml:space="preserve"> in these regions</w:t>
      </w:r>
      <w:r w:rsidR="006C4380" w:rsidRPr="009F76AF">
        <w:t>. At the same time, such rhetoric has</w:t>
      </w:r>
      <w:r w:rsidR="007D5532" w:rsidRPr="009F76AF">
        <w:t xml:space="preserve"> </w:t>
      </w:r>
      <w:r w:rsidR="00E7518E" w:rsidRPr="009F76AF">
        <w:t>substantiated</w:t>
      </w:r>
      <w:r w:rsidR="0008723E" w:rsidRPr="009F76AF">
        <w:t xml:space="preserve"> a</w:t>
      </w:r>
      <w:r w:rsidR="001C598E" w:rsidRPr="009F76AF">
        <w:t xml:space="preserve"> </w:t>
      </w:r>
      <w:proofErr w:type="spellStart"/>
      <w:r w:rsidR="001C598E" w:rsidRPr="009F76AF">
        <w:t>civilisatory</w:t>
      </w:r>
      <w:proofErr w:type="spellEnd"/>
      <w:r w:rsidR="001C598E" w:rsidRPr="009F76AF">
        <w:t xml:space="preserve"> enterprise </w:t>
      </w:r>
      <w:r w:rsidR="00F070B6" w:rsidRPr="009F76AF">
        <w:t>in function of</w:t>
      </w:r>
      <w:r w:rsidR="0008723E" w:rsidRPr="009F76AF">
        <w:t xml:space="preserve"> violent and/or paternalist</w:t>
      </w:r>
      <w:r w:rsidR="00F070B6" w:rsidRPr="009F76AF">
        <w:t xml:space="preserve"> capitalist integration</w:t>
      </w:r>
      <w:r w:rsidR="007628D6" w:rsidRPr="009F76AF">
        <w:t>.</w:t>
      </w:r>
      <w:r w:rsidR="007D5532" w:rsidRPr="009F76AF">
        <w:t xml:space="preserve"> </w:t>
      </w:r>
    </w:p>
    <w:p w14:paraId="462ED23F" w14:textId="4EB93ABB" w:rsidR="00955B1A" w:rsidRPr="009F76AF" w:rsidRDefault="006C4380" w:rsidP="00955B1A">
      <w:pPr>
        <w:spacing w:line="360" w:lineRule="auto"/>
        <w:ind w:firstLine="709"/>
        <w:jc w:val="both"/>
      </w:pPr>
      <w:r w:rsidRPr="009F76AF">
        <w:t>T</w:t>
      </w:r>
      <w:r w:rsidR="007D5532" w:rsidRPr="009F76AF">
        <w:t xml:space="preserve">he evidence presented from online subsidies is that </w:t>
      </w:r>
      <w:r w:rsidR="003B5FF0" w:rsidRPr="009F76AF">
        <w:t xml:space="preserve">international community </w:t>
      </w:r>
      <w:r w:rsidR="00F27666" w:rsidRPr="00450AFD">
        <w:rPr>
          <w:color w:val="FF0000"/>
        </w:rPr>
        <w:t xml:space="preserve">tended to link </w:t>
      </w:r>
      <w:r w:rsidR="00450AFD" w:rsidRPr="00450AFD">
        <w:rPr>
          <w:color w:val="FF0000"/>
        </w:rPr>
        <w:t xml:space="preserve">positive and negative depictions </w:t>
      </w:r>
      <w:r w:rsidR="00F27666" w:rsidRPr="00450AFD">
        <w:rPr>
          <w:color w:val="FF0000"/>
        </w:rPr>
        <w:t xml:space="preserve">to levels of interaction </w:t>
      </w:r>
      <w:r w:rsidR="005D4E04" w:rsidRPr="00450AFD">
        <w:rPr>
          <w:color w:val="FF0000"/>
        </w:rPr>
        <w:t>with</w:t>
      </w:r>
      <w:r w:rsidR="00F27666" w:rsidRPr="00450AFD">
        <w:rPr>
          <w:color w:val="FF0000"/>
        </w:rPr>
        <w:t xml:space="preserve"> institutionality and</w:t>
      </w:r>
      <w:r w:rsidR="005D4E04" w:rsidRPr="00450AFD">
        <w:rPr>
          <w:color w:val="FF0000"/>
        </w:rPr>
        <w:t xml:space="preserve"> international markets</w:t>
      </w:r>
      <w:r w:rsidR="00D571F9" w:rsidRPr="00450AFD">
        <w:rPr>
          <w:color w:val="FF0000"/>
        </w:rPr>
        <w:t xml:space="preserve">, </w:t>
      </w:r>
      <w:r w:rsidR="00F27666" w:rsidRPr="00450AFD">
        <w:rPr>
          <w:color w:val="FF0000"/>
        </w:rPr>
        <w:t xml:space="preserve">thus suggesting </w:t>
      </w:r>
      <w:r w:rsidR="00450AFD">
        <w:rPr>
          <w:color w:val="FF0000"/>
        </w:rPr>
        <w:t xml:space="preserve">neoliberal </w:t>
      </w:r>
      <w:r w:rsidR="00F27666" w:rsidRPr="00450AFD">
        <w:rPr>
          <w:color w:val="FF0000"/>
        </w:rPr>
        <w:t xml:space="preserve">choices of </w:t>
      </w:r>
      <w:r w:rsidR="00D571F9" w:rsidRPr="00450AFD">
        <w:rPr>
          <w:color w:val="FF0000"/>
        </w:rPr>
        <w:t>development</w:t>
      </w:r>
      <w:r w:rsidR="00450AFD">
        <w:rPr>
          <w:color w:val="FF0000"/>
        </w:rPr>
        <w:t xml:space="preserve"> and state-building</w:t>
      </w:r>
      <w:r w:rsidR="00D571F9" w:rsidRPr="00450AFD">
        <w:rPr>
          <w:color w:val="FF0000"/>
        </w:rPr>
        <w:t>.</w:t>
      </w:r>
      <w:r w:rsidR="003B5FF0" w:rsidRPr="00450AFD">
        <w:rPr>
          <w:color w:val="FF0000"/>
        </w:rPr>
        <w:t xml:space="preserve"> </w:t>
      </w:r>
      <w:r w:rsidR="00C80AC0" w:rsidRPr="00C80AC0">
        <w:rPr>
          <w:color w:val="FF0000"/>
        </w:rPr>
        <w:t>These</w:t>
      </w:r>
      <w:r w:rsidR="00C45F26" w:rsidRPr="009F76AF">
        <w:t xml:space="preserve"> extend</w:t>
      </w:r>
      <w:r w:rsidR="001E4FA9" w:rsidRPr="009F76AF">
        <w:t>ed</w:t>
      </w:r>
      <w:r w:rsidR="003B5FF0" w:rsidRPr="009F76AF">
        <w:t xml:space="preserve"> beyond the rural/urban duality, to include in the </w:t>
      </w:r>
      <w:r w:rsidR="00E7518E" w:rsidRPr="009F76AF">
        <w:t>‘</w:t>
      </w:r>
      <w:r w:rsidR="003B5FF0" w:rsidRPr="009F76AF">
        <w:t>absence of state</w:t>
      </w:r>
      <w:r w:rsidR="00E7518E" w:rsidRPr="009F76AF">
        <w:t>’</w:t>
      </w:r>
      <w:r w:rsidR="003B5FF0" w:rsidRPr="009F76AF">
        <w:t xml:space="preserve"> rhetoric </w:t>
      </w:r>
      <w:r w:rsidR="00276CD1">
        <w:rPr>
          <w:color w:val="FF0000"/>
        </w:rPr>
        <w:t xml:space="preserve">ethnic territories, </w:t>
      </w:r>
      <w:r w:rsidR="003B5FF0" w:rsidRPr="009F76AF">
        <w:t xml:space="preserve">small cities such as Tumaco </w:t>
      </w:r>
      <w:r w:rsidR="00C45F26" w:rsidRPr="009F76AF">
        <w:t>or</w:t>
      </w:r>
      <w:r w:rsidR="003B5FF0" w:rsidRPr="009F76AF">
        <w:t xml:space="preserve"> Mocoa, as well as departments such as </w:t>
      </w:r>
      <w:r w:rsidR="003B5FF0" w:rsidRPr="005F39FA">
        <w:rPr>
          <w:color w:val="FF0000"/>
        </w:rPr>
        <w:t>Chocó</w:t>
      </w:r>
      <w:r w:rsidR="005F39FA" w:rsidRPr="005F39FA">
        <w:rPr>
          <w:color w:val="FF0000"/>
        </w:rPr>
        <w:t xml:space="preserve"> </w:t>
      </w:r>
      <w:r w:rsidR="005F39FA" w:rsidRPr="005F39FA">
        <w:rPr>
          <w:color w:val="FF0000"/>
        </w:rPr>
        <w:fldChar w:fldCharType="begin"/>
      </w:r>
      <w:r w:rsidR="006226FE">
        <w:rPr>
          <w:color w:val="FF0000"/>
        </w:rPr>
        <w:instrText xml:space="preserve"> ADDIN EN.CITE &lt;EndNote&gt;&lt;Cite&gt;&lt;Author&gt;EEAS&lt;/Author&gt;&lt;Year&gt;2017&lt;/Year&gt;&lt;RecNum&gt;282&lt;/RecNum&gt;&lt;DisplayText&gt;(EEAS 2017b)&lt;/DisplayText&gt;&lt;record&gt;&lt;rec-number&gt;282&lt;/rec-number&gt;&lt;foreign-keys&gt;&lt;key app="EN" db-id="pxrs00xf1evt0iexta5vpzdn2eedas0ttd0z" timestamp="1728880997" guid="ea1d5434-391b-4e9f-8d06-45c71aab566d"&gt;282&lt;/key&gt;&lt;/foreign-keys&gt;&lt;ref-type name="Press Release"&gt;63&lt;/ref-type&gt;&lt;contributors&gt;&lt;authors&gt;&lt;author&gt;EEAS&lt;/author&gt;&lt;/authors&gt;&lt;/contributors&gt;&lt;titles&gt;&lt;title&gt;Gobierno y Unión Europea comienzan a deﬁnir mañana la orientación de los 95 millones de euros del Fondo Fiduciario para la paz de Colombia&lt;/title&gt;&lt;/titles&gt;&lt;dates&gt;&lt;year&gt;2017&lt;/year&gt;&lt;pub-dates&gt;&lt;date&gt;20 January 2017&lt;/date&gt;&lt;/pub-dates&gt;&lt;/dates&gt;&lt;pub-location&gt;Bogotá&lt;/pub-location&gt;&lt;urls&gt;&lt;related-urls&gt;&lt;url&gt;http://eueuropaeeas.fpﬁs.slb.ec.europa.eu:8084/delegations/colombia/18996/gobierno-y-union-europea-comienz an-deﬁnir-manana-la-orientacion-de-los-95-millones-de-euros_es&lt;/url&gt;&lt;/related-urls&gt;&lt;/urls&gt;&lt;language&gt;Spanish&lt;/language&gt;&lt;access-date&gt;17 January 2018&lt;/access-date&gt;&lt;/record&gt;&lt;/Cite&gt;&lt;/EndNote&gt;</w:instrText>
      </w:r>
      <w:r w:rsidR="005F39FA" w:rsidRPr="005F39FA">
        <w:rPr>
          <w:color w:val="FF0000"/>
        </w:rPr>
        <w:fldChar w:fldCharType="separate"/>
      </w:r>
      <w:r w:rsidR="005F39FA" w:rsidRPr="005F39FA">
        <w:rPr>
          <w:noProof/>
          <w:color w:val="FF0000"/>
        </w:rPr>
        <w:t>(EEAS 2017b)</w:t>
      </w:r>
      <w:r w:rsidR="005F39FA" w:rsidRPr="005F39FA">
        <w:rPr>
          <w:color w:val="FF0000"/>
        </w:rPr>
        <w:fldChar w:fldCharType="end"/>
      </w:r>
      <w:r w:rsidR="00E7518E" w:rsidRPr="005F39FA">
        <w:rPr>
          <w:color w:val="FF0000"/>
        </w:rPr>
        <w:t>,</w:t>
      </w:r>
      <w:r w:rsidR="003B5FF0" w:rsidRPr="005F39FA">
        <w:rPr>
          <w:color w:val="FF0000"/>
        </w:rPr>
        <w:t xml:space="preserve"> </w:t>
      </w:r>
      <w:r w:rsidR="00276CD1" w:rsidRPr="00276CD1">
        <w:rPr>
          <w:color w:val="FF0000"/>
        </w:rPr>
        <w:t xml:space="preserve">Meta </w:t>
      </w:r>
      <w:r w:rsidR="00276CD1" w:rsidRPr="00276CD1">
        <w:rPr>
          <w:color w:val="FF0000"/>
        </w:rPr>
        <w:fldChar w:fldCharType="begin">
          <w:fldData xml:space="preserve">PEVuZE5vdGU+PENpdGU+PEF1dGhvcj5FRUFTPC9BdXRob3I+PFllYXI+MjAyMjwvWWVhcj48UmVj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</w:fldData>
        </w:fldChar>
      </w:r>
      <w:r w:rsidR="00955B1A">
        <w:rPr>
          <w:color w:val="FF0000"/>
        </w:rPr>
        <w:instrText xml:space="preserve"> ADDIN EN.CITE </w:instrText>
      </w:r>
      <w:r w:rsidR="00955B1A">
        <w:rPr>
          <w:color w:val="FF0000"/>
        </w:rPr>
        <w:fldChar w:fldCharType="begin">
          <w:fldData xml:space="preserve">PEVuZE5vdGU+PENpdGU+PEF1dGhvcj5FRUFTPC9BdXRob3I+PFllYXI+MjAyMjwvWWVhcj48UmVj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</w:fldData>
        </w:fldChar>
      </w:r>
      <w:r w:rsidR="00955B1A">
        <w:rPr>
          <w:color w:val="FF0000"/>
        </w:rPr>
        <w:instrText xml:space="preserve"> ADDIN EN.CITE.DATA </w:instrText>
      </w:r>
      <w:r w:rsidR="00955B1A">
        <w:rPr>
          <w:color w:val="FF0000"/>
        </w:rPr>
      </w:r>
      <w:r w:rsidR="00955B1A">
        <w:rPr>
          <w:color w:val="FF0000"/>
        </w:rPr>
        <w:fldChar w:fldCharType="end"/>
      </w:r>
      <w:r w:rsidR="00276CD1" w:rsidRPr="00276CD1">
        <w:rPr>
          <w:color w:val="FF0000"/>
        </w:rPr>
      </w:r>
      <w:r w:rsidR="00276CD1" w:rsidRPr="00276CD1">
        <w:rPr>
          <w:color w:val="FF0000"/>
        </w:rPr>
        <w:fldChar w:fldCharType="separate"/>
      </w:r>
      <w:r w:rsidR="00955B1A">
        <w:rPr>
          <w:noProof/>
          <w:color w:val="FF0000"/>
        </w:rPr>
        <w:t>(EEAS 2022f, 2017b; USAID 2017c, 2017f)</w:t>
      </w:r>
      <w:r w:rsidR="00276CD1" w:rsidRPr="00276CD1">
        <w:rPr>
          <w:color w:val="FF0000"/>
        </w:rPr>
        <w:fldChar w:fldCharType="end"/>
      </w:r>
      <w:r w:rsidR="00441624">
        <w:rPr>
          <w:color w:val="FF0000"/>
        </w:rPr>
        <w:t xml:space="preserve">, Caquetá </w:t>
      </w:r>
      <w:r w:rsidR="00021D94">
        <w:rPr>
          <w:color w:val="FF0000"/>
        </w:rPr>
        <w:fldChar w:fldCharType="begin">
          <w:fldData xml:space="preserve">PEVuZE5vdGU+PENpdGU+PEF1dGhvcj5GQ0RPPC9BdXRob3I+PFllYXI+MjAyMjwvWWVhcj48UmVj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</w:fldData>
        </w:fldChar>
      </w:r>
      <w:r w:rsidR="00955B1A">
        <w:rPr>
          <w:color w:val="FF0000"/>
        </w:rPr>
        <w:instrText xml:space="preserve"> ADDIN EN.CITE </w:instrText>
      </w:r>
      <w:r w:rsidR="00955B1A">
        <w:rPr>
          <w:color w:val="FF0000"/>
        </w:rPr>
        <w:fldChar w:fldCharType="begin">
          <w:fldData xml:space="preserve">PEVuZE5vdGU+PENpdGU+PEF1dGhvcj5GQ0RPPC9BdXRob3I+PFllYXI+MjAyMjwvWWVhcj48UmVj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</w:fldData>
        </w:fldChar>
      </w:r>
      <w:r w:rsidR="00955B1A">
        <w:rPr>
          <w:color w:val="FF0000"/>
        </w:rPr>
        <w:instrText xml:space="preserve"> ADDIN EN.CITE.DATA </w:instrText>
      </w:r>
      <w:r w:rsidR="00955B1A">
        <w:rPr>
          <w:color w:val="FF0000"/>
        </w:rPr>
      </w:r>
      <w:r w:rsidR="00955B1A">
        <w:rPr>
          <w:color w:val="FF0000"/>
        </w:rPr>
        <w:fldChar w:fldCharType="end"/>
      </w:r>
      <w:r w:rsidR="00021D94">
        <w:rPr>
          <w:color w:val="FF0000"/>
        </w:rPr>
      </w:r>
      <w:r w:rsidR="00021D94">
        <w:rPr>
          <w:color w:val="FF0000"/>
        </w:rPr>
        <w:fldChar w:fldCharType="separate"/>
      </w:r>
      <w:r w:rsidR="00955B1A">
        <w:rPr>
          <w:noProof/>
          <w:color w:val="FF0000"/>
        </w:rPr>
        <w:t>(FCDO and Lord Goldsmith 2022; USAID 2017c; EEAS 2017d)</w:t>
      </w:r>
      <w:r w:rsidR="00021D94">
        <w:rPr>
          <w:color w:val="FF0000"/>
        </w:rPr>
        <w:fldChar w:fldCharType="end"/>
      </w:r>
      <w:r w:rsidR="00441624">
        <w:rPr>
          <w:color w:val="FF0000"/>
        </w:rPr>
        <w:t xml:space="preserve">, Putumayo </w:t>
      </w:r>
      <w:r w:rsidR="00441624">
        <w:rPr>
          <w:color w:val="FF0000"/>
        </w:rPr>
        <w:fldChar w:fldCharType="begin"/>
      </w:r>
      <w:r w:rsidR="00E768F1">
        <w:rPr>
          <w:color w:val="FF0000"/>
        </w:rPr>
        <w:instrText xml:space="preserve"> ADDIN EN.CITE &lt;EndNote&gt;&lt;Cite&gt;&lt;Author&gt;EEAS&lt;/Author&gt;&lt;Year&gt;2023&lt;/Year&gt;&lt;RecNum&gt;277&lt;/RecNum&gt;&lt;DisplayText&gt;(EEAS 2023b)&lt;/DisplayText&gt;&lt;record&gt;&lt;rec-number&gt;277&lt;/rec-number&gt;&lt;foreign-keys&gt;&lt;key app="EN" db-id="pxrs00xf1evt0iexta5vpzdn2eedas0ttd0z" timestamp="1728622322" guid="f8f4e6bb-cb45-48d6-ae29-7008f6da2415"&gt;277&lt;/key&gt;&lt;/foreign-keys&gt;&lt;ref-type name="Press Release"&gt;63&lt;/ref-type&gt;&lt;contributors&gt;&lt;authors&gt;&lt;author&gt;EEAS&lt;/author&gt;&lt;/authors&gt;&lt;/contributors&gt;&lt;titles&gt;&lt;title&gt;Festival “Putumayo: Lugar de Reconciliación y Esperanza”: Mocoa y la Unión Europea celebran la paz&lt;/title&gt;&lt;/titles&gt;&lt;dates&gt;&lt;year&gt;2023&lt;/year&gt;&lt;pub-dates&gt;&lt;date&gt;16 November 2023&lt;/date&gt;&lt;/pub-dates&gt;&lt;/dates&gt;&lt;pub-location&gt;Bogotá&lt;/pub-location&gt;&lt;urls&gt;&lt;related-urls&gt;&lt;url&gt;https://www.eeas.europa.eu/delegations/colombia/festival-&amp;quot;putumayo-lugar-de-reconciliación-yesperanza&amp;quot;-mocoa-y-la-unión-europea-celebran-la-paz_en?s=160&lt;/url&gt;&lt;/related-urls&gt;&lt;/urls&gt;&lt;language&gt;Spanish&lt;/language&gt;&lt;access-date&gt;30 April 2024&lt;/access-date&gt;&lt;/record&gt;&lt;/Cite&gt;&lt;/EndNote&gt;</w:instrText>
      </w:r>
      <w:r w:rsidR="00441624">
        <w:rPr>
          <w:color w:val="FF0000"/>
        </w:rPr>
        <w:fldChar w:fldCharType="separate"/>
      </w:r>
      <w:r w:rsidR="00E768F1">
        <w:rPr>
          <w:noProof/>
          <w:color w:val="FF0000"/>
        </w:rPr>
        <w:t>(EEAS 2023b)</w:t>
      </w:r>
      <w:r w:rsidR="00441624">
        <w:rPr>
          <w:color w:val="FF0000"/>
        </w:rPr>
        <w:fldChar w:fldCharType="end"/>
      </w:r>
      <w:r w:rsidR="00955B1A">
        <w:rPr>
          <w:color w:val="FF0000"/>
        </w:rPr>
        <w:t xml:space="preserve"> and Antioquia</w:t>
      </w:r>
      <w:r w:rsidR="00276CD1">
        <w:t xml:space="preserve"> </w:t>
      </w:r>
      <w:r w:rsidR="00955B1A" w:rsidRPr="00955B1A">
        <w:rPr>
          <w:color w:val="FF0000"/>
        </w:rPr>
        <w:fldChar w:fldCharType="begin"/>
      </w:r>
      <w:r w:rsidR="00955B1A" w:rsidRPr="00955B1A">
        <w:rPr>
          <w:color w:val="FF0000"/>
        </w:rPr>
        <w:instrText xml:space="preserve"> ADDIN EN.CITE &lt;EndNote&gt;&lt;Cite&gt;&lt;Author&gt;USAID&lt;/Author&gt;&lt;Year&gt;2018&lt;/Year&gt;&lt;RecNum&gt;110&lt;/RecNum&gt;&lt;DisplayText&gt;(USAID 2018a)&lt;/DisplayText&gt;&lt;record&gt;&lt;rec-number&gt;110&lt;/rec-number&gt;&lt;foreign-keys&gt;&lt;key app="EN" db-id="pxrs00xf1evt0iexta5vpzdn2eedas0ttd0z" timestamp="1688130481" guid="7fd24c92-6b33-426c-95ef-5984a15814cf"&gt;110&lt;/key&gt;&lt;/foreign-keys&gt;&lt;ref-type name="Press Release"&gt;63&lt;/ref-type&gt;&lt;contributors&gt;&lt;authors&gt;&lt;author&gt;USAID&lt;/author&gt;&lt;/authors&gt;&lt;/contributors&gt;&lt;titles&gt;&lt;title&gt;Artisanal gold mining&lt;/title&gt;&lt;/titles&gt;&lt;dates&gt;&lt;year&gt;2018&lt;/year&gt;&lt;pub-dates&gt;&lt;date&gt;4 April 2018&lt;/date&gt;&lt;/pub-dates&gt;&lt;/dates&gt;&lt;urls&gt;&lt;related-urls&gt;&lt;url&gt;https://www.usaid.gov/documents/1862/artisanal-gold-mining-fact-sheet&lt;/url&gt;&lt;/related-urls&gt;&lt;/urls&gt;&lt;language&gt;English&lt;/language&gt;&lt;access-date&gt;28 November 2019&lt;/access-date&gt;&lt;/record&gt;&lt;/Cite&gt;&lt;/EndNote&gt;</w:instrText>
      </w:r>
      <w:r w:rsidR="00955B1A" w:rsidRPr="00955B1A">
        <w:rPr>
          <w:color w:val="FF0000"/>
        </w:rPr>
        <w:fldChar w:fldCharType="separate"/>
      </w:r>
      <w:r w:rsidR="00955B1A" w:rsidRPr="00955B1A">
        <w:rPr>
          <w:noProof/>
          <w:color w:val="FF0000"/>
        </w:rPr>
        <w:t>(USAID 2018a)</w:t>
      </w:r>
      <w:r w:rsidR="00955B1A" w:rsidRPr="00955B1A">
        <w:rPr>
          <w:color w:val="FF0000"/>
        </w:rPr>
        <w:fldChar w:fldCharType="end"/>
      </w:r>
      <w:r w:rsidR="00955B1A" w:rsidRPr="00955B1A">
        <w:rPr>
          <w:color w:val="FF0000"/>
        </w:rPr>
        <w:t xml:space="preserve"> </w:t>
      </w:r>
      <w:r w:rsidR="003B5FF0" w:rsidRPr="00955B1A">
        <w:rPr>
          <w:color w:val="FF0000"/>
        </w:rPr>
        <w:t>targeted for interventions.</w:t>
      </w:r>
      <w:r w:rsidR="00955B1A" w:rsidRPr="00955B1A">
        <w:rPr>
          <w:color w:val="FF0000"/>
        </w:rPr>
        <w:t xml:space="preserve"> </w:t>
      </w:r>
    </w:p>
    <w:p w14:paraId="5EA96D80" w14:textId="0D4496D4" w:rsidR="005D4E04" w:rsidRPr="009F76AF" w:rsidRDefault="005D4E04" w:rsidP="00D139B9">
      <w:pPr>
        <w:spacing w:line="360" w:lineRule="auto"/>
        <w:ind w:firstLine="851"/>
        <w:jc w:val="both"/>
      </w:pPr>
    </w:p>
    <w:p w14:paraId="3131F434" w14:textId="7C5BDDB0" w:rsidR="00D571F9" w:rsidRPr="009F76AF" w:rsidRDefault="005E75C8" w:rsidP="00D139B9">
      <w:pPr>
        <w:spacing w:after="240" w:line="360" w:lineRule="auto"/>
        <w:jc w:val="both"/>
        <w:rPr>
          <w:b/>
          <w:bCs/>
          <w:i/>
          <w:iCs/>
        </w:rPr>
      </w:pPr>
      <w:r w:rsidRPr="009F76AF">
        <w:rPr>
          <w:b/>
          <w:bCs/>
          <w:i/>
          <w:iCs/>
        </w:rPr>
        <w:t xml:space="preserve">Peace projects are </w:t>
      </w:r>
      <w:r w:rsidR="00315DBA" w:rsidRPr="009F76AF">
        <w:rPr>
          <w:b/>
          <w:bCs/>
          <w:i/>
          <w:iCs/>
        </w:rPr>
        <w:t xml:space="preserve">also </w:t>
      </w:r>
      <w:r w:rsidRPr="009F76AF">
        <w:rPr>
          <w:b/>
          <w:bCs/>
          <w:i/>
          <w:iCs/>
        </w:rPr>
        <w:t>transformative spatial projects.</w:t>
      </w:r>
    </w:p>
    <w:p w14:paraId="57096595" w14:textId="32F4C2CD" w:rsidR="00C261D9" w:rsidRPr="009F76AF" w:rsidRDefault="00BC53C8" w:rsidP="006226FE">
      <w:pPr>
        <w:spacing w:line="360" w:lineRule="auto"/>
        <w:jc w:val="both"/>
      </w:pPr>
      <w:r w:rsidRPr="009F76AF">
        <w:t xml:space="preserve">Although not all the </w:t>
      </w:r>
      <w:r w:rsidR="00B95000" w:rsidRPr="009F76AF">
        <w:t>agendas</w:t>
      </w:r>
      <w:r w:rsidRPr="009F76AF">
        <w:t xml:space="preserve"> promoted in online subsidies were geared towards the transformation of spaces per se</w:t>
      </w:r>
      <w:r w:rsidR="00B50DD4" w:rsidRPr="009F76AF">
        <w:t xml:space="preserve"> or directly</w:t>
      </w:r>
      <w:r w:rsidRPr="009F76AF">
        <w:t xml:space="preserve">, this dimension was present in peacebuilding intervention for </w:t>
      </w:r>
      <w:r w:rsidR="00F81727" w:rsidRPr="009F76AF">
        <w:t>international</w:t>
      </w:r>
      <w:r w:rsidRPr="009F76AF">
        <w:t xml:space="preserve"> actors.</w:t>
      </w:r>
      <w:r w:rsidR="00C20785" w:rsidRPr="009F76AF">
        <w:t xml:space="preserve"> </w:t>
      </w:r>
      <w:r w:rsidR="000F7B5B" w:rsidRPr="009F76AF">
        <w:t>For example</w:t>
      </w:r>
      <w:r w:rsidR="00C261D9" w:rsidRPr="009F76AF">
        <w:t xml:space="preserve">, </w:t>
      </w:r>
      <w:r w:rsidR="00CD0DDE" w:rsidRPr="009F76AF">
        <w:t>t</w:t>
      </w:r>
      <w:r w:rsidR="004C156D" w:rsidRPr="009F76AF">
        <w:t>he US Agency for International Development (</w:t>
      </w:r>
      <w:r w:rsidR="003F27A2" w:rsidRPr="009F76AF">
        <w:t>USAID</w:t>
      </w:r>
      <w:r w:rsidR="004C156D" w:rsidRPr="009F76AF">
        <w:t>)</w:t>
      </w:r>
      <w:r w:rsidR="003F27A2" w:rsidRPr="009F76AF">
        <w:t xml:space="preserve"> remarked ‘as peace implementation begins, the </w:t>
      </w:r>
      <w:proofErr w:type="spellStart"/>
      <w:r w:rsidR="003F27A2" w:rsidRPr="009F76AF">
        <w:t>Orinoqu</w:t>
      </w:r>
      <w:r w:rsidR="00CD0DDE" w:rsidRPr="009F76AF">
        <w:t>í</w:t>
      </w:r>
      <w:r w:rsidR="003F27A2" w:rsidRPr="009F76AF">
        <w:t>a</w:t>
      </w:r>
      <w:proofErr w:type="spellEnd"/>
      <w:r w:rsidR="003F27A2" w:rsidRPr="009F76AF">
        <w:t xml:space="preserve"> </w:t>
      </w:r>
      <w:r w:rsidR="00C620A2" w:rsidRPr="009F76AF">
        <w:t>[region in the east</w:t>
      </w:r>
      <w:r w:rsidR="006A53DB" w:rsidRPr="009F76AF">
        <w:t>ern</w:t>
      </w:r>
      <w:r w:rsidR="00C620A2" w:rsidRPr="009F76AF">
        <w:t xml:space="preserve"> planes of the country] </w:t>
      </w:r>
      <w:r w:rsidR="003F27A2" w:rsidRPr="009F76AF">
        <w:t>is looked to as the next agricultural frontier for Colombia. Prioritization is given to agroindustry development (e.g., palm oil, soy, rice), in addition to the necessary infrastructure expansion to support it’</w:t>
      </w:r>
      <w:r w:rsidR="000904FF" w:rsidRPr="009F76AF">
        <w:t xml:space="preserve"> </w:t>
      </w:r>
      <w:r w:rsidR="000904FF" w:rsidRPr="009F76AF">
        <w:fldChar w:fldCharType="begin"/>
      </w:r>
      <w:r w:rsidR="00955B1A">
        <w:instrText xml:space="preserve"> ADDIN EN.CITE &lt;EndNote&gt;&lt;Cite&gt;&lt;Author&gt;USAID&lt;/Author&gt;&lt;Year&gt;2017&lt;/Year&gt;&lt;RecNum&gt;132&lt;/RecNum&gt;&lt;DisplayText&gt;(USAID 2017e)&lt;/DisplayText&gt;&lt;record&gt;&lt;rec-number&gt;132&lt;/rec-number&gt;&lt;foreign-keys&gt;&lt;key app="EN" db-id="pxrs00xf1evt0iexta5vpzdn2eedas0ttd0z" timestamp="1688393676" guid="b8ecec21-e0a2-49ad-a53b-1a4089878e9a"&gt;132&lt;/key&gt;&lt;/foreign-keys&gt;&lt;ref-type name="Press Release"&gt;63&lt;/ref-type&gt;&lt;contributors&gt;&lt;authors&gt;&lt;author&gt;USAID&lt;/author&gt;&lt;/authors&gt;&lt;/contributors&gt;&lt;titles&gt;&lt;title&gt;Natural wealth&lt;/title&gt;&lt;/titles&gt;&lt;dates&gt;&lt;year&gt;2017&lt;/year&gt;&lt;pub-dates&gt;&lt;date&gt;21 July 2017&lt;/date&gt;&lt;/pub-dates&gt;&lt;/dates&gt;&lt;urls&gt;&lt;related-urls&gt;&lt;url&gt;www.usaid.gov/documents/1862/natural-wealth-fact-sheet&lt;/url&gt;&lt;/related-urls&gt;&lt;/urls&gt;&lt;language&gt;English&lt;/language&gt;&lt;access-date&gt;28 November 2019&lt;/access-date&gt;&lt;/record&gt;&lt;/Cite&gt;&lt;/EndNote&gt;</w:instrText>
      </w:r>
      <w:r w:rsidR="000904FF" w:rsidRPr="009F76AF">
        <w:fldChar w:fldCharType="separate"/>
      </w:r>
      <w:r w:rsidR="00955B1A">
        <w:rPr>
          <w:noProof/>
        </w:rPr>
        <w:t>(USAID 2017e)</w:t>
      </w:r>
      <w:r w:rsidR="000904FF" w:rsidRPr="009F76AF">
        <w:fldChar w:fldCharType="end"/>
      </w:r>
      <w:r w:rsidR="003F27A2" w:rsidRPr="009F76AF">
        <w:t xml:space="preserve">. </w:t>
      </w:r>
    </w:p>
    <w:p w14:paraId="41887215" w14:textId="385556F8" w:rsidR="008F5004" w:rsidRDefault="002C6CCB" w:rsidP="007F0042">
      <w:pPr>
        <w:spacing w:line="360" w:lineRule="auto"/>
        <w:ind w:firstLine="709"/>
        <w:jc w:val="both"/>
        <w:rPr>
          <w:color w:val="FF0000"/>
        </w:rPr>
      </w:pPr>
      <w:r>
        <w:lastRenderedPageBreak/>
        <w:t xml:space="preserve">UK promoted the development of  </w:t>
      </w:r>
      <w:r w:rsidRPr="009F76AF">
        <w:t>medicines, biofertilizers and pollution tackling products</w:t>
      </w:r>
      <w:r w:rsidR="008F5004">
        <w:t xml:space="preserve"> in the Amazonia region</w:t>
      </w:r>
      <w:r>
        <w:t xml:space="preserve"> </w:t>
      </w:r>
      <w:r w:rsidRPr="009F76AF">
        <w:fldChar w:fldCharType="begin">
          <w:fldData xml:space="preserve">PEVuZE5vdGU+PENpdGU+PEF1dGhvcj5EZXBhcnRtZW50IGZvciBCdXNpbmVzczwvQXV0aG9yPjxZ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=
</w:fldData>
        </w:fldChar>
      </w:r>
      <w:r w:rsidRPr="009F76AF">
        <w:instrText xml:space="preserve"> ADDIN EN.CITE </w:instrText>
      </w:r>
      <w:r w:rsidRPr="009F76AF">
        <w:fldChar w:fldCharType="begin">
          <w:fldData xml:space="preserve">PEVuZE5vdGU+PENpdGU+PEF1dGhvcj5EZXBhcnRtZW50IGZvciBCdXNpbmVzczwvQXV0aG9yPjxZ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=
</w:fldData>
        </w:fldChar>
      </w:r>
      <w:r w:rsidRPr="009F76AF">
        <w:instrText xml:space="preserve"> ADDIN EN.CITE.DATA </w:instrText>
      </w:r>
      <w:r w:rsidRPr="009F76AF">
        <w:fldChar w:fldCharType="end"/>
      </w:r>
      <w:r w:rsidRPr="009F76AF">
        <w:fldChar w:fldCharType="separate"/>
      </w:r>
      <w:r w:rsidRPr="009F76AF">
        <w:rPr>
          <w:noProof/>
        </w:rPr>
        <w:t>(Department for Business and The Rt Hon Nick Hurd MP 2016; Foreign &amp; Commonwealth Office et al. 2016)</w:t>
      </w:r>
      <w:r w:rsidRPr="009F76AF">
        <w:fldChar w:fldCharType="end"/>
      </w:r>
      <w:r>
        <w:t xml:space="preserve"> </w:t>
      </w:r>
      <w:r w:rsidRPr="009F76AF">
        <w:t xml:space="preserve">making ‘the most of Colombia’s vast biodiversity in a sustainable way’ </w:t>
      </w:r>
      <w:r w:rsidRPr="009F76AF">
        <w:fldChar w:fldCharType="begin"/>
      </w:r>
      <w:r w:rsidRPr="009F76AF">
        <w:instrText xml:space="preserve"> ADDIN EN.CITE &lt;EndNote&gt;&lt;Cite&gt;&lt;Author&gt;Foreign &amp;amp; Commonwealth Office&lt;/Author&gt;&lt;Year&gt;2016&lt;/Year&gt;&lt;RecNum&gt;137&lt;/RecNum&gt;&lt;DisplayText&gt;(Foreign &amp;amp; Commonwealth Office et al. 2016)&lt;/DisplayText&gt;&lt;record&gt;&lt;rec-number&gt;137&lt;/rec-number&gt;&lt;foreign-keys&gt;&lt;key app="EN" db-id="pxrs00xf1evt0iexta5vpzdn2eedas0ttd0z" timestamp="1688550665" guid="b8083d5e-a503-43e2-8078-5c8afbede960"&gt;137&lt;/key&gt;&lt;/foreign-keys&gt;&lt;ref-type name="Press Release"&gt;63&lt;/ref-type&gt;&lt;contributors&gt;&lt;authors&gt;&lt;author&gt;Foreign &amp;amp; Commonwealth Office, &lt;/author&gt;&lt;author&gt;UK Export Finance, &lt;/author&gt;&lt;author&gt;Prime Minister&amp;apos;s Office, &lt;/author&gt;&lt;author&gt;Department for International Trade, &lt;/author&gt;&lt;author&gt;The Rt Hon Theresa May MP,&lt;/author&gt;&lt;/authors&gt;&lt;/contributors&gt;&lt;titles&gt;&lt;title&gt;Colombian state visit: PM and President Santos&amp;apos; press statements&lt;/title&gt;&lt;/titles&gt;&lt;dates&gt;&lt;year&gt;2016&lt;/year&gt;&lt;pub-dates&gt;&lt;date&gt;2 November 2016&lt;/date&gt;&lt;/pub-dates&gt;&lt;/dates&gt;&lt;urls&gt;&lt;related-urls&gt;&lt;url&gt;https://www.gov.uk/government/speeches/president-of-colombia-state-visit-prime-ministers-press-statement&lt;/url&gt;&lt;/related-urls&gt;&lt;/urls&gt;&lt;language&gt;English&lt;/language&gt;&lt;access-date&gt;26 April 2018&lt;/access-date&gt;&lt;/record&gt;&lt;/Cite&gt;&lt;/EndNote&gt;</w:instrText>
      </w:r>
      <w:r w:rsidRPr="009F76AF">
        <w:fldChar w:fldCharType="separate"/>
      </w:r>
      <w:r w:rsidRPr="009F76AF">
        <w:rPr>
          <w:noProof/>
        </w:rPr>
        <w:t>(Foreign &amp; Commonwealth Office et al. 2016)</w:t>
      </w:r>
      <w:r w:rsidRPr="009F76AF">
        <w:fldChar w:fldCharType="end"/>
      </w:r>
      <w:r w:rsidR="007F0042">
        <w:t>.</w:t>
      </w:r>
      <w:r>
        <w:t xml:space="preserve"> </w:t>
      </w:r>
      <w:r w:rsidR="007F0042">
        <w:rPr>
          <w:color w:val="FF0000"/>
        </w:rPr>
        <w:t>H</w:t>
      </w:r>
      <w:r w:rsidR="007F0042" w:rsidRPr="002C6CCB">
        <w:rPr>
          <w:color w:val="FF0000"/>
        </w:rPr>
        <w:t>alting, reducing or reversing deforestation w</w:t>
      </w:r>
      <w:r w:rsidR="007F0042">
        <w:rPr>
          <w:color w:val="FF0000"/>
        </w:rPr>
        <w:t>ere</w:t>
      </w:r>
      <w:r w:rsidR="007F0042" w:rsidRPr="002C6CCB">
        <w:rPr>
          <w:color w:val="FF0000"/>
        </w:rPr>
        <w:t xml:space="preserve"> spatial interventions promoted by all actors</w:t>
      </w:r>
      <w:r w:rsidR="007F0042">
        <w:rPr>
          <w:color w:val="FF0000"/>
        </w:rPr>
        <w:t>, linked to sustainable economic projects</w:t>
      </w:r>
      <w:r w:rsidR="00E768F1" w:rsidRPr="00757EA9">
        <w:rPr>
          <w:color w:val="FF0000"/>
        </w:rPr>
        <w:t xml:space="preserve"> in the Amazon</w:t>
      </w:r>
      <w:r w:rsidR="007F0042">
        <w:rPr>
          <w:color w:val="FF0000"/>
        </w:rPr>
        <w:t>, including</w:t>
      </w:r>
      <w:r w:rsidR="008527F8" w:rsidRPr="00757EA9">
        <w:rPr>
          <w:color w:val="FF0000"/>
        </w:rPr>
        <w:t xml:space="preserve"> </w:t>
      </w:r>
      <w:r w:rsidR="00AA78C8" w:rsidRPr="00757EA9">
        <w:rPr>
          <w:color w:val="FF0000"/>
        </w:rPr>
        <w:t xml:space="preserve">work </w:t>
      </w:r>
      <w:r w:rsidR="008527F8" w:rsidRPr="00757EA9">
        <w:rPr>
          <w:color w:val="FF0000"/>
        </w:rPr>
        <w:t>with</w:t>
      </w:r>
      <w:r w:rsidR="00AA78C8" w:rsidRPr="00757EA9">
        <w:rPr>
          <w:color w:val="FF0000"/>
        </w:rPr>
        <w:t xml:space="preserve"> </w:t>
      </w:r>
      <w:r w:rsidR="0023530D" w:rsidRPr="00757EA9">
        <w:rPr>
          <w:color w:val="FF0000"/>
        </w:rPr>
        <w:t>afro Colombian and indigenous communities</w:t>
      </w:r>
      <w:r w:rsidR="004A3056">
        <w:rPr>
          <w:color w:val="FF0000"/>
        </w:rPr>
        <w:t xml:space="preserve"> and ex-combatants in</w:t>
      </w:r>
      <w:r w:rsidR="00757EA9">
        <w:rPr>
          <w:color w:val="FF0000"/>
        </w:rPr>
        <w:t xml:space="preserve"> production initiatives</w:t>
      </w:r>
      <w:r>
        <w:rPr>
          <w:color w:val="FF0000"/>
        </w:rPr>
        <w:t>,</w:t>
      </w:r>
      <w:r w:rsidR="00757EA9">
        <w:rPr>
          <w:color w:val="FF0000"/>
        </w:rPr>
        <w:t xml:space="preserve"> ecotourism</w:t>
      </w:r>
      <w:r>
        <w:rPr>
          <w:color w:val="FF0000"/>
        </w:rPr>
        <w:t xml:space="preserve"> and the development of forestry economies</w:t>
      </w:r>
      <w:r w:rsidR="008527F8" w:rsidRPr="00757EA9">
        <w:rPr>
          <w:color w:val="FF0000"/>
        </w:rPr>
        <w:t xml:space="preserve">. </w:t>
      </w:r>
      <w:r w:rsidR="007948DC">
        <w:rPr>
          <w:color w:val="FF0000"/>
        </w:rPr>
        <w:t xml:space="preserve">In addition, </w:t>
      </w:r>
      <w:r w:rsidR="008527F8" w:rsidRPr="00757EA9">
        <w:rPr>
          <w:color w:val="FF0000"/>
        </w:rPr>
        <w:t>US subsidies referred</w:t>
      </w:r>
      <w:r w:rsidR="00AA78C8" w:rsidRPr="00757EA9">
        <w:rPr>
          <w:color w:val="FF0000"/>
        </w:rPr>
        <w:t xml:space="preserve"> </w:t>
      </w:r>
      <w:r w:rsidR="00757EA9" w:rsidRPr="00757EA9">
        <w:rPr>
          <w:color w:val="FF0000"/>
        </w:rPr>
        <w:t>to climate finance mechanisms,</w:t>
      </w:r>
      <w:r w:rsidR="00AA78C8" w:rsidRPr="00757EA9">
        <w:rPr>
          <w:color w:val="FF0000"/>
        </w:rPr>
        <w:t xml:space="preserve"> renewable </w:t>
      </w:r>
      <w:r w:rsidR="00757EA9" w:rsidRPr="00757EA9">
        <w:rPr>
          <w:color w:val="FF0000"/>
        </w:rPr>
        <w:t>and</w:t>
      </w:r>
      <w:r w:rsidR="00AA78C8" w:rsidRPr="00757EA9">
        <w:rPr>
          <w:color w:val="FF0000"/>
        </w:rPr>
        <w:t xml:space="preserve"> clean energy initiatives</w:t>
      </w:r>
      <w:r w:rsidR="00757EA9" w:rsidRPr="00757EA9">
        <w:rPr>
          <w:color w:val="FF0000"/>
        </w:rPr>
        <w:t xml:space="preserve"> </w:t>
      </w:r>
      <w:r w:rsidRPr="00615E41">
        <w:rPr>
          <w:color w:val="FF0000"/>
        </w:rPr>
        <w:fldChar w:fldCharType="begin">
          <w:fldData xml:space="preserve">PEVuZE5vdGU+PENpdGU+PEF1dGhvcj5FRUFTPC9BdXRob3I+PFllYXI+MjAwMjwvWWVhcj48UmVj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</w:fldData>
        </w:fldChar>
      </w:r>
      <w:r>
        <w:rPr>
          <w:color w:val="FF0000"/>
        </w:rPr>
        <w:instrText xml:space="preserve"> ADDIN EN.CITE </w:instrText>
      </w:r>
      <w:r>
        <w:rPr>
          <w:color w:val="FF0000"/>
        </w:rPr>
        <w:fldChar w:fldCharType="begin">
          <w:fldData xml:space="preserve">PEVuZE5vdGU+PENpdGU+PEF1dGhvcj5FRUFTPC9BdXRob3I+PFllYXI+MjAwMjwvWWVhcj48UmVj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</w:fldData>
        </w:fldChar>
      </w:r>
      <w:r>
        <w:rPr>
          <w:color w:val="FF0000"/>
        </w:rPr>
        <w:instrText xml:space="preserve"> ADDIN EN.CITE.DATA </w:instrText>
      </w:r>
      <w:r>
        <w:rPr>
          <w:color w:val="FF0000"/>
        </w:rPr>
      </w:r>
      <w:r>
        <w:rPr>
          <w:color w:val="FF0000"/>
        </w:rPr>
        <w:fldChar w:fldCharType="end"/>
      </w:r>
      <w:r w:rsidRPr="00615E41">
        <w:rPr>
          <w:color w:val="FF0000"/>
        </w:rPr>
      </w:r>
      <w:r w:rsidRPr="00615E41">
        <w:rPr>
          <w:color w:val="FF0000"/>
        </w:rPr>
        <w:fldChar w:fldCharType="separate"/>
      </w:r>
      <w:r>
        <w:rPr>
          <w:noProof/>
          <w:color w:val="FF0000"/>
        </w:rPr>
        <w:t>(EEAS 2002; U.S. Embassy in Colombia 2021d, 2021a, 2023b, 2023a; EEAS 2023a; USAID 2023c; FCDO and Lord Goldsmith 2022; FCDO and Cleverly 2023)</w:t>
      </w:r>
      <w:r w:rsidRPr="00615E41">
        <w:rPr>
          <w:color w:val="FF0000"/>
        </w:rPr>
        <w:fldChar w:fldCharType="end"/>
      </w:r>
      <w:r>
        <w:rPr>
          <w:color w:val="FF0000"/>
        </w:rPr>
        <w:t xml:space="preserve">. </w:t>
      </w:r>
      <w:r w:rsidR="00D165C6">
        <w:rPr>
          <w:color w:val="FF0000"/>
        </w:rPr>
        <w:t xml:space="preserve">Moreover, </w:t>
      </w:r>
      <w:r w:rsidR="007F0042">
        <w:rPr>
          <w:color w:val="FF0000"/>
        </w:rPr>
        <w:t>USAID mentioned the P</w:t>
      </w:r>
      <w:r w:rsidR="00441180">
        <w:rPr>
          <w:color w:val="FF0000"/>
        </w:rPr>
        <w:t>acific region</w:t>
      </w:r>
      <w:r w:rsidR="007F0042">
        <w:rPr>
          <w:color w:val="FF0000"/>
        </w:rPr>
        <w:t xml:space="preserve"> </w:t>
      </w:r>
      <w:r w:rsidR="00441180">
        <w:rPr>
          <w:color w:val="FF0000"/>
        </w:rPr>
        <w:t xml:space="preserve">as a place in the fight against climate change, the protection of the country’s biodiversity and a green future </w:t>
      </w:r>
      <w:r w:rsidR="00441180">
        <w:rPr>
          <w:color w:val="FF0000"/>
        </w:rPr>
        <w:fldChar w:fldCharType="begin"/>
      </w:r>
      <w:r w:rsidR="00441180">
        <w:rPr>
          <w:color w:val="FF0000"/>
        </w:rPr>
        <w:instrText xml:space="preserve"> ADDIN EN.CITE &lt;EndNote&gt;&lt;Cite&gt;&lt;Author&gt;USAID&lt;/Author&gt;&lt;Year&gt;2022&lt;/Year&gt;&lt;RecNum&gt;261&lt;/RecNum&gt;&lt;DisplayText&gt;(USAID 2022)&lt;/DisplayText&gt;&lt;record&gt;&lt;rec-number&gt;261&lt;/rec-number&gt;&lt;foreign-keys&gt;&lt;key app="EN" db-id="pxrs00xf1evt0iexta5vpzdn2eedas0ttd0z" timestamp="1728450423" guid="aa9731c6-b43b-4bd7-a213-c9eae4361328"&gt;261&lt;/key&gt;&lt;/foreign-keys&gt;&lt;ref-type name="Press Release"&gt;63&lt;/ref-type&gt;&lt;contributors&gt;&lt;authors&gt;&lt;author&gt;USAID&lt;/author&gt;&lt;/authors&gt;&lt;/contributors&gt;&lt;titles&gt;&lt;title&gt;Administrator Power’s Press Conference Following Inauguration Of Colombian President Gustavo Petro&lt;/title&gt;&lt;/titles&gt;&lt;dates&gt;&lt;year&gt;2022&lt;/year&gt;&lt;pub-dates&gt;&lt;date&gt;8 August 2022&lt;/date&gt;&lt;/pub-dates&gt;&lt;/dates&gt;&lt;urls&gt;&lt;related-urls&gt;&lt;url&gt;https://www.usaid.gov/news-information/press-releases/aug-08-2022-administrator-power-pressconference-inauguration-colombian-president-gustavo-petro&lt;/url&gt;&lt;/related-urls&gt;&lt;/urls&gt;&lt;language&gt;English&lt;/language&gt;&lt;access-date&gt;16 April 2024&lt;/access-date&gt;&lt;/record&gt;&lt;/Cite&gt;&lt;/EndNote&gt;</w:instrText>
      </w:r>
      <w:r w:rsidR="00441180">
        <w:rPr>
          <w:color w:val="FF0000"/>
        </w:rPr>
        <w:fldChar w:fldCharType="separate"/>
      </w:r>
      <w:r w:rsidR="00441180">
        <w:rPr>
          <w:noProof/>
          <w:color w:val="FF0000"/>
        </w:rPr>
        <w:t>(USAID 2022)</w:t>
      </w:r>
      <w:r w:rsidR="00441180">
        <w:rPr>
          <w:color w:val="FF0000"/>
        </w:rPr>
        <w:fldChar w:fldCharType="end"/>
      </w:r>
      <w:r w:rsidR="00441180">
        <w:rPr>
          <w:color w:val="FF0000"/>
        </w:rPr>
        <w:t>, along with the</w:t>
      </w:r>
      <w:r w:rsidR="00F467DC">
        <w:rPr>
          <w:color w:val="FF0000"/>
        </w:rPr>
        <w:t xml:space="preserve"> Caribbean</w:t>
      </w:r>
      <w:r w:rsidR="007F0042">
        <w:rPr>
          <w:color w:val="FF0000"/>
        </w:rPr>
        <w:t xml:space="preserve"> and</w:t>
      </w:r>
      <w:r w:rsidR="00F467DC">
        <w:rPr>
          <w:color w:val="FF0000"/>
        </w:rPr>
        <w:t xml:space="preserve"> Amazon</w:t>
      </w:r>
      <w:r w:rsidR="007F0042">
        <w:rPr>
          <w:color w:val="FF0000"/>
        </w:rPr>
        <w:t xml:space="preserve"> </w:t>
      </w:r>
      <w:r w:rsidR="00F467DC">
        <w:rPr>
          <w:color w:val="FF0000"/>
        </w:rPr>
        <w:t>regions, for the</w:t>
      </w:r>
      <w:r w:rsidR="00441180">
        <w:rPr>
          <w:color w:val="FF0000"/>
        </w:rPr>
        <w:t xml:space="preserve"> </w:t>
      </w:r>
      <w:r w:rsidR="00F467DC">
        <w:rPr>
          <w:color w:val="FF0000"/>
        </w:rPr>
        <w:t>advancement of ‘</w:t>
      </w:r>
      <w:r w:rsidR="00441180" w:rsidRPr="00441180">
        <w:rPr>
          <w:color w:val="FF0000"/>
        </w:rPr>
        <w:t>environmentally sustainable socio-economic opportunities</w:t>
      </w:r>
      <w:r w:rsidR="00F467DC">
        <w:rPr>
          <w:color w:val="FF0000"/>
        </w:rPr>
        <w:t xml:space="preserve"> </w:t>
      </w:r>
      <w:r w:rsidR="00F467DC">
        <w:rPr>
          <w:color w:val="FF0000"/>
        </w:rPr>
        <w:fldChar w:fldCharType="begin"/>
      </w:r>
      <w:r w:rsidR="00F467DC">
        <w:rPr>
          <w:color w:val="FF0000"/>
        </w:rPr>
        <w:instrText xml:space="preserve"> ADDIN EN.CITE &lt;EndNote&gt;&lt;Cite&gt;&lt;Author&gt;USAID&lt;/Author&gt;&lt;Year&gt;2023&lt;/Year&gt;&lt;RecNum&gt;297&lt;/RecNum&gt;&lt;DisplayText&gt;(USAID 2023c)&lt;/DisplayText&gt;&lt;record&gt;&lt;rec-number&gt;297&lt;/rec-number&gt;&lt;foreign-keys&gt;&lt;key app="EN" db-id="pxrs00xf1evt0iexta5vpzdn2eedas0ttd0z" timestamp="1729140774" guid="aa2ee2eb-d3e2-4f16-9689-79de44ab6f46"&gt;297&lt;/key&gt;&lt;/foreign-keys&gt;&lt;ref-type name="Press Release"&gt;63&lt;/ref-type&gt;&lt;contributors&gt;&lt;authors&gt;&lt;author&gt;USAID&lt;/author&gt;&lt;/authors&gt;&lt;/contributors&gt;&lt;titles&gt;&lt;title&gt;Indigenous people and afrocolombian empowerment (IPACE)&lt;/title&gt;&lt;/titles&gt;&lt;dates&gt;&lt;year&gt;2023&lt;/year&gt;&lt;pub-dates&gt;&lt;date&gt;22 February 2023&lt;/date&gt;&lt;/pub-dates&gt;&lt;/dates&gt;&lt;urls&gt;&lt;related-urls&gt;&lt;url&gt;https://www.usaid.gov/colombia/fact-sheets/pgo-indigenous-peoples-and-afro-colombian-empowermentactivity-ipace&lt;/url&gt;&lt;/related-urls&gt;&lt;/urls&gt;&lt;language&gt;English&lt;/language&gt;&lt;access-date&gt;17 April 2024&lt;/access-date&gt;&lt;/record&gt;&lt;/Cite&gt;&lt;/EndNote&gt;</w:instrText>
      </w:r>
      <w:r w:rsidR="00F467DC">
        <w:rPr>
          <w:color w:val="FF0000"/>
        </w:rPr>
        <w:fldChar w:fldCharType="separate"/>
      </w:r>
      <w:r w:rsidR="00F467DC">
        <w:rPr>
          <w:noProof/>
          <w:color w:val="FF0000"/>
        </w:rPr>
        <w:t>(USAID 2023c)</w:t>
      </w:r>
      <w:r w:rsidR="00F467DC">
        <w:rPr>
          <w:color w:val="FF0000"/>
        </w:rPr>
        <w:fldChar w:fldCharType="end"/>
      </w:r>
      <w:r w:rsidR="00441180" w:rsidRPr="00441180">
        <w:rPr>
          <w:color w:val="FF0000"/>
        </w:rPr>
        <w:t>.</w:t>
      </w:r>
      <w:r w:rsidR="00F467DC">
        <w:rPr>
          <w:color w:val="FF0000"/>
        </w:rPr>
        <w:t xml:space="preserve"> </w:t>
      </w:r>
    </w:p>
    <w:p w14:paraId="023507DB" w14:textId="5F7DC62C" w:rsidR="001274AF" w:rsidRDefault="00A42555" w:rsidP="00D139B9">
      <w:pPr>
        <w:spacing w:line="360" w:lineRule="auto"/>
        <w:ind w:firstLine="709"/>
        <w:jc w:val="both"/>
        <w:rPr>
          <w:color w:val="FF0000"/>
        </w:rPr>
      </w:pPr>
      <w:r>
        <w:rPr>
          <w:color w:val="FF0000"/>
        </w:rPr>
        <w:t xml:space="preserve">Martyn </w:t>
      </w:r>
      <w:r>
        <w:rPr>
          <w:color w:val="FF0000"/>
        </w:rPr>
        <w:fldChar w:fldCharType="begin"/>
      </w:r>
      <w:r>
        <w:rPr>
          <w:color w:val="FF0000"/>
        </w:rPr>
        <w:instrText xml:space="preserve"> ADDIN EN.CITE &lt;EndNote&gt;&lt;Cite ExcludeAuth="1"&gt;&lt;Author&gt;Martyn&lt;/Author&gt;&lt;Year&gt;2020&lt;/Year&gt;&lt;RecNum&gt;299&lt;/RecNum&gt;&lt;DisplayText&gt;(2020)&lt;/DisplayText&gt;&lt;record&gt;&lt;rec-number&gt;299&lt;/rec-number&gt;&lt;foreign-keys&gt;&lt;key app="EN" db-id="pxrs00xf1evt0iexta5vpzdn2eedas0ttd0z" timestamp="1729226913" guid="81487cff-e85f-476d-8c55-b9e33e2e389e"&gt;299&lt;/key&gt;&lt;/foreign-keys&gt;&lt;ref-type name="Blog"&gt;56&lt;/ref-type&gt;&lt;contributors&gt;&lt;authors&gt;&lt;author&gt;Mary Martyn&lt;/author&gt;&lt;/authors&gt;&lt;/contributors&gt;&lt;titles&gt;&lt;title&gt;From philanthropy to co-construction: Assessing private sector engagement in the Colombian peace process&lt;/title&gt;&lt;secondary-title&gt;United Nations at LSE&lt;/secondary-title&gt;&lt;/titles&gt;&lt;volume&gt;2024&lt;/volume&gt;&lt;number&gt;July 2020&lt;/number&gt;&lt;dates&gt;&lt;year&gt;2020&lt;/year&gt;&lt;pub-dates&gt;&lt;date&gt;July 2020&lt;/date&gt;&lt;/pub-dates&gt;&lt;/dates&gt;&lt;pub-location&gt;LSE Ideas&lt;/pub-location&gt;&lt;publisher&gt;London School of Economics&lt;/publisher&gt;&lt;urls&gt;&lt;related-urls&gt;&lt;url&gt;https://www.lse.ac.uk/ideas/Assets/Documents/project-docs/un-at-lse/UN-Policy-Brief-July-2020.pdf&lt;/url&gt;&lt;/related-urls&gt;&lt;/urls&gt;&lt;language&gt;English&lt;/language&gt;&lt;access-date&gt;18 October 2024&lt;/access-date&gt;&lt;/record&gt;&lt;/Cite&gt;&lt;/EndNote&gt;</w:instrText>
      </w:r>
      <w:r>
        <w:rPr>
          <w:color w:val="FF0000"/>
        </w:rPr>
        <w:fldChar w:fldCharType="separate"/>
      </w:r>
      <w:r>
        <w:rPr>
          <w:noProof/>
          <w:color w:val="FF0000"/>
        </w:rPr>
        <w:t>(2020)</w:t>
      </w:r>
      <w:r>
        <w:rPr>
          <w:color w:val="FF0000"/>
        </w:rPr>
        <w:fldChar w:fldCharType="end"/>
      </w:r>
      <w:r>
        <w:rPr>
          <w:color w:val="FF0000"/>
        </w:rPr>
        <w:t xml:space="preserve"> </w:t>
      </w:r>
      <w:r w:rsidR="002D3C3C">
        <w:rPr>
          <w:color w:val="FF0000"/>
        </w:rPr>
        <w:t>researched</w:t>
      </w:r>
      <w:r w:rsidR="001211AF">
        <w:rPr>
          <w:color w:val="FF0000"/>
        </w:rPr>
        <w:t xml:space="preserve"> how </w:t>
      </w:r>
      <w:r>
        <w:rPr>
          <w:color w:val="FF0000"/>
        </w:rPr>
        <w:t>p</w:t>
      </w:r>
      <w:r w:rsidR="00C25C58">
        <w:rPr>
          <w:color w:val="FF0000"/>
        </w:rPr>
        <w:t xml:space="preserve">rivate companies were invited by the </w:t>
      </w:r>
      <w:r>
        <w:rPr>
          <w:color w:val="FF0000"/>
        </w:rPr>
        <w:t>Santos and Duque Administrations</w:t>
      </w:r>
      <w:r w:rsidR="00C25C58">
        <w:rPr>
          <w:color w:val="FF0000"/>
        </w:rPr>
        <w:t xml:space="preserve"> to contribute to the post-conflict process </w:t>
      </w:r>
      <w:r w:rsidR="00B10A3F">
        <w:rPr>
          <w:color w:val="FF0000"/>
        </w:rPr>
        <w:t>in line with</w:t>
      </w:r>
      <w:r w:rsidR="00C25C58">
        <w:rPr>
          <w:color w:val="FF0000"/>
        </w:rPr>
        <w:t xml:space="preserve"> the UNSG and Business and HR frameworks</w:t>
      </w:r>
      <w:r w:rsidR="00B10A3F">
        <w:rPr>
          <w:color w:val="FF0000"/>
        </w:rPr>
        <w:t>,</w:t>
      </w:r>
      <w:r w:rsidR="00C25C58">
        <w:rPr>
          <w:color w:val="FF0000"/>
        </w:rPr>
        <w:t xml:space="preserve"> to strengthen legal economies and opportunities for ex-combatants</w:t>
      </w:r>
      <w:r>
        <w:rPr>
          <w:color w:val="FF0000"/>
        </w:rPr>
        <w:t xml:space="preserve"> and people affected by violence. Incentives included tax breaks and seed funds for specific projects in areas targeted for peace (PDETs and</w:t>
      </w:r>
      <w:r w:rsidR="002D3C3C">
        <w:rPr>
          <w:color w:val="FF0000"/>
        </w:rPr>
        <w:t xml:space="preserve"> the so called</w:t>
      </w:r>
      <w:r>
        <w:rPr>
          <w:color w:val="FF0000"/>
        </w:rPr>
        <w:t xml:space="preserve"> </w:t>
      </w:r>
      <w:r w:rsidR="002D3C3C">
        <w:rPr>
          <w:color w:val="FF0000"/>
        </w:rPr>
        <w:t>‘</w:t>
      </w:r>
      <w:r>
        <w:rPr>
          <w:color w:val="FF0000"/>
        </w:rPr>
        <w:t>Zones Future</w:t>
      </w:r>
      <w:r w:rsidR="002D3C3C">
        <w:rPr>
          <w:color w:val="FF0000"/>
        </w:rPr>
        <w:t>’</w:t>
      </w:r>
      <w:r>
        <w:rPr>
          <w:color w:val="FF0000"/>
        </w:rPr>
        <w:t xml:space="preserve"> or Zonas </w:t>
      </w:r>
      <w:proofErr w:type="spellStart"/>
      <w:r>
        <w:rPr>
          <w:color w:val="FF0000"/>
        </w:rPr>
        <w:t>Futuro</w:t>
      </w:r>
      <w:proofErr w:type="spellEnd"/>
      <w:r w:rsidR="00616CD7">
        <w:rPr>
          <w:color w:val="FF0000"/>
        </w:rPr>
        <w:t xml:space="preserve"> in </w:t>
      </w:r>
      <w:proofErr w:type="spellStart"/>
      <w:r w:rsidR="00616CD7">
        <w:rPr>
          <w:color w:val="FF0000"/>
        </w:rPr>
        <w:t>spanish</w:t>
      </w:r>
      <w:proofErr w:type="spellEnd"/>
      <w:r>
        <w:rPr>
          <w:color w:val="FF0000"/>
        </w:rPr>
        <w:t xml:space="preserve">). </w:t>
      </w:r>
      <w:r w:rsidR="004869CC">
        <w:rPr>
          <w:color w:val="FF0000"/>
        </w:rPr>
        <w:t>T</w:t>
      </w:r>
      <w:r w:rsidR="002D5E5B">
        <w:rPr>
          <w:color w:val="FF0000"/>
        </w:rPr>
        <w:t>he</w:t>
      </w:r>
      <w:r w:rsidR="0075487D">
        <w:rPr>
          <w:color w:val="FF0000"/>
        </w:rPr>
        <w:t xml:space="preserve"> private sector </w:t>
      </w:r>
      <w:r w:rsidR="001274AF">
        <w:rPr>
          <w:color w:val="FF0000"/>
        </w:rPr>
        <w:t xml:space="preserve">initially </w:t>
      </w:r>
      <w:r w:rsidR="0075487D">
        <w:rPr>
          <w:color w:val="FF0000"/>
        </w:rPr>
        <w:t>got on board</w:t>
      </w:r>
      <w:r w:rsidR="004869CC">
        <w:rPr>
          <w:color w:val="FF0000"/>
        </w:rPr>
        <w:t xml:space="preserve">, </w:t>
      </w:r>
      <w:r w:rsidR="001A5207">
        <w:rPr>
          <w:color w:val="FF0000"/>
        </w:rPr>
        <w:t xml:space="preserve">for example Andi foundation </w:t>
      </w:r>
      <w:r w:rsidR="004869CC">
        <w:rPr>
          <w:color w:val="FF0000"/>
        </w:rPr>
        <w:t xml:space="preserve">encompassing </w:t>
      </w:r>
      <w:r w:rsidR="001A5207">
        <w:rPr>
          <w:color w:val="FF0000"/>
        </w:rPr>
        <w:t>about 150 companies</w:t>
      </w:r>
      <w:r w:rsidR="004869CC">
        <w:rPr>
          <w:color w:val="FF0000"/>
        </w:rPr>
        <w:t>, as well as</w:t>
      </w:r>
      <w:r w:rsidR="001A5207">
        <w:rPr>
          <w:color w:val="FF0000"/>
        </w:rPr>
        <w:t xml:space="preserve"> a small number of large companies </w:t>
      </w:r>
      <w:r w:rsidR="004869CC">
        <w:rPr>
          <w:color w:val="FF0000"/>
        </w:rPr>
        <w:t xml:space="preserve">who </w:t>
      </w:r>
      <w:r w:rsidR="0075487D">
        <w:rPr>
          <w:color w:val="FF0000"/>
        </w:rPr>
        <w:t>support</w:t>
      </w:r>
      <w:r w:rsidR="001A5207">
        <w:rPr>
          <w:color w:val="FF0000"/>
        </w:rPr>
        <w:t>ed</w:t>
      </w:r>
      <w:r w:rsidR="0075487D">
        <w:rPr>
          <w:color w:val="FF0000"/>
        </w:rPr>
        <w:t xml:space="preserve"> peacebuilding in areas previously not included in their social investments in partnership with the public </w:t>
      </w:r>
      <w:r w:rsidR="002D5E5B">
        <w:rPr>
          <w:color w:val="FF0000"/>
        </w:rPr>
        <w:t xml:space="preserve">and third </w:t>
      </w:r>
      <w:r w:rsidR="0075487D">
        <w:rPr>
          <w:color w:val="FF0000"/>
        </w:rPr>
        <w:t>sector</w:t>
      </w:r>
      <w:r w:rsidR="002D5E5B">
        <w:rPr>
          <w:color w:val="FF0000"/>
        </w:rPr>
        <w:t>s</w:t>
      </w:r>
      <w:r w:rsidR="004869CC">
        <w:rPr>
          <w:color w:val="FF0000"/>
        </w:rPr>
        <w:t>. However, according to the author,</w:t>
      </w:r>
      <w:r w:rsidR="002D5E5B">
        <w:rPr>
          <w:color w:val="FF0000"/>
        </w:rPr>
        <w:t xml:space="preserve"> changes and uncertainties in the political climate since 2017,</w:t>
      </w:r>
      <w:r w:rsidR="001A5207">
        <w:rPr>
          <w:color w:val="FF0000"/>
        </w:rPr>
        <w:t xml:space="preserve"> political polarization around the peace process, </w:t>
      </w:r>
      <w:r w:rsidR="002D5E5B">
        <w:rPr>
          <w:color w:val="FF0000"/>
        </w:rPr>
        <w:t xml:space="preserve">lack of clarity about </w:t>
      </w:r>
      <w:r w:rsidR="001A5207">
        <w:rPr>
          <w:color w:val="FF0000"/>
        </w:rPr>
        <w:t>the</w:t>
      </w:r>
      <w:r w:rsidR="002D5E5B">
        <w:rPr>
          <w:color w:val="FF0000"/>
        </w:rPr>
        <w:t xml:space="preserve"> manage</w:t>
      </w:r>
      <w:r w:rsidR="001A5207">
        <w:rPr>
          <w:color w:val="FF0000"/>
        </w:rPr>
        <w:t>ment of</w:t>
      </w:r>
      <w:r w:rsidR="002D5E5B">
        <w:rPr>
          <w:color w:val="FF0000"/>
        </w:rPr>
        <w:t xml:space="preserve"> </w:t>
      </w:r>
      <w:r w:rsidR="001A5207">
        <w:rPr>
          <w:color w:val="FF0000"/>
        </w:rPr>
        <w:t>private sector input by the government, and</w:t>
      </w:r>
      <w:r w:rsidR="002D5E5B">
        <w:rPr>
          <w:color w:val="FF0000"/>
        </w:rPr>
        <w:t xml:space="preserve"> the continuation of violence in many places tamed the initial drive. As a result, the private sector opted for a more cautious approach of social investment perceived as politically neutral</w:t>
      </w:r>
      <w:r w:rsidR="001274AF">
        <w:rPr>
          <w:color w:val="FF0000"/>
        </w:rPr>
        <w:t>.</w:t>
      </w:r>
      <w:r w:rsidR="002D5E5B">
        <w:rPr>
          <w:color w:val="FF0000"/>
        </w:rPr>
        <w:t xml:space="preserve"> </w:t>
      </w:r>
    </w:p>
    <w:p w14:paraId="2ED267D1" w14:textId="0592F4AA" w:rsidR="00DA76A1" w:rsidRDefault="00331711" w:rsidP="00D139B9">
      <w:pPr>
        <w:spacing w:line="360" w:lineRule="auto"/>
        <w:ind w:firstLine="709"/>
        <w:jc w:val="both"/>
        <w:rPr>
          <w:color w:val="FF0000"/>
        </w:rPr>
      </w:pPr>
      <w:r>
        <w:rPr>
          <w:color w:val="FF0000"/>
        </w:rPr>
        <w:t>Regarding international investment flows</w:t>
      </w:r>
      <w:r w:rsidRPr="00D65D65">
        <w:rPr>
          <w:color w:val="FF0000"/>
        </w:rPr>
        <w:t xml:space="preserve">, Colombia became the second highest recipient Foreign Direct Investment in 2016 in Latin America as a percentage of GDP and ‘it was named one of the 25 top Foreign Direct Investment destinations, according to the United Nations Conference on Trade and Development’ </w:t>
      </w:r>
      <w:r w:rsidRPr="00D65D65">
        <w:rPr>
          <w:color w:val="FF0000"/>
        </w:rPr>
        <w:fldChar w:fldCharType="begin"/>
      </w:r>
      <w:r w:rsidRPr="00D65D65">
        <w:rPr>
          <w:color w:val="FF0000"/>
        </w:rPr>
        <w:instrText xml:space="preserve"> ADDIN EN.CITE &lt;EndNote&gt;&lt;Cite&gt;&lt;Author&gt;Procolombia&lt;/Author&gt;&lt;Year&gt;2018&lt;/Year&gt;&lt;RecNum&gt;300&lt;/RecNum&gt;&lt;DisplayText&gt;(Procolombia 2018)&lt;/DisplayText&gt;&lt;record&gt;&lt;rec-number&gt;300&lt;/rec-number&gt;&lt;foreign-keys&gt;&lt;key app="EN" db-id="pxrs00xf1evt0iexta5vpzdn2eedas0ttd0z" timestamp="1729485393" guid="a1dd15f3-728f-4e29-bf4c-461ac35f9456"&gt;300&lt;/key&gt;&lt;/foreign-keys&gt;&lt;ref-type name="Blog"&gt;56&lt;/ref-type&gt;&lt;contributors&gt;&lt;authors&gt;&lt;author&gt;Procolombia&lt;/author&gt;&lt;/authors&gt;&lt;/contributors&gt;&lt;titles&gt;&lt;title&gt;An overview of foreign investment in Colombia&lt;/title&gt;&lt;secondary-title&gt;Information resources&lt;/secondary-title&gt;&lt;/titles&gt;&lt;number&gt;29 January 2018&lt;/number&gt;&lt;dates&gt;&lt;year&gt;2018&lt;/year&gt;&lt;/dates&gt;&lt;publisher&gt;Procolombia&lt;/publisher&gt;&lt;urls&gt;&lt;related-urls&gt;&lt;url&gt;https://investincolombia.com.co/en/resources/an-overview-of-foreign-direct-investment-in-colombia&lt;/url&gt;&lt;/related-urls&gt;&lt;/urls&gt;&lt;language&gt;English&lt;/language&gt;&lt;access-date&gt;21 October 2024&lt;/access-date&gt;&lt;/record&gt;&lt;/Cite&gt;&lt;/EndNote&gt;</w:instrText>
      </w:r>
      <w:r w:rsidRPr="00D65D65">
        <w:rPr>
          <w:color w:val="FF0000"/>
        </w:rPr>
        <w:fldChar w:fldCharType="separate"/>
      </w:r>
      <w:r w:rsidRPr="00D65D65">
        <w:rPr>
          <w:noProof/>
          <w:color w:val="FF0000"/>
        </w:rPr>
        <w:t>(Procolombia 2018)</w:t>
      </w:r>
      <w:r w:rsidRPr="00D65D65">
        <w:rPr>
          <w:color w:val="FF0000"/>
        </w:rPr>
        <w:fldChar w:fldCharType="end"/>
      </w:r>
      <w:r w:rsidRPr="00D65D65">
        <w:rPr>
          <w:color w:val="FF0000"/>
        </w:rPr>
        <w:t>.</w:t>
      </w:r>
      <w:r>
        <w:rPr>
          <w:color w:val="FF0000"/>
        </w:rPr>
        <w:t xml:space="preserve"> </w:t>
      </w:r>
      <w:r w:rsidR="00B10A3F" w:rsidRPr="00D65D65">
        <w:rPr>
          <w:color w:val="FF0000"/>
        </w:rPr>
        <w:t xml:space="preserve">However, the level of investment </w:t>
      </w:r>
      <w:r w:rsidR="00B10A3F">
        <w:rPr>
          <w:color w:val="FF0000"/>
        </w:rPr>
        <w:t>has been volatile</w:t>
      </w:r>
      <w:r w:rsidR="004869CC">
        <w:rPr>
          <w:color w:val="FF0000"/>
        </w:rPr>
        <w:t xml:space="preserve"> so far</w:t>
      </w:r>
      <w:r w:rsidR="00B10A3F">
        <w:rPr>
          <w:color w:val="FF0000"/>
        </w:rPr>
        <w:t>. I</w:t>
      </w:r>
      <w:r w:rsidR="00B10A3F" w:rsidRPr="00D65D65">
        <w:rPr>
          <w:color w:val="FF0000"/>
        </w:rPr>
        <w:t xml:space="preserve">n 2016 (US$13.85 bn) and </w:t>
      </w:r>
      <w:r w:rsidR="00B10A3F" w:rsidRPr="00D65D65">
        <w:rPr>
          <w:color w:val="FF0000"/>
        </w:rPr>
        <w:lastRenderedPageBreak/>
        <w:t xml:space="preserve">2017 (US$13.84bn) </w:t>
      </w:r>
      <w:r w:rsidR="00B10A3F">
        <w:rPr>
          <w:color w:val="FF0000"/>
        </w:rPr>
        <w:t xml:space="preserve">FDI </w:t>
      </w:r>
      <w:r w:rsidR="00B10A3F" w:rsidRPr="00D65D65">
        <w:rPr>
          <w:color w:val="FF0000"/>
        </w:rPr>
        <w:t xml:space="preserve">was still lower than in 2013 (US$16.21bn) and 2014 (US$16.17bn). In 2018 the level of investment reduced to US$11.54bn, going up again in 2019 to US$14.31bn and decreasing dramatically to US$7.69 in 2020 </w:t>
      </w:r>
      <w:r w:rsidR="00B10A3F" w:rsidRPr="00D65D65">
        <w:rPr>
          <w:color w:val="FF0000"/>
        </w:rPr>
        <w:fldChar w:fldCharType="begin"/>
      </w:r>
      <w:r w:rsidR="00B10A3F">
        <w:rPr>
          <w:color w:val="FF0000"/>
        </w:rPr>
        <w:instrText xml:space="preserve"> ADDIN EN.CITE &lt;EndNote&gt;&lt;Cite&gt;&lt;Author&gt;Sectorial&lt;/Author&gt;&lt;Year&gt;2020&lt;/Year&gt;&lt;RecNum&gt;301&lt;/RecNum&gt;&lt;DisplayText&gt;(Sectorial 2020)&lt;/DisplayText&gt;&lt;record&gt;&lt;rec-number&gt;301&lt;/rec-number&gt;&lt;foreign-keys&gt;&lt;key app="EN" db-id="pxrs00xf1evt0iexta5vpzdn2eedas0ttd0z" timestamp="1729486288" guid="55768ce3-767e-4d2f-a736-0f68bd468748"&gt;301&lt;/key&gt;&lt;/foreign-keys&gt;&lt;ref-type name="Figure"&gt;37&lt;/ref-type&gt;&lt;contributors&gt;&lt;authors&gt;&lt;author&gt;Sectorial&lt;/author&gt;&lt;/authors&gt;&lt;/contributors&gt;&lt;titles&gt;&lt;title&gt;Foreign direct investment (FDI) in Colombia from 2006 to 2020 (in billion U.S. dollars)&lt;/title&gt;&lt;/titles&gt;&lt;dates&gt;&lt;year&gt;2020&lt;/year&gt;&lt;pub-dates&gt;&lt;date&gt;9 August 2024&lt;/date&gt;&lt;/pub-dates&gt;&lt;/dates&gt;&lt;pub-location&gt;Statista&lt;/pub-location&gt;&lt;publisher&gt;Statista.inc&lt;/publisher&gt;&lt;urls&gt;&lt;related-urls&gt;&lt;url&gt;https://www-statista-com.ezproxy.hope.ac.uk/statistics/748532/fdi-colombia/&lt;/url&gt;&lt;/related-urls&gt;&lt;/urls&gt;&lt;language&gt;English&lt;/language&gt;&lt;access-date&gt;21 October 2024&lt;/access-date&gt;&lt;/record&gt;&lt;/Cite&gt;&lt;/EndNote&gt;</w:instrText>
      </w:r>
      <w:r w:rsidR="00B10A3F" w:rsidRPr="00D65D65">
        <w:rPr>
          <w:color w:val="FF0000"/>
        </w:rPr>
        <w:fldChar w:fldCharType="separate"/>
      </w:r>
      <w:r w:rsidR="00B10A3F" w:rsidRPr="00D65D65">
        <w:rPr>
          <w:noProof/>
          <w:color w:val="FF0000"/>
        </w:rPr>
        <w:t>(Sectorial 2020)</w:t>
      </w:r>
      <w:r w:rsidR="00B10A3F" w:rsidRPr="00D65D65">
        <w:rPr>
          <w:color w:val="FF0000"/>
        </w:rPr>
        <w:fldChar w:fldCharType="end"/>
      </w:r>
      <w:r w:rsidR="00B10A3F" w:rsidRPr="00D65D65">
        <w:rPr>
          <w:color w:val="FF0000"/>
        </w:rPr>
        <w:t xml:space="preserve">. </w:t>
      </w:r>
      <w:r>
        <w:rPr>
          <w:color w:val="FF0000"/>
        </w:rPr>
        <w:t>By 2024, Colombia was the fifth place in Latin America and the Caribbean for FDI flows</w:t>
      </w:r>
      <w:r w:rsidR="00154DE1">
        <w:rPr>
          <w:color w:val="FF0000"/>
        </w:rPr>
        <w:t>, mainly from USA, Spain, the British Territory of Anguilla, the UK, Switzerland and Mexico</w:t>
      </w:r>
      <w:r>
        <w:rPr>
          <w:color w:val="FF0000"/>
        </w:rPr>
        <w:t xml:space="preserve"> </w:t>
      </w:r>
      <w:r>
        <w:rPr>
          <w:color w:val="FF0000"/>
        </w:rPr>
        <w:fldChar w:fldCharType="begin"/>
      </w:r>
      <w:r>
        <w:rPr>
          <w:color w:val="FF0000"/>
        </w:rPr>
        <w:instrText xml:space="preserve"> ADDIN EN.CITE &lt;EndNote&gt;&lt;Cite&gt;&lt;Author&gt;ECLA&lt;/Author&gt;&lt;Year&gt;2024&lt;/Year&gt;&lt;RecNum&gt;303&lt;/RecNum&gt;&lt;DisplayText&gt;(ECLA 2024)&lt;/DisplayText&gt;&lt;record&gt;&lt;rec-number&gt;303&lt;/rec-number&gt;&lt;foreign-keys&gt;&lt;key app="EN" db-id="pxrs00xf1evt0iexta5vpzdn2eedas0ttd0z" timestamp="1729487296" guid="83a47480-a211-48b7-8d74-bcd391e902ab"&gt;303&lt;/key&gt;&lt;/foreign-keys&gt;&lt;ref-type name="Report"&gt;27&lt;/ref-type&gt;&lt;contributors&gt;&lt;authors&gt;&lt;author&gt;ECLA&lt;/author&gt;&lt;/authors&gt;&lt;tertiary-authors&gt;&lt;author&gt;United Nations&lt;/author&gt;&lt;/tertiary-authors&gt;&lt;/contributors&gt;&lt;titles&gt;&lt;title&gt;Foreign Direct Investment in Latin America and the Caribbean, 2024&lt;/title&gt;&lt;/titles&gt;&lt;dates&gt;&lt;year&gt;2024&lt;/year&gt;&lt;pub-dates&gt;&lt;date&gt;August 2024&lt;/date&gt;&lt;/pub-dates&gt;&lt;/dates&gt;&lt;pub-location&gt;United Nations, Santiago&lt;/pub-location&gt;&lt;publisher&gt;United Nations&lt;/publisher&gt;&lt;urls&gt;&lt;related-urls&gt;&lt;url&gt;https://www.cepal.org/en/publications/80565-foreign-direct-investment-latin-america-and-caribbean-2024&lt;/url&gt;&lt;/related-urls&gt;&lt;/urls&gt;&lt;language&gt;English&lt;/language&gt;&lt;access-date&gt;21 October 2024&lt;/access-date&gt;&lt;/record&gt;&lt;/Cite&gt;&lt;/EndNote&gt;</w:instrText>
      </w:r>
      <w:r>
        <w:rPr>
          <w:color w:val="FF0000"/>
        </w:rPr>
        <w:fldChar w:fldCharType="separate"/>
      </w:r>
      <w:r>
        <w:rPr>
          <w:noProof/>
          <w:color w:val="FF0000"/>
        </w:rPr>
        <w:t>(ECLA 2024)</w:t>
      </w:r>
      <w:r>
        <w:rPr>
          <w:color w:val="FF0000"/>
        </w:rPr>
        <w:fldChar w:fldCharType="end"/>
      </w:r>
      <w:r>
        <w:rPr>
          <w:color w:val="FF0000"/>
        </w:rPr>
        <w:t>.</w:t>
      </w:r>
      <w:r w:rsidRPr="00D65D65">
        <w:rPr>
          <w:color w:val="FF0000"/>
        </w:rPr>
        <w:t xml:space="preserve"> </w:t>
      </w:r>
      <w:r w:rsidR="004869CC">
        <w:rPr>
          <w:color w:val="FF0000"/>
        </w:rPr>
        <w:t>Importantly for this discussion</w:t>
      </w:r>
      <w:r w:rsidR="00B10A3F">
        <w:rPr>
          <w:color w:val="FF0000"/>
        </w:rPr>
        <w:t>, by</w:t>
      </w:r>
      <w:r w:rsidRPr="00D65D65">
        <w:rPr>
          <w:color w:val="FF0000"/>
        </w:rPr>
        <w:t xml:space="preserve"> 2018, Natural resources was the second highest source of investment (US$4.4bn) after services (US$5.79bn) in the country </w:t>
      </w:r>
      <w:r w:rsidRPr="00D65D65">
        <w:rPr>
          <w:color w:val="FF0000"/>
        </w:rPr>
        <w:fldChar w:fldCharType="begin"/>
      </w:r>
      <w:r>
        <w:rPr>
          <w:color w:val="FF0000"/>
        </w:rPr>
        <w:instrText xml:space="preserve"> ADDIN EN.CITE &lt;EndNote&gt;&lt;Cite&gt;&lt;Author&gt;ECLA&lt;/Author&gt;&lt;Year&gt;2019&lt;/Year&gt;&lt;RecNum&gt;302&lt;/RecNum&gt;&lt;DisplayText&gt;(ECLA 2019)&lt;/DisplayText&gt;&lt;record&gt;&lt;rec-number&gt;302&lt;/rec-number&gt;&lt;foreign-keys&gt;&lt;key app="EN" db-id="pxrs00xf1evt0iexta5vpzdn2eedas0ttd0z" timestamp="1729486728" guid="c690e8a8-6f02-4646-afbd-cead882629eb"&gt;302&lt;/key&gt;&lt;/foreign-keys&gt;&lt;ref-type name="Figure"&gt;37&lt;/ref-type&gt;&lt;contributors&gt;&lt;authors&gt;&lt;author&gt;ECLA&lt;/author&gt;&lt;/authors&gt;&lt;/contributors&gt;&lt;titles&gt;&lt;title&gt;Foreign direct investment in Colombia in 2018, by sector (in billion U.S. dollars)&lt;/title&gt;&lt;/titles&gt;&lt;dates&gt;&lt;year&gt;2019&lt;/year&gt;&lt;/dates&gt;&lt;pub-location&gt;Statista&lt;/pub-location&gt;&lt;publisher&gt;Statista Inc.&lt;/publisher&gt;&lt;urls&gt;&lt;related-urls&gt;&lt;url&gt;https://www-statista-com.ezproxy.hope.ac.uk/statistics/749402/fdi-colombia-by-sector/&lt;/url&gt;&lt;/related-urls&gt;&lt;/urls&gt;&lt;language&gt;English&lt;/language&gt;&lt;access-date&gt;21 October 2024&lt;/access-date&gt;&lt;/record&gt;&lt;/Cite&gt;&lt;/EndNote&gt;</w:instrText>
      </w:r>
      <w:r w:rsidRPr="00D65D65">
        <w:rPr>
          <w:color w:val="FF0000"/>
        </w:rPr>
        <w:fldChar w:fldCharType="separate"/>
      </w:r>
      <w:r>
        <w:rPr>
          <w:noProof/>
          <w:color w:val="FF0000"/>
        </w:rPr>
        <w:t>(ECLA 2019)</w:t>
      </w:r>
      <w:r w:rsidRPr="00D65D65">
        <w:rPr>
          <w:color w:val="FF0000"/>
        </w:rPr>
        <w:fldChar w:fldCharType="end"/>
      </w:r>
      <w:r w:rsidRPr="00D65D65">
        <w:rPr>
          <w:color w:val="FF0000"/>
        </w:rPr>
        <w:t>.</w:t>
      </w:r>
      <w:r>
        <w:rPr>
          <w:color w:val="FF0000"/>
        </w:rPr>
        <w:t xml:space="preserve"> By 2024, ‘</w:t>
      </w:r>
      <w:r w:rsidRPr="00331711">
        <w:rPr>
          <w:color w:val="FF0000"/>
        </w:rPr>
        <w:t>Colombia saw a 45% increase in FDI inflows in the sector, representing the largest amount since 2014 and accounting for 24% of the regional total</w:t>
      </w:r>
      <w:r>
        <w:rPr>
          <w:color w:val="FF0000"/>
        </w:rPr>
        <w:t>’</w:t>
      </w:r>
      <w:r>
        <w:rPr>
          <w:color w:val="FF0000"/>
        </w:rPr>
        <w:fldChar w:fldCharType="begin"/>
      </w:r>
      <w:r>
        <w:rPr>
          <w:color w:val="FF0000"/>
        </w:rPr>
        <w:instrText xml:space="preserve"> ADDIN EN.CITE &lt;EndNote&gt;&lt;Cite&gt;&lt;Author&gt;ECLA&lt;/Author&gt;&lt;Year&gt;2024&lt;/Year&gt;&lt;RecNum&gt;303&lt;/RecNum&gt;&lt;DisplayText&gt;(ECLA 2024)&lt;/DisplayText&gt;&lt;record&gt;&lt;rec-number&gt;303&lt;/rec-number&gt;&lt;foreign-keys&gt;&lt;key app="EN" db-id="pxrs00xf1evt0iexta5vpzdn2eedas0ttd0z" timestamp="1729487296" guid="83a47480-a211-48b7-8d74-bcd391e902ab"&gt;303&lt;/key&gt;&lt;/foreign-keys&gt;&lt;ref-type name="Report"&gt;27&lt;/ref-type&gt;&lt;contributors&gt;&lt;authors&gt;&lt;author&gt;ECLA&lt;/author&gt;&lt;/authors&gt;&lt;tertiary-authors&gt;&lt;author&gt;United Nations&lt;/author&gt;&lt;/tertiary-authors&gt;&lt;/contributors&gt;&lt;titles&gt;&lt;title&gt;Foreign Direct Investment in Latin America and the Caribbean, 2024&lt;/title&gt;&lt;/titles&gt;&lt;dates&gt;&lt;year&gt;2024&lt;/year&gt;&lt;pub-dates&gt;&lt;date&gt;August 2024&lt;/date&gt;&lt;/pub-dates&gt;&lt;/dates&gt;&lt;pub-location&gt;United Nations, Santiago&lt;/pub-location&gt;&lt;publisher&gt;United Nations&lt;/publisher&gt;&lt;urls&gt;&lt;related-urls&gt;&lt;url&gt;https://www.cepal.org/en/publications/80565-foreign-direct-investment-latin-america-and-caribbean-2024&lt;/url&gt;&lt;/related-urls&gt;&lt;/urls&gt;&lt;language&gt;English&lt;/language&gt;&lt;access-date&gt;21 October 2024&lt;/access-date&gt;&lt;/record&gt;&lt;/Cite&gt;&lt;/EndNote&gt;</w:instrText>
      </w:r>
      <w:r>
        <w:rPr>
          <w:color w:val="FF0000"/>
        </w:rPr>
        <w:fldChar w:fldCharType="separate"/>
      </w:r>
      <w:r>
        <w:rPr>
          <w:noProof/>
          <w:color w:val="FF0000"/>
        </w:rPr>
        <w:t>(ECLA 2024)</w:t>
      </w:r>
      <w:r>
        <w:rPr>
          <w:color w:val="FF0000"/>
        </w:rPr>
        <w:fldChar w:fldCharType="end"/>
      </w:r>
      <w:r>
        <w:rPr>
          <w:color w:val="FF0000"/>
        </w:rPr>
        <w:t>.</w:t>
      </w:r>
      <w:r w:rsidRPr="00D65D65">
        <w:rPr>
          <w:color w:val="FF0000"/>
        </w:rPr>
        <w:t xml:space="preserve"> </w:t>
      </w:r>
    </w:p>
    <w:p w14:paraId="5840E739" w14:textId="635429BF" w:rsidR="008B61CF" w:rsidRDefault="00041951" w:rsidP="00D139B9">
      <w:pPr>
        <w:spacing w:line="360" w:lineRule="auto"/>
        <w:ind w:firstLine="709"/>
        <w:jc w:val="both"/>
      </w:pPr>
      <w:r w:rsidRPr="009F76AF">
        <w:t>McClanahan and others have pointed</w:t>
      </w:r>
      <w:r w:rsidR="006832FD" w:rsidRPr="009F76AF">
        <w:t>, from a critical perspective,</w:t>
      </w:r>
      <w:r w:rsidRPr="009F76AF">
        <w:t xml:space="preserve"> </w:t>
      </w:r>
      <w:r w:rsidR="006832FD" w:rsidRPr="009F76AF">
        <w:t>that the environment in Colombia has been seen as a ‘key site in economic transition’ post-conflict which needs to be securitised and pacified to protect capital flows</w:t>
      </w:r>
      <w:r w:rsidR="00BF443B">
        <w:t xml:space="preserve">. </w:t>
      </w:r>
      <w:r w:rsidR="00ED1FC5" w:rsidRPr="002C6CCB">
        <w:t>T</w:t>
      </w:r>
      <w:r w:rsidR="004703C6" w:rsidRPr="002C6CCB">
        <w:t xml:space="preserve">raditional government-led </w:t>
      </w:r>
      <w:proofErr w:type="spellStart"/>
      <w:r w:rsidR="004703C6" w:rsidRPr="002C6CCB">
        <w:t>extractivism</w:t>
      </w:r>
      <w:proofErr w:type="spellEnd"/>
      <w:r w:rsidR="004703C6" w:rsidRPr="002C6CCB">
        <w:t xml:space="preserve"> and securitization</w:t>
      </w:r>
      <w:r w:rsidR="008C47DD" w:rsidRPr="002C6CCB">
        <w:t xml:space="preserve"> mainly in favour of private actors </w:t>
      </w:r>
      <w:r w:rsidR="008C47DD" w:rsidRPr="002C6CCB">
        <w:fldChar w:fldCharType="begin"/>
      </w:r>
      <w:r w:rsidR="00CC2FBF" w:rsidRPr="002C6CCB">
        <w:instrText xml:space="preserve"> ADDIN EN.CITE &lt;EndNote&gt;&lt;Cite&gt;&lt;Author&gt;Vélez Torres&lt;/Author&gt;&lt;Year&gt;2014&lt;/Year&gt;&lt;RecNum&gt;224&lt;/RecNum&gt;&lt;DisplayText&gt;(Vélez Torres 2014)&lt;/DisplayText&gt;&lt;record&gt;&lt;rec-number&gt;224&lt;/rec-number&gt;&lt;foreign-keys&gt;&lt;key app="EN" db-id="pxrs00xf1evt0iexta5vpzdn2eedas0ttd0z" timestamp="1701669138" guid="498d6ea9-2b73-4177-99c0-1f8b3654b3d5"&gt;224&lt;/key&gt;&lt;/foreign-keys&gt;&lt;ref-type name="Journal Article"&gt;17&lt;/ref-type&gt;&lt;contributors&gt;&lt;authors&gt;&lt;author&gt;Vélez Torres, Irene&lt;/author&gt;&lt;/authors&gt;&lt;/contributors&gt;&lt;titles&gt;&lt;title&gt;Governmental extractivism in Colombia: Legislation, securitization and the local settings of mining control&lt;/title&gt;&lt;secondary-title&gt;Political Geography&lt;/secondary-title&gt;&lt;/titles&gt;&lt;periodical&gt;&lt;full-title&gt;Political geography&lt;/full-title&gt;&lt;/periodical&gt;&lt;pages&gt;68-78&lt;/pages&gt;&lt;volume&gt;38&lt;/volume&gt;&lt;edition&gt;9 January 2014&lt;/edition&gt;&lt;dates&gt;&lt;year&gt;2014&lt;/year&gt;&lt;/dates&gt;&lt;urls&gt;&lt;/urls&gt;&lt;electronic-resource-num&gt;https://doi.org/10.1016/j.polgeo.2013.11.008&lt;/electronic-resource-num&gt;&lt;remote-database-name&gt;Elsevier&lt;/remote-database-name&gt;&lt;language&gt;English&lt;/language&gt;&lt;/record&gt;&lt;/Cite&gt;&lt;/EndNote&gt;</w:instrText>
      </w:r>
      <w:r w:rsidR="008C47DD" w:rsidRPr="002C6CCB">
        <w:fldChar w:fldCharType="separate"/>
      </w:r>
      <w:r w:rsidR="008C47DD" w:rsidRPr="002C6CCB">
        <w:rPr>
          <w:noProof/>
        </w:rPr>
        <w:t>(Vélez Torres 2014)</w:t>
      </w:r>
      <w:r w:rsidR="008C47DD" w:rsidRPr="002C6CCB">
        <w:fldChar w:fldCharType="end"/>
      </w:r>
      <w:r w:rsidR="006832FD" w:rsidRPr="002C6CCB">
        <w:t xml:space="preserve">, </w:t>
      </w:r>
      <w:r w:rsidR="0042231A" w:rsidRPr="002C6CCB">
        <w:t>is</w:t>
      </w:r>
      <w:r w:rsidR="00BF443B" w:rsidRPr="002C6CCB">
        <w:t xml:space="preserve"> added to increased </w:t>
      </w:r>
      <w:r w:rsidRPr="002C6CCB">
        <w:t>attempts of multinational corporations to take advantage of areas left by FARC</w:t>
      </w:r>
      <w:r w:rsidR="00BF443B" w:rsidRPr="002C6CCB">
        <w:t>. The results are</w:t>
      </w:r>
      <w:r w:rsidRPr="002C6CCB">
        <w:t xml:space="preserve"> </w:t>
      </w:r>
      <w:r w:rsidR="00BF443B" w:rsidRPr="002C6CCB">
        <w:t>higher</w:t>
      </w:r>
      <w:r w:rsidRPr="002C6CCB">
        <w:t xml:space="preserve"> deforestation</w:t>
      </w:r>
      <w:r w:rsidR="00BF443B" w:rsidRPr="002C6CCB">
        <w:t xml:space="preserve"> rates</w:t>
      </w:r>
      <w:r w:rsidRPr="002C6CCB">
        <w:t xml:space="preserve"> </w:t>
      </w:r>
      <w:r w:rsidR="006832FD" w:rsidRPr="002C6CCB">
        <w:t>(</w:t>
      </w:r>
      <w:r w:rsidRPr="002C6CCB">
        <w:t>by 44 per cent only in 2017</w:t>
      </w:r>
      <w:r w:rsidR="006832FD" w:rsidRPr="002C6CCB">
        <w:t xml:space="preserve">), </w:t>
      </w:r>
      <w:r w:rsidR="00BF443B" w:rsidRPr="002C6CCB">
        <w:t xml:space="preserve">along with </w:t>
      </w:r>
      <w:r w:rsidR="006832FD" w:rsidRPr="002C6CCB">
        <w:t xml:space="preserve">exploitation and violence against local and marginalised population </w:t>
      </w:r>
      <w:r w:rsidR="00694B27" w:rsidRPr="002C6CCB">
        <w:fldChar w:fldCharType="begin"/>
      </w:r>
      <w:r w:rsidR="00694B27" w:rsidRPr="002C6CCB">
        <w:instrText xml:space="preserve"> ADDIN EN.CITE &lt;EndNote&gt;&lt;Cite&gt;&lt;Author&gt;McClanahan&lt;/Author&gt;&lt;Year&gt;2019&lt;/Year&gt;&lt;RecNum&gt;140&lt;/RecNum&gt;&lt;DisplayText&gt;(McClanahan, Sanchez Parra, and Brisman 2019)&lt;/DisplayText&gt;&lt;record&gt;&lt;rec-number&gt;140&lt;/rec-number&gt;&lt;foreign-keys&gt;&lt;key app="EN" db-id="pxrs00xf1evt0iexta5vpzdn2eedas0ttd0z" timestamp="1688562411" guid="07aedfc7-7628-41f4-aa4c-385eb10fae00"&gt;140&lt;/key&gt;&lt;/foreign-keys&gt;&lt;ref-type name="Journal Article"&gt;17&lt;/ref-type&gt;&lt;contributors&gt;&lt;authors&gt;&lt;author&gt;McClanahan, Bill&lt;/author&gt;&lt;author&gt;Sanchez Parra, Tatiana&lt;/author&gt;&lt;author&gt;Brisman, Avi&lt;/author&gt;&lt;/authors&gt;&lt;/contributors&gt;&lt;titles&gt;&lt;title&gt;Conflict, environment and transition: Colombia, ecology and tourism after demobilisation&lt;/title&gt;&lt;secondary-title&gt;International journal for crime, justice and social democracy&lt;/secondary-title&gt;&lt;/titles&gt;&lt;periodical&gt;&lt;full-title&gt;International journal for crime, justice and social democracy&lt;/full-title&gt;&lt;/periodical&gt;&lt;pages&gt;74-88&lt;/pages&gt;&lt;volume&gt;8&lt;/volume&gt;&lt;number&gt;3&lt;/number&gt;&lt;keywords&gt;&lt;keyword&gt;Colombia&lt;/keyword&gt;&lt;keyword&gt;Conflicts&lt;/keyword&gt;&lt;keyword&gt;CONSERVATION&lt;/keyword&gt;&lt;keyword&gt;Conservation and restoration&lt;/keyword&gt;&lt;keyword&gt;Deforestation&lt;/keyword&gt;&lt;keyword&gt;Economic conditions&lt;/keyword&gt;&lt;keyword&gt;Economic development&lt;/keyword&gt;&lt;keyword&gt;Economic development projects&lt;/keyword&gt;&lt;keyword&gt;Ecotourism&lt;/keyword&gt;&lt;keyword&gt;Environmental aspects&lt;/keyword&gt;&lt;keyword&gt;ENVIRONMENTAL PROTECTION&lt;/keyword&gt;&lt;keyword&gt;Native peoples&lt;/keyword&gt;&lt;keyword&gt;NATURAL RESOURCES&lt;/keyword&gt;&lt;keyword&gt;pacification&lt;/keyword&gt;&lt;keyword&gt;Peace&lt;/keyword&gt;&lt;keyword&gt;Social aspects&lt;/keyword&gt;&lt;keyword&gt;TOURISM&lt;/keyword&gt;&lt;keyword&gt;Transitional justice&lt;/keyword&gt;&lt;/keywords&gt;&lt;dates&gt;&lt;year&gt;2019&lt;/year&gt;&lt;/dates&gt;&lt;pub-location&gt;Brisbane&lt;/pub-location&gt;&lt;publisher&gt;Queensland University of Technology&lt;/publisher&gt;&lt;isbn&gt;2202-8005&lt;/isbn&gt;&lt;urls&gt;&lt;/urls&gt;&lt;electronic-resource-num&gt;10.5204/ijcjsd.v8i3.1246&lt;/electronic-resource-num&gt;&lt;/record&gt;&lt;/Cite&gt;&lt;/EndNote&gt;</w:instrText>
      </w:r>
      <w:r w:rsidR="00694B27" w:rsidRPr="002C6CCB">
        <w:fldChar w:fldCharType="separate"/>
      </w:r>
      <w:r w:rsidR="00694B27" w:rsidRPr="002C6CCB">
        <w:rPr>
          <w:noProof/>
        </w:rPr>
        <w:t>(McClanahan, Sanchez Parra, and Brisman 2019)</w:t>
      </w:r>
      <w:r w:rsidR="00694B27" w:rsidRPr="002C6CCB">
        <w:fldChar w:fldCharType="end"/>
      </w:r>
      <w:r w:rsidR="008041F4" w:rsidRPr="002C6CCB">
        <w:t xml:space="preserve">. </w:t>
      </w:r>
      <w:r w:rsidR="00F10F8F" w:rsidRPr="002C6CCB">
        <w:t xml:space="preserve">Krause and others </w:t>
      </w:r>
      <w:r w:rsidR="00F44E31" w:rsidRPr="002C6CCB">
        <w:t>account for 66 per cent of deforestation in the Amazon by 2019</w:t>
      </w:r>
      <w:r w:rsidR="001E2A6B" w:rsidRPr="002C6CCB">
        <w:t xml:space="preserve">, </w:t>
      </w:r>
      <w:r w:rsidR="00F44E31" w:rsidRPr="002C6CCB">
        <w:t xml:space="preserve">accompanied by higher levels of violence </w:t>
      </w:r>
      <w:r w:rsidR="00013C88" w:rsidRPr="002C6CCB">
        <w:t xml:space="preserve">against communities and social leaders </w:t>
      </w:r>
      <w:r w:rsidR="00F44E31" w:rsidRPr="002C6CCB">
        <w:t xml:space="preserve">after </w:t>
      </w:r>
      <w:r w:rsidR="00360B9F" w:rsidRPr="002C6CCB">
        <w:t xml:space="preserve">the withdrawal of FARC from </w:t>
      </w:r>
      <w:r w:rsidR="00F44E31" w:rsidRPr="002C6CCB">
        <w:t xml:space="preserve">those </w:t>
      </w:r>
      <w:r w:rsidR="006237F1" w:rsidRPr="002C6CCB">
        <w:t>areas</w:t>
      </w:r>
      <w:r w:rsidR="00360B9F" w:rsidRPr="002C6CCB">
        <w:t xml:space="preserve">. </w:t>
      </w:r>
      <w:r w:rsidR="00013C88" w:rsidRPr="002C6CCB">
        <w:t>Such</w:t>
      </w:r>
      <w:r w:rsidR="00F44E31" w:rsidRPr="002C6CCB">
        <w:t xml:space="preserve"> context</w:t>
      </w:r>
      <w:r w:rsidR="00F82B00" w:rsidRPr="002C6CCB">
        <w:t xml:space="preserve"> </w:t>
      </w:r>
      <w:r w:rsidR="00013C88" w:rsidRPr="002C6CCB">
        <w:t xml:space="preserve">can’t be understood without taking into account intensified </w:t>
      </w:r>
      <w:r w:rsidR="00F82B00" w:rsidRPr="002C6CCB">
        <w:t>d</w:t>
      </w:r>
      <w:r w:rsidR="00F44E26" w:rsidRPr="002C6CCB">
        <w:t xml:space="preserve">ynamics of </w:t>
      </w:r>
      <w:r w:rsidR="006237F1" w:rsidRPr="002C6CCB">
        <w:t>land grabbing</w:t>
      </w:r>
      <w:r w:rsidR="00360B9F" w:rsidRPr="002C6CCB">
        <w:t xml:space="preserve"> and</w:t>
      </w:r>
      <w:r w:rsidR="006237F1" w:rsidRPr="002C6CCB">
        <w:t xml:space="preserve"> speculation</w:t>
      </w:r>
      <w:r w:rsidR="00F82B00" w:rsidRPr="002C6CCB">
        <w:t xml:space="preserve"> driven by </w:t>
      </w:r>
      <w:r w:rsidR="003F0324" w:rsidRPr="002C6CCB">
        <w:t xml:space="preserve">foreign investment and integration to international </w:t>
      </w:r>
      <w:r w:rsidR="004C3726" w:rsidRPr="002C6CCB">
        <w:t>markets</w:t>
      </w:r>
      <w:r w:rsidR="00F82B00" w:rsidRPr="002C6CCB">
        <w:t xml:space="preserve"> </w:t>
      </w:r>
      <w:r w:rsidR="003F0324" w:rsidRPr="002C6CCB">
        <w:t>of</w:t>
      </w:r>
      <w:r w:rsidR="00F44E26" w:rsidRPr="002C6CCB">
        <w:t xml:space="preserve"> </w:t>
      </w:r>
      <w:r w:rsidR="006237F1" w:rsidRPr="002C6CCB">
        <w:t xml:space="preserve">agricultural, livestock, extractive </w:t>
      </w:r>
      <w:r w:rsidR="004C3726" w:rsidRPr="002C6CCB">
        <w:t>commodities</w:t>
      </w:r>
      <w:r w:rsidR="003F0324" w:rsidRPr="002C6CCB">
        <w:t xml:space="preserve"> </w:t>
      </w:r>
      <w:r w:rsidR="00F10F8F" w:rsidRPr="002C6CCB">
        <w:t>and</w:t>
      </w:r>
      <w:r w:rsidR="003F0324" w:rsidRPr="002C6CCB">
        <w:t xml:space="preserve"> illicit </w:t>
      </w:r>
      <w:r w:rsidR="00BF443B" w:rsidRPr="002C6CCB">
        <w:t>goods</w:t>
      </w:r>
      <w:r w:rsidR="00F44E31" w:rsidRPr="002C6CCB">
        <w:t xml:space="preserve"> </w:t>
      </w:r>
      <w:r w:rsidR="00F82B00" w:rsidRPr="002C6CCB">
        <w:fldChar w:fldCharType="begin"/>
      </w:r>
      <w:r w:rsidR="008C47DD" w:rsidRPr="002C6CCB">
        <w:instrText xml:space="preserve"> ADDIN EN.CITE &lt;EndNote&gt;&lt;Cite&gt;&lt;Author&gt;Krause&lt;/Author&gt;&lt;Year&gt;2022&lt;/Year&gt;&lt;RecNum&gt;221&lt;/RecNum&gt;&lt;Suffix&gt;Jespersgaard Jakobsen et al.`, this issue`; Roy-Grégoire and Anzueto`, this issue&lt;/Suffix&gt;&lt;DisplayText&gt;(Krause et al. 2022, Jespersgaard Jakobsen et al., this issue; Roy-Grégoire and Anzueto, this issue)&lt;/DisplayText&gt;&lt;record&gt;&lt;rec-number&gt;221&lt;/rec-number&gt;&lt;foreign-keys&gt;&lt;key app="EN" db-id="pxrs00xf1evt0iexta5vpzdn2eedas0ttd0z" timestamp="1701064670" guid="4b68b9e5-36c6-4f1e-b7ae-ac789f672e6e"&gt;221&lt;/key&gt;&lt;/foreign-keys&gt;&lt;ref-type name="Journal Article"&gt;17&lt;/ref-type&gt;&lt;contributors&gt;&lt;authors&gt;&lt;author&gt;Krause, Torsten&lt;/author&gt;&lt;author&gt;Clerici, Nicola&lt;/author&gt;&lt;author&gt;Murcia López, Jesica &lt;/author&gt;&lt;author&gt;Sánchez, Paula Andrea&lt;/author&gt;&lt;author&gt;Valencia, Sandra&lt;/author&gt;&lt;/authors&gt;&lt;/contributors&gt;&lt;titles&gt;&lt;title&gt;A new war on nature and people: taking stock of the Colombian peace agreement&lt;/title&gt;&lt;secondary-title&gt;Global Sustainability&lt;/secondary-title&gt;&lt;/titles&gt;&lt;periodical&gt;&lt;full-title&gt;Global Sustainability&lt;/full-title&gt;&lt;/periodical&gt;&lt;pages&gt;1-7&lt;/pages&gt;&lt;volume&gt;5&lt;/volume&gt;&lt;dates&gt;&lt;year&gt;2022&lt;/year&gt;&lt;/dates&gt;&lt;urls&gt;&lt;related-urls&gt;&lt;url&gt;http://ezproxy.hope.ac.uk/login?url=https://www.proquest.com/scholarly-journals/new-war-on-nature-people-taking-stock-colombian/docview/2774942545/se-2&lt;/url&gt;&lt;/related-urls&gt;&lt;/urls&gt;&lt;electronic-resource-num&gt;DOI:10.1017/sus.2022.15&lt;/electronic-resource-num&gt;&lt;remote-database-provider&gt;ProQuest&lt;/remote-database-provider&gt;&lt;language&gt;English&lt;/language&gt;&lt;access-date&gt;27 November 2023&lt;/access-date&gt;&lt;/record&gt;&lt;/Cite&gt;&lt;/EndNote&gt;</w:instrText>
      </w:r>
      <w:r w:rsidR="00F82B00" w:rsidRPr="002C6CCB">
        <w:fldChar w:fldCharType="separate"/>
      </w:r>
      <w:r w:rsidR="008C47DD" w:rsidRPr="002C6CCB">
        <w:rPr>
          <w:noProof/>
        </w:rPr>
        <w:t>(Krause et al. 2022, Jespersgaard Jakobsen et al., this issue; Roy-Grégoire and Anzueto, this issue)</w:t>
      </w:r>
      <w:r w:rsidR="00F82B00" w:rsidRPr="002C6CCB">
        <w:fldChar w:fldCharType="end"/>
      </w:r>
      <w:r w:rsidR="00F82B00" w:rsidRPr="002C6CCB">
        <w:t xml:space="preserve">. </w:t>
      </w:r>
    </w:p>
    <w:p w14:paraId="54B915AA" w14:textId="0BE67F12" w:rsidR="00B0715A" w:rsidRDefault="00B0715A" w:rsidP="00D139B9">
      <w:pPr>
        <w:spacing w:line="360" w:lineRule="auto"/>
        <w:ind w:firstLine="709"/>
        <w:jc w:val="both"/>
        <w:rPr>
          <w:color w:val="FF0000"/>
        </w:rPr>
      </w:pPr>
      <w:r w:rsidRPr="009F76AF">
        <w:t xml:space="preserve">Regarding </w:t>
      </w:r>
      <w:r w:rsidR="00EC7D35" w:rsidRPr="009F76AF">
        <w:t xml:space="preserve">smaller cities such as </w:t>
      </w:r>
      <w:r w:rsidRPr="009F76AF">
        <w:t>Tumaco</w:t>
      </w:r>
      <w:r w:rsidR="00EC7D35" w:rsidRPr="009F76AF">
        <w:t>,</w:t>
      </w:r>
      <w:r w:rsidRPr="009F76AF">
        <w:t xml:space="preserve"> previously mentioned, </w:t>
      </w:r>
      <w:r w:rsidR="004C0C89" w:rsidRPr="009F76AF">
        <w:t xml:space="preserve">spatial </w:t>
      </w:r>
      <w:r w:rsidRPr="009F76AF">
        <w:t>transformation</w:t>
      </w:r>
      <w:r w:rsidR="00DF55A9" w:rsidRPr="009F76AF">
        <w:t xml:space="preserve"> narratives</w:t>
      </w:r>
      <w:r w:rsidR="00EC7D35" w:rsidRPr="009F76AF">
        <w:t xml:space="preserve"> </w:t>
      </w:r>
      <w:r w:rsidR="00622B0E">
        <w:t xml:space="preserve">have </w:t>
      </w:r>
      <w:r w:rsidRPr="009F76AF">
        <w:t>included</w:t>
      </w:r>
      <w:r w:rsidR="00622B0E">
        <w:t>:</w:t>
      </w:r>
      <w:r w:rsidR="001F624F" w:rsidRPr="009F76AF">
        <w:t xml:space="preserve"> </w:t>
      </w:r>
      <w:r w:rsidR="00FA10A1" w:rsidRPr="009F76AF">
        <w:t>support for agricultural production in territorial spaces of training and reincorporation for FARC ex combatants</w:t>
      </w:r>
      <w:r w:rsidR="000A3E55" w:rsidRPr="009F76AF">
        <w:t xml:space="preserve"> </w:t>
      </w:r>
      <w:r w:rsidR="00FA10A1" w:rsidRPr="009F76AF">
        <w:t xml:space="preserve"> </w:t>
      </w:r>
      <w:r w:rsidR="00FA10A1" w:rsidRPr="009F76AF">
        <w:rPr>
          <w:noProof/>
        </w:rPr>
        <w:t>(EEAS 2018b)</w:t>
      </w:r>
      <w:r w:rsidR="00FA10A1" w:rsidRPr="009F76AF">
        <w:t xml:space="preserve">, </w:t>
      </w:r>
      <w:r w:rsidR="00EC7D35" w:rsidRPr="009F76AF">
        <w:t>support in equipment for security forces for manual eradication of coca crops</w:t>
      </w:r>
      <w:r w:rsidR="00BB46C4" w:rsidRPr="009F76AF">
        <w:t xml:space="preserve"> </w:t>
      </w:r>
      <w:r w:rsidR="003D0204">
        <w:t xml:space="preserve">and illicit economies </w:t>
      </w:r>
      <w:r w:rsidR="00BB46C4" w:rsidRPr="009F76AF">
        <w:t>from the countryside</w:t>
      </w:r>
      <w:r w:rsidR="00C32470" w:rsidRPr="009F76AF">
        <w:t xml:space="preserve"> </w:t>
      </w:r>
      <w:r w:rsidR="00C32470" w:rsidRPr="009F76AF">
        <w:fldChar w:fldCharType="begin">
          <w:fldData xml:space="preserve">PEVuZE5vdGU+PENpdGU+PEF1dGhvcj5FbWJhamFkYSBkZSBFRS5VVS4gZW4gQ29sb21iaWE8L0F1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==
</w:fldData>
        </w:fldChar>
      </w:r>
      <w:r w:rsidR="00C10F1F">
        <w:instrText xml:space="preserve"> ADDIN EN.CITE </w:instrText>
      </w:r>
      <w:r w:rsidR="00C10F1F">
        <w:fldChar w:fldCharType="begin">
          <w:fldData xml:space="preserve">PEVuZE5vdGU+PENpdGU+PEF1dGhvcj5FbWJhamFkYSBkZSBFRS5VVS4gZW4gQ29sb21iaWE8L0F1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==
</w:fldData>
        </w:fldChar>
      </w:r>
      <w:r w:rsidR="00C10F1F">
        <w:instrText xml:space="preserve"> ADDIN EN.CITE.DATA </w:instrText>
      </w:r>
      <w:r w:rsidR="00C10F1F">
        <w:fldChar w:fldCharType="end"/>
      </w:r>
      <w:r w:rsidR="00C32470" w:rsidRPr="009F76AF">
        <w:fldChar w:fldCharType="separate"/>
      </w:r>
      <w:r w:rsidR="00C10F1F">
        <w:rPr>
          <w:noProof/>
        </w:rPr>
        <w:t>(Embajada de EE.UU. en Colombia 2017a; U.S. Embassy in Colombia 2021a, 2021b, 2022b, 2022c)</w:t>
      </w:r>
      <w:r w:rsidR="00C32470" w:rsidRPr="009F76AF">
        <w:fldChar w:fldCharType="end"/>
      </w:r>
      <w:r w:rsidR="00BD566E">
        <w:t xml:space="preserve">, </w:t>
      </w:r>
      <w:r w:rsidR="00BD566E" w:rsidRPr="00BD566E">
        <w:rPr>
          <w:color w:val="FF0000"/>
        </w:rPr>
        <w:t>improvements in road infrastructure</w:t>
      </w:r>
      <w:r w:rsidR="00BD566E">
        <w:rPr>
          <w:color w:val="FF0000"/>
        </w:rPr>
        <w:t>,</w:t>
      </w:r>
      <w:r w:rsidR="00BD566E" w:rsidRPr="00BD566E">
        <w:rPr>
          <w:color w:val="FF0000"/>
        </w:rPr>
        <w:t xml:space="preserve"> strengthening of production chains of coca and milk </w:t>
      </w:r>
      <w:r w:rsidR="00BD566E" w:rsidRPr="00BD566E">
        <w:rPr>
          <w:color w:val="FF0000"/>
        </w:rPr>
        <w:fldChar w:fldCharType="begin"/>
      </w:r>
      <w:r w:rsidR="003D0204">
        <w:rPr>
          <w:color w:val="FF0000"/>
        </w:rPr>
        <w:instrText xml:space="preserve"> ADDIN EN.CITE &lt;EndNote&gt;&lt;Cite&gt;&lt;Author&gt;EEAS&lt;/Author&gt;&lt;Year&gt;2021&lt;/Year&gt;&lt;RecNum&gt;285&lt;/RecNum&gt;&lt;DisplayText&gt;(EEAS 2021d)&lt;/DisplayText&gt;&lt;record&gt;&lt;rec-number&gt;285&lt;/rec-number&gt;&lt;foreign-keys&gt;&lt;key app="EN" db-id="pxrs00xf1evt0iexta5vpzdn2eedas0ttd0z" timestamp="1728883735" guid="685c8475-6790-407a-a36a-a99b0b117122"&gt;285&lt;/key&gt;&lt;/foreign-keys&gt;&lt;ref-type name="Press Release"&gt;63&lt;/ref-type&gt;&lt;contributors&gt;&lt;authors&gt;&lt;author&gt;EEAS&lt;/author&gt;&lt;/authors&gt;&lt;/contributors&gt;&lt;titles&gt;&lt;title&gt;El Fondo Europeo para la Paz fortalece su apoyo en Colombia&lt;/title&gt;&lt;/titles&gt;&lt;dates&gt;&lt;year&gt;2021&lt;/year&gt;&lt;pub-dates&gt;&lt;date&gt;24 June 2021&lt;/date&gt;&lt;/pub-dates&gt;&lt;/dates&gt;&lt;pub-location&gt;Bogotá&lt;/pub-location&gt;&lt;urls&gt;&lt;related-urls&gt;&lt;url&gt;https://www.eeas.europa.eu/delegations/colombia/el-fondo-europeo-para-la-paz-fortalece-su-apoyo-en-colombia_und_en?s=160&lt;/url&gt;&lt;/related-urls&gt;&lt;/urls&gt;&lt;language&gt;Spanish&lt;/language&gt;&lt;access-date&gt;2 May 2024&lt;/access-date&gt;&lt;/record&gt;&lt;/Cite&gt;&lt;/EndNote&gt;</w:instrText>
      </w:r>
      <w:r w:rsidR="00BD566E" w:rsidRPr="00BD566E">
        <w:rPr>
          <w:color w:val="FF0000"/>
        </w:rPr>
        <w:fldChar w:fldCharType="separate"/>
      </w:r>
      <w:r w:rsidR="00BD566E" w:rsidRPr="00BD566E">
        <w:rPr>
          <w:noProof/>
          <w:color w:val="FF0000"/>
        </w:rPr>
        <w:t>(EEAS 2021d)</w:t>
      </w:r>
      <w:r w:rsidR="00BD566E" w:rsidRPr="00BD566E">
        <w:rPr>
          <w:color w:val="FF0000"/>
        </w:rPr>
        <w:fldChar w:fldCharType="end"/>
      </w:r>
      <w:r w:rsidR="00BD566E">
        <w:rPr>
          <w:color w:val="FF0000"/>
        </w:rPr>
        <w:t xml:space="preserve">, sanitation and access to drinking water </w:t>
      </w:r>
      <w:r w:rsidR="00BD566E">
        <w:rPr>
          <w:color w:val="FF0000"/>
        </w:rPr>
        <w:fldChar w:fldCharType="begin"/>
      </w:r>
      <w:r w:rsidR="003D0204">
        <w:rPr>
          <w:color w:val="FF0000"/>
        </w:rPr>
        <w:instrText xml:space="preserve"> ADDIN EN.CITE &lt;EndNote&gt;&lt;Cite&gt;&lt;Author&gt;EEAS&lt;/Author&gt;&lt;Year&gt;2022&lt;/Year&gt;&lt;RecNum&gt;286&lt;/RecNum&gt;&lt;DisplayText&gt;(EEAS 2022c)&lt;/DisplayText&gt;&lt;record&gt;&lt;rec-number&gt;286&lt;/rec-number&gt;&lt;foreign-keys&gt;&lt;key app="EN" db-id="pxrs00xf1evt0iexta5vpzdn2eedas0ttd0z" timestamp="1728884043" guid="a91e01aa-eead-4b80-9da6-7092a00d6427"&gt;286&lt;/key&gt;&lt;/foreign-keys&gt;&lt;ref-type name="Press Release"&gt;63&lt;/ref-type&gt;&lt;contributors&gt;&lt;authors&gt;&lt;author&gt;EEAS&lt;/author&gt;&lt;/authors&gt;&lt;/contributors&gt;&lt;titles&gt;&lt;title&gt;La apuesta del Equipo Europa en Tumaco&lt;/title&gt;&lt;/titles&gt;&lt;dates&gt;&lt;year&gt;2022&lt;/year&gt;&lt;pub-dates&gt;&lt;date&gt;03 March 2022&lt;/date&gt;&lt;/pub-dates&gt;&lt;/dates&gt;&lt;pub-location&gt;Brussels&lt;/pub-location&gt;&lt;urls&gt;&lt;related-urls&gt;&lt;url&gt;https://www.eeas.europa.eu/delegations/colombia/la-apuesta-del-equipo-europa-en-tumaco_und_en?s=160&lt;/url&gt;&lt;/related-urls&gt;&lt;/urls&gt;&lt;language&gt;Spanish&lt;/language&gt;&lt;access-date&gt;2 May 2024&lt;/access-date&gt;&lt;/record&gt;&lt;/Cite&gt;&lt;/EndNote&gt;</w:instrText>
      </w:r>
      <w:r w:rsidR="00BD566E">
        <w:rPr>
          <w:color w:val="FF0000"/>
        </w:rPr>
        <w:fldChar w:fldCharType="separate"/>
      </w:r>
      <w:r w:rsidR="00BD566E">
        <w:rPr>
          <w:noProof/>
          <w:color w:val="FF0000"/>
        </w:rPr>
        <w:t>(EEAS 2022c)</w:t>
      </w:r>
      <w:r w:rsidR="00BD566E">
        <w:rPr>
          <w:color w:val="FF0000"/>
        </w:rPr>
        <w:fldChar w:fldCharType="end"/>
      </w:r>
      <w:r w:rsidR="00BD566E">
        <w:rPr>
          <w:color w:val="FF0000"/>
        </w:rPr>
        <w:t xml:space="preserve">. </w:t>
      </w:r>
    </w:p>
    <w:p w14:paraId="7A88CE4D" w14:textId="41449F36" w:rsidR="00BE5184" w:rsidRDefault="001516E0" w:rsidP="00BA4554">
      <w:pPr>
        <w:spacing w:line="360" w:lineRule="auto"/>
        <w:ind w:firstLine="709"/>
        <w:jc w:val="both"/>
      </w:pPr>
      <w:r w:rsidRPr="009F76AF">
        <w:lastRenderedPageBreak/>
        <w:t>I</w:t>
      </w:r>
      <w:r w:rsidR="000F7B5B" w:rsidRPr="009F76AF">
        <w:t>n</w:t>
      </w:r>
      <w:r w:rsidR="002E77FE" w:rsidRPr="009F76AF">
        <w:t xml:space="preserve"> Antioquia</w:t>
      </w:r>
      <w:r w:rsidR="007F0042">
        <w:t xml:space="preserve"> </w:t>
      </w:r>
      <w:r w:rsidR="007F0042" w:rsidRPr="007F0042">
        <w:rPr>
          <w:color w:val="FF0000"/>
        </w:rPr>
        <w:t>department</w:t>
      </w:r>
      <w:r w:rsidR="007F0042">
        <w:t>,</w:t>
      </w:r>
      <w:r w:rsidR="000F7B5B" w:rsidRPr="009F76AF">
        <w:t xml:space="preserve"> the European Union </w:t>
      </w:r>
      <w:r w:rsidR="00BD0CA8">
        <w:t xml:space="preserve">has </w:t>
      </w:r>
      <w:r w:rsidR="000F7B5B" w:rsidRPr="009F76AF">
        <w:t>promoted support for the strengthening of local production, chains of commercialization and tourism</w:t>
      </w:r>
      <w:r w:rsidR="001E1DFC" w:rsidRPr="009F76AF">
        <w:t xml:space="preserve"> in rural areas</w:t>
      </w:r>
      <w:r w:rsidR="006934FB" w:rsidRPr="009F76AF">
        <w:t xml:space="preserve"> </w:t>
      </w:r>
      <w:r w:rsidR="006934FB" w:rsidRPr="009F76AF">
        <w:fldChar w:fldCharType="begin"/>
      </w:r>
      <w:r w:rsidR="006226FE">
        <w:instrText xml:space="preserve"> ADDIN EN.CITE &lt;EndNote&gt;&lt;Cite&gt;&lt;Author&gt;EEAS&lt;/Author&gt;&lt;Year&gt;2017&lt;/Year&gt;&lt;RecNum&gt;107&lt;/RecNum&gt;&lt;DisplayText&gt;(EEAS 2017e)&lt;/DisplayText&gt;&lt;record&gt;&lt;rec-number&gt;107&lt;/rec-number&gt;&lt;foreign-keys&gt;&lt;key app="EN" db-id="pxrs00xf1evt0iexta5vpzdn2eedas0ttd0z" timestamp="1688113707" guid="64342c7d-a19c-4d09-888e-f9bfe4b856b0"&gt;107&lt;/key&gt;&lt;/foreign-keys&gt;&lt;ref-type name="Press Release"&gt;63&lt;/ref-type&gt;&lt;contributors&gt;&lt;authors&gt;&lt;author&gt;EEAS&lt;/author&gt;&lt;/authors&gt;&lt;/contributors&gt;&lt;titles&gt;&lt;title&gt;Unión Europea, Ministerio de Comercio y la Red Adelco lanzaron hoy en Arauca Programa de Competitividad Estratégica&lt;/title&gt;&lt;/titles&gt;&lt;dates&gt;&lt;year&gt;2017&lt;/year&gt;&lt;pub-dates&gt;&lt;date&gt;11 July 2017&lt;/date&gt;&lt;/pub-dates&gt;&lt;/dates&gt;&lt;urls&gt;&lt;related-urls&gt;&lt;url&gt;http://eueuropaeeas.fpﬁs.slb.ec.europa.eu:8084/delegations/colombia/29711/uni%C3%B3n-europea-ministerio-d e-comercio-y-la-red-adelco-lanzaron-hoy-en-arauca-programa-de_es&lt;/url&gt;&lt;/related-urls&gt;&lt;/urls&gt;&lt;language&gt;Spanish&lt;/language&gt;&lt;access-date&gt;17 January 2018&lt;/access-date&gt;&lt;/record&gt;&lt;/Cite&gt;&lt;/EndNote&gt;</w:instrText>
      </w:r>
      <w:r w:rsidR="006934FB" w:rsidRPr="009F76AF">
        <w:fldChar w:fldCharType="separate"/>
      </w:r>
      <w:r w:rsidR="006226FE">
        <w:rPr>
          <w:noProof/>
        </w:rPr>
        <w:t>(EEAS 2017e)</w:t>
      </w:r>
      <w:r w:rsidR="006934FB" w:rsidRPr="009F76AF">
        <w:fldChar w:fldCharType="end"/>
      </w:r>
      <w:r w:rsidR="001E1DFC" w:rsidRPr="009F76AF">
        <w:t xml:space="preserve">. </w:t>
      </w:r>
      <w:r w:rsidR="0004285E" w:rsidRPr="009F76AF">
        <w:t>In addition, t</w:t>
      </w:r>
      <w:r w:rsidR="004D7326" w:rsidRPr="009F76AF">
        <w:t>he European Union</w:t>
      </w:r>
      <w:r w:rsidR="0004285E" w:rsidRPr="009F76AF">
        <w:t xml:space="preserve"> reported supporting, along with </w:t>
      </w:r>
      <w:r w:rsidR="004D7326" w:rsidRPr="009F76AF">
        <w:t xml:space="preserve">FAO </w:t>
      </w:r>
      <w:r w:rsidR="00C065FA" w:rsidRPr="009F76AF">
        <w:t>‘</w:t>
      </w:r>
      <w:r w:rsidR="004D7326" w:rsidRPr="009F76AF">
        <w:t xml:space="preserve">the generation of </w:t>
      </w:r>
      <w:r w:rsidR="00C065FA" w:rsidRPr="009F76AF">
        <w:t xml:space="preserve">economically and environmentally </w:t>
      </w:r>
      <w:r w:rsidR="004D7326" w:rsidRPr="009F76AF">
        <w:t>sustainable habitats’</w:t>
      </w:r>
      <w:r w:rsidR="00C065FA" w:rsidRPr="009F76AF">
        <w:t xml:space="preserve"> (own translation) in</w:t>
      </w:r>
      <w:r w:rsidR="004D7326" w:rsidRPr="009F76AF">
        <w:t xml:space="preserve"> FARC territorial spaces of training and reincorporation (ETCR) </w:t>
      </w:r>
      <w:r w:rsidR="00125185" w:rsidRPr="009F76AF">
        <w:t xml:space="preserve">in several departments </w:t>
      </w:r>
      <w:r w:rsidR="00C065FA" w:rsidRPr="009F76AF">
        <w:t xml:space="preserve">including </w:t>
      </w:r>
      <w:proofErr w:type="spellStart"/>
      <w:r w:rsidR="00C065FA" w:rsidRPr="009F76AF">
        <w:t>Dabeiba</w:t>
      </w:r>
      <w:proofErr w:type="spellEnd"/>
      <w:r w:rsidR="00C065FA" w:rsidRPr="009F76AF">
        <w:t xml:space="preserve"> Antioquia</w:t>
      </w:r>
      <w:r w:rsidR="006934FB" w:rsidRPr="009F76AF">
        <w:t xml:space="preserve"> </w:t>
      </w:r>
      <w:r w:rsidR="006934FB" w:rsidRPr="009F76AF">
        <w:fldChar w:fldCharType="begin"/>
      </w:r>
      <w:r w:rsidR="006934FB" w:rsidRPr="009F76AF">
        <w:instrText xml:space="preserve"> ADDIN EN.CITE &lt;EndNote&gt;&lt;Cite&gt;&lt;Author&gt;EEAS&lt;/Author&gt;&lt;Year&gt;2018&lt;/Year&gt;&lt;RecNum&gt;101&lt;/RecNum&gt;&lt;DisplayText&gt;(EEAS 2018b)&lt;/DisplayText&gt;&lt;record&gt;&lt;rec-number&gt;101&lt;/rec-number&gt;&lt;foreign-keys&gt;&lt;key app="EN" db-id="pxrs00xf1evt0iexta5vpzdn2eedas0ttd0z" timestamp="1687839516" guid="f8de81b7-42f6-4a2f-8b2e-de39c37d58b5"&gt;101&lt;/key&gt;&lt;/foreign-keys&gt;&lt;ref-type name="Press Release"&gt;63&lt;/ref-type&gt;&lt;contributors&gt;&lt;authors&gt;&lt;author&gt;EEAS&lt;/author&gt;&lt;/authors&gt;&lt;/contributors&gt;&lt;titles&gt;&lt;title&gt;El Fondo Europeo para la Paz y la FAO presentan 3 proyectos para fortalecer comunidades en zonas de posconﬂicto&lt;/title&gt;&lt;/titles&gt;&lt;dates&gt;&lt;year&gt;2018&lt;/year&gt;&lt;pub-dates&gt;&lt;date&gt;7 December 2018&lt;/date&gt;&lt;/pub-dates&gt;&lt;/dates&gt;&lt;urls&gt;&lt;related-urls&gt;&lt;url&gt;http://eueuropaeeas.fpﬁs.slb.ec.europa.eu:8084/delegations/colombia/55029/el-fondo-europeo-para-la-paz-y-la-fao-presentan-3-proyectos-para-fortalecer-comunidades-en_es&lt;/url&gt;&lt;/related-urls&gt;&lt;/urls&gt;&lt;language&gt;Spanish&lt;/language&gt;&lt;access-date&gt;8 February 2019&lt;/access-date&gt;&lt;/record&gt;&lt;/Cite&gt;&lt;/EndNote&gt;</w:instrText>
      </w:r>
      <w:r w:rsidR="006934FB" w:rsidRPr="009F76AF">
        <w:fldChar w:fldCharType="separate"/>
      </w:r>
      <w:r w:rsidR="006934FB" w:rsidRPr="009F76AF">
        <w:rPr>
          <w:noProof/>
        </w:rPr>
        <w:t>(EEAS 2018b)</w:t>
      </w:r>
      <w:r w:rsidR="006934FB" w:rsidRPr="009F76AF">
        <w:fldChar w:fldCharType="end"/>
      </w:r>
      <w:r w:rsidR="00C065FA" w:rsidRPr="009F76AF">
        <w:t>.</w:t>
      </w:r>
      <w:r w:rsidR="00A06BEC" w:rsidRPr="009F76AF">
        <w:t xml:space="preserve"> </w:t>
      </w:r>
      <w:r w:rsidR="00BD0CA8">
        <w:t>At the same time, t</w:t>
      </w:r>
      <w:r w:rsidR="002217DC" w:rsidRPr="009F76AF">
        <w:t>he US Embassy in Colombia promoted a project called ‘Antioquia Free of Coca’</w:t>
      </w:r>
      <w:r w:rsidR="00315DBA" w:rsidRPr="009F76AF">
        <w:t xml:space="preserve"> ‘hand in hand’ with the national and local government, security forces, the private sector and civil society in Bajo Cauca region</w:t>
      </w:r>
      <w:r w:rsidR="00072824" w:rsidRPr="009F76AF">
        <w:t xml:space="preserve"> </w:t>
      </w:r>
      <w:r w:rsidR="00072824" w:rsidRPr="009F76AF">
        <w:fldChar w:fldCharType="begin"/>
      </w:r>
      <w:r w:rsidR="00072824" w:rsidRPr="009F76AF">
        <w:instrText xml:space="preserve"> ADDIN EN.CITE &lt;EndNote&gt;&lt;Cite&gt;&lt;Author&gt;Embajada de EE.UU. en Colombia&lt;/Author&gt;&lt;Year&gt;2017&lt;/Year&gt;&lt;RecNum&gt;104&lt;/RecNum&gt;&lt;DisplayText&gt;(Embajada de EE.UU. en Colombia 2017b)&lt;/DisplayText&gt;&lt;record&gt;&lt;rec-number&gt;104&lt;/rec-number&gt;&lt;foreign-keys&gt;&lt;key app="EN" db-id="pxrs00xf1evt0iexta5vpzdn2eedas0ttd0z" timestamp="1687842338" guid="e10508eb-2910-4c42-8830-ff35d8d7c142"&gt;104&lt;/key&gt;&lt;/foreign-keys&gt;&lt;ref-type name="Press Release"&gt;63&lt;/ref-type&gt;&lt;contributors&gt;&lt;authors&gt;&lt;author&gt;Embajada de EE.UU. en Colombia,&lt;/author&gt;&lt;/authors&gt;&lt;/contributors&gt;&lt;titles&gt;&lt;title&gt;Esfuerzos de EE.UU. hacia una Antioquia Libre de Coca&lt;/title&gt;&lt;/titles&gt;&lt;dates&gt;&lt;year&gt;2017&lt;/year&gt;&lt;pub-dates&gt;&lt;date&gt;14 December 2017&lt;/date&gt;&lt;/pub-dates&gt;&lt;/dates&gt;&lt;urls&gt;&lt;related-urls&gt;&lt;url&gt;https://co.usembassy.gov/es/esfuerzos-de-ee-uu-hacia-una-antioquia-libre-de-coca/&lt;/url&gt;&lt;/related-urls&gt;&lt;/urls&gt;&lt;language&gt;Spanish&lt;/language&gt;&lt;access-date&gt;26 January 2018&lt;/access-date&gt;&lt;/record&gt;&lt;/Cite&gt;&lt;/EndNote&gt;</w:instrText>
      </w:r>
      <w:r w:rsidR="00072824" w:rsidRPr="009F76AF">
        <w:fldChar w:fldCharType="separate"/>
      </w:r>
      <w:r w:rsidR="00072824" w:rsidRPr="009F76AF">
        <w:rPr>
          <w:noProof/>
        </w:rPr>
        <w:t>(Embajada de EE.UU. en Colombia 2017b)</w:t>
      </w:r>
      <w:r w:rsidR="00072824" w:rsidRPr="009F76AF">
        <w:fldChar w:fldCharType="end"/>
      </w:r>
      <w:r w:rsidR="00315DBA" w:rsidRPr="009F76AF">
        <w:t xml:space="preserve">. The project </w:t>
      </w:r>
      <w:r w:rsidR="00C707A4" w:rsidRPr="009F76AF">
        <w:t xml:space="preserve">not only </w:t>
      </w:r>
      <w:r w:rsidR="00342D1C" w:rsidRPr="009F76AF">
        <w:t>included</w:t>
      </w:r>
      <w:r w:rsidR="00315DBA" w:rsidRPr="009F76AF">
        <w:t xml:space="preserve"> </w:t>
      </w:r>
      <w:r w:rsidR="00342D1C" w:rsidRPr="009F76AF">
        <w:t xml:space="preserve">support for security forces </w:t>
      </w:r>
      <w:r w:rsidR="004B318B" w:rsidRPr="009F76AF">
        <w:t>operational capability</w:t>
      </w:r>
      <w:r w:rsidR="00C707A4" w:rsidRPr="009F76AF">
        <w:t xml:space="preserve"> against illicit economies</w:t>
      </w:r>
      <w:r w:rsidR="004B318B" w:rsidRPr="009F76AF">
        <w:t>,</w:t>
      </w:r>
      <w:r w:rsidR="00C707A4" w:rsidRPr="009F76AF">
        <w:t xml:space="preserve"> but also</w:t>
      </w:r>
      <w:r w:rsidR="00342D1C" w:rsidRPr="009F76AF">
        <w:t xml:space="preserve"> formalization of land, </w:t>
      </w:r>
      <w:r w:rsidR="004B318B" w:rsidRPr="009F76AF">
        <w:t xml:space="preserve">support for antipersonnel mine clearance in Briceño municipality, </w:t>
      </w:r>
      <w:r w:rsidR="00342D1C" w:rsidRPr="009F76AF">
        <w:t>building and improving</w:t>
      </w:r>
      <w:r w:rsidR="00315DBA" w:rsidRPr="009F76AF">
        <w:t xml:space="preserve"> roads</w:t>
      </w:r>
      <w:r w:rsidR="00342D1C" w:rsidRPr="009F76AF">
        <w:t xml:space="preserve"> in Cáceres and Briceño, improvements in school</w:t>
      </w:r>
      <w:r w:rsidR="004B318B" w:rsidRPr="009F76AF">
        <w:t>s</w:t>
      </w:r>
      <w:r w:rsidR="00342D1C" w:rsidRPr="009F76AF">
        <w:t>,</w:t>
      </w:r>
      <w:r w:rsidR="00315DBA" w:rsidRPr="009F76AF">
        <w:t xml:space="preserve"> bridges</w:t>
      </w:r>
      <w:r w:rsidR="00BB132F" w:rsidRPr="009F76AF">
        <w:t>,</w:t>
      </w:r>
      <w:r w:rsidR="00342D1C" w:rsidRPr="009F76AF">
        <w:t xml:space="preserve"> and road</w:t>
      </w:r>
      <w:r w:rsidR="004B318B" w:rsidRPr="009F76AF">
        <w:t>s infrastructure</w:t>
      </w:r>
      <w:r w:rsidR="00342D1C" w:rsidRPr="009F76AF">
        <w:t xml:space="preserve"> in </w:t>
      </w:r>
      <w:proofErr w:type="spellStart"/>
      <w:r w:rsidR="00342D1C" w:rsidRPr="009F76AF">
        <w:t>Ituango</w:t>
      </w:r>
      <w:proofErr w:type="spellEnd"/>
      <w:r w:rsidR="00342D1C" w:rsidRPr="009F76AF">
        <w:t xml:space="preserve">, Valdivia y </w:t>
      </w:r>
      <w:proofErr w:type="spellStart"/>
      <w:r w:rsidR="00342D1C" w:rsidRPr="009F76AF">
        <w:t>Tarazá</w:t>
      </w:r>
      <w:proofErr w:type="spellEnd"/>
      <w:r w:rsidR="004B318B" w:rsidRPr="009F76AF">
        <w:t>,</w:t>
      </w:r>
      <w:r w:rsidR="00315DBA" w:rsidRPr="009F76AF">
        <w:t xml:space="preserve"> </w:t>
      </w:r>
      <w:r w:rsidR="00342D1C" w:rsidRPr="009F76AF">
        <w:t xml:space="preserve">support for </w:t>
      </w:r>
      <w:r w:rsidR="004B318B" w:rsidRPr="009F76AF">
        <w:t xml:space="preserve">production of </w:t>
      </w:r>
      <w:r w:rsidR="00342D1C" w:rsidRPr="009F76AF">
        <w:t>cocoa and honey</w:t>
      </w:r>
      <w:r w:rsidR="004B318B" w:rsidRPr="009F76AF">
        <w:t>,</w:t>
      </w:r>
      <w:r w:rsidR="00315DBA" w:rsidRPr="009F76AF">
        <w:t xml:space="preserve"> </w:t>
      </w:r>
      <w:r w:rsidR="00CE0DC2" w:rsidRPr="009F76AF">
        <w:t xml:space="preserve">and </w:t>
      </w:r>
      <w:r w:rsidR="00342D1C" w:rsidRPr="009F76AF">
        <w:t xml:space="preserve">formalization of </w:t>
      </w:r>
      <w:r w:rsidR="00024FBA" w:rsidRPr="009F76AF">
        <w:t>small-scale</w:t>
      </w:r>
      <w:r w:rsidR="00342D1C" w:rsidRPr="009F76AF">
        <w:t xml:space="preserve"> mining</w:t>
      </w:r>
      <w:r w:rsidR="00CE0DC2" w:rsidRPr="009F76AF">
        <w:t xml:space="preserve"> </w:t>
      </w:r>
      <w:r w:rsidR="00024FBA" w:rsidRPr="009F76AF">
        <w:t>to reduce</w:t>
      </w:r>
      <w:r w:rsidR="00CE0DC2" w:rsidRPr="009F76AF">
        <w:t xml:space="preserve"> the use of mercury</w:t>
      </w:r>
      <w:r w:rsidR="00C707A4" w:rsidRPr="009F76AF">
        <w:t xml:space="preserve">. According to the Embassy, the rebuilt road of 5.4. km in Cáceres would not only connect 90 families or 400 people approximately with urban areas in Cáceres and the main road between Cartagena and Medellín, but also would allow to take products to markets and bring benefits of peace, security, economic development, and education.  </w:t>
      </w:r>
    </w:p>
    <w:p w14:paraId="69456561" w14:textId="57ECE6C3" w:rsidR="00BA4554" w:rsidRPr="008F5004" w:rsidRDefault="00BE5184" w:rsidP="00BA4554">
      <w:pPr>
        <w:spacing w:line="360" w:lineRule="auto"/>
        <w:ind w:firstLine="709"/>
        <w:jc w:val="both"/>
        <w:rPr>
          <w:color w:val="FF0000"/>
        </w:rPr>
      </w:pPr>
      <w:r w:rsidRPr="008F5004">
        <w:rPr>
          <w:color w:val="FF0000"/>
        </w:rPr>
        <w:t xml:space="preserve">Cacao production </w:t>
      </w:r>
      <w:r w:rsidR="00C5384F">
        <w:rPr>
          <w:color w:val="FF0000"/>
        </w:rPr>
        <w:t>has</w:t>
      </w:r>
      <w:r w:rsidRPr="008F5004">
        <w:rPr>
          <w:color w:val="FF0000"/>
        </w:rPr>
        <w:t xml:space="preserve"> also </w:t>
      </w:r>
      <w:r w:rsidR="00C5384F">
        <w:rPr>
          <w:color w:val="FF0000"/>
        </w:rPr>
        <w:t xml:space="preserve">been </w:t>
      </w:r>
      <w:r w:rsidRPr="008F5004">
        <w:rPr>
          <w:color w:val="FF0000"/>
        </w:rPr>
        <w:t xml:space="preserve">used as a way to counteract illicit economies through programmes such as </w:t>
      </w:r>
      <w:r w:rsidR="0024007C" w:rsidRPr="008F5004">
        <w:rPr>
          <w:color w:val="FF0000"/>
        </w:rPr>
        <w:t>‘Cacao Connects’</w:t>
      </w:r>
      <w:r w:rsidRPr="008F5004">
        <w:rPr>
          <w:color w:val="FF0000"/>
        </w:rPr>
        <w:t>,</w:t>
      </w:r>
      <w:r w:rsidR="0024007C" w:rsidRPr="008F5004">
        <w:rPr>
          <w:color w:val="FF0000"/>
        </w:rPr>
        <w:t xml:space="preserve"> </w:t>
      </w:r>
      <w:r w:rsidR="00C10F1F" w:rsidRPr="008F5004">
        <w:rPr>
          <w:color w:val="FF0000"/>
        </w:rPr>
        <w:t>through which USAID</w:t>
      </w:r>
      <w:r w:rsidR="00610F76" w:rsidRPr="008F5004">
        <w:rPr>
          <w:color w:val="FF0000"/>
        </w:rPr>
        <w:t>, along with private sector,</w:t>
      </w:r>
      <w:r w:rsidR="00C10F1F" w:rsidRPr="008F5004">
        <w:rPr>
          <w:color w:val="FF0000"/>
        </w:rPr>
        <w:t xml:space="preserve"> </w:t>
      </w:r>
      <w:r w:rsidR="0024007C" w:rsidRPr="008F5004">
        <w:rPr>
          <w:color w:val="FF0000"/>
        </w:rPr>
        <w:t>provide</w:t>
      </w:r>
      <w:r w:rsidR="00C10F1F" w:rsidRPr="008F5004">
        <w:rPr>
          <w:color w:val="FF0000"/>
        </w:rPr>
        <w:t>d</w:t>
      </w:r>
      <w:r w:rsidR="0024007C" w:rsidRPr="008F5004">
        <w:rPr>
          <w:color w:val="FF0000"/>
        </w:rPr>
        <w:t xml:space="preserve"> technical assistance and foster</w:t>
      </w:r>
      <w:r w:rsidR="00C10F1F" w:rsidRPr="008F5004">
        <w:rPr>
          <w:color w:val="FF0000"/>
        </w:rPr>
        <w:t>ed</w:t>
      </w:r>
      <w:r w:rsidR="0024007C" w:rsidRPr="008F5004">
        <w:rPr>
          <w:color w:val="FF0000"/>
        </w:rPr>
        <w:t xml:space="preserve"> not only the produce of cacao, but also digital connectivity, use of technology and political participation by producers in the municipalities of </w:t>
      </w:r>
      <w:proofErr w:type="spellStart"/>
      <w:r w:rsidR="0024007C" w:rsidRPr="008F5004">
        <w:rPr>
          <w:color w:val="FF0000"/>
        </w:rPr>
        <w:t>Apartadó</w:t>
      </w:r>
      <w:proofErr w:type="spellEnd"/>
      <w:r w:rsidR="0024007C" w:rsidRPr="008F5004">
        <w:rPr>
          <w:color w:val="FF0000"/>
        </w:rPr>
        <w:t xml:space="preserve">, </w:t>
      </w:r>
      <w:proofErr w:type="spellStart"/>
      <w:r w:rsidR="0024007C" w:rsidRPr="008F5004">
        <w:rPr>
          <w:color w:val="FF0000"/>
        </w:rPr>
        <w:t>Dabeiba</w:t>
      </w:r>
      <w:proofErr w:type="spellEnd"/>
      <w:r w:rsidR="0024007C" w:rsidRPr="008F5004">
        <w:rPr>
          <w:color w:val="FF0000"/>
        </w:rPr>
        <w:t xml:space="preserve">, </w:t>
      </w:r>
      <w:proofErr w:type="spellStart"/>
      <w:r w:rsidR="0024007C" w:rsidRPr="008F5004">
        <w:rPr>
          <w:color w:val="FF0000"/>
        </w:rPr>
        <w:t>Necoclí</w:t>
      </w:r>
      <w:proofErr w:type="spellEnd"/>
      <w:r w:rsidR="0024007C" w:rsidRPr="008F5004">
        <w:rPr>
          <w:color w:val="FF0000"/>
        </w:rPr>
        <w:t xml:space="preserve">, and Turbo </w:t>
      </w:r>
      <w:r w:rsidR="0024007C" w:rsidRPr="008F5004">
        <w:rPr>
          <w:color w:val="FF0000"/>
        </w:rPr>
        <w:fldChar w:fldCharType="begin"/>
      </w:r>
      <w:r w:rsidR="00C10F1F" w:rsidRPr="008F5004">
        <w:rPr>
          <w:color w:val="FF0000"/>
        </w:rPr>
        <w:instrText xml:space="preserve"> ADDIN EN.CITE &lt;EndNote&gt;&lt;Cite&gt;&lt;Author&gt;USAID&lt;/Author&gt;&lt;Year&gt;2023&lt;/Year&gt;&lt;RecNum&gt;290&lt;/RecNum&gt;&lt;DisplayText&gt;(USAID 2023b)&lt;/DisplayText&gt;&lt;record&gt;&lt;rec-number&gt;290&lt;/rec-number&gt;&lt;foreign-keys&gt;&lt;key app="EN" db-id="pxrs00xf1evt0iexta5vpzdn2eedas0ttd0z" timestamp="1729054392" guid="d5c7705d-8f2f-4d83-a76f-129b61c43ac3"&gt;290&lt;/key&gt;&lt;/foreign-keys&gt;&lt;ref-type name="Press Release"&gt;63&lt;/ref-type&gt;&lt;contributors&gt;&lt;authors&gt;&lt;author&gt;USAID&lt;/author&gt;&lt;/authors&gt;&lt;/contributors&gt;&lt;titles&gt;&lt;title&gt;Cacao connects&lt;/title&gt;&lt;/titles&gt;&lt;dates&gt;&lt;year&gt;2023&lt;/year&gt;&lt;pub-dates&gt;&lt;date&gt;22 February 2023&lt;/date&gt;&lt;/pub-dates&gt;&lt;/dates&gt;&lt;urls&gt;&lt;related-urls&gt;&lt;url&gt;https://www.usaid.gov/colombia/fact-sheets/pgo-cacao-connects&lt;/url&gt;&lt;/related-urls&gt;&lt;/urls&gt;&lt;language&gt;English&lt;/language&gt;&lt;access-date&gt;17 April 2024&lt;/access-date&gt;&lt;/record&gt;&lt;/Cite&gt;&lt;/EndNote&gt;</w:instrText>
      </w:r>
      <w:r w:rsidR="0024007C" w:rsidRPr="008F5004">
        <w:rPr>
          <w:color w:val="FF0000"/>
        </w:rPr>
        <w:fldChar w:fldCharType="separate"/>
      </w:r>
      <w:r w:rsidR="0024007C" w:rsidRPr="008F5004">
        <w:rPr>
          <w:noProof/>
          <w:color w:val="FF0000"/>
        </w:rPr>
        <w:t>(USAID 2023b)</w:t>
      </w:r>
      <w:r w:rsidR="0024007C" w:rsidRPr="008F5004">
        <w:rPr>
          <w:color w:val="FF0000"/>
        </w:rPr>
        <w:fldChar w:fldCharType="end"/>
      </w:r>
      <w:r w:rsidR="0024007C" w:rsidRPr="008F5004">
        <w:rPr>
          <w:color w:val="FF0000"/>
        </w:rPr>
        <w:t xml:space="preserve">. </w:t>
      </w:r>
      <w:r w:rsidR="00982559" w:rsidRPr="008F5004">
        <w:rPr>
          <w:color w:val="FF0000"/>
        </w:rPr>
        <w:t>T</w:t>
      </w:r>
      <w:r w:rsidR="00C10F1F" w:rsidRPr="008F5004">
        <w:rPr>
          <w:color w:val="FF0000"/>
        </w:rPr>
        <w:t xml:space="preserve">he U.S. Department for Agriculture  led </w:t>
      </w:r>
      <w:r w:rsidRPr="008F5004">
        <w:rPr>
          <w:color w:val="FF0000"/>
        </w:rPr>
        <w:t>‘Cacao for Development’</w:t>
      </w:r>
      <w:r w:rsidR="00C10F1F" w:rsidRPr="008F5004">
        <w:rPr>
          <w:color w:val="FF0000"/>
        </w:rPr>
        <w:t xml:space="preserve"> </w:t>
      </w:r>
      <w:r w:rsidRPr="008F5004">
        <w:rPr>
          <w:color w:val="FF0000"/>
        </w:rPr>
        <w:t xml:space="preserve">or C4D, </w:t>
      </w:r>
      <w:r w:rsidR="00C10F1F" w:rsidRPr="008F5004">
        <w:rPr>
          <w:color w:val="FF0000"/>
        </w:rPr>
        <w:t>through which it</w:t>
      </w:r>
      <w:r w:rsidR="00610F76" w:rsidRPr="008F5004">
        <w:rPr>
          <w:color w:val="FF0000"/>
        </w:rPr>
        <w:t xml:space="preserve"> and private partners</w:t>
      </w:r>
      <w:r w:rsidR="00C10F1F" w:rsidRPr="008F5004">
        <w:rPr>
          <w:color w:val="FF0000"/>
        </w:rPr>
        <w:t xml:space="preserve"> </w:t>
      </w:r>
      <w:r w:rsidRPr="008F5004">
        <w:rPr>
          <w:color w:val="FF0000"/>
        </w:rPr>
        <w:t xml:space="preserve">supported ‘5,500 farmers across 12,000 hectares’ to increase productivity and connect cacao production with international markets in Antioquia, Magdalena, Cesar, Córdoba, Caldas, Tolima and Huila  </w:t>
      </w:r>
      <w:r w:rsidR="00C10F1F" w:rsidRPr="008F5004">
        <w:rPr>
          <w:color w:val="FF0000"/>
        </w:rPr>
        <w:fldChar w:fldCharType="begin"/>
      </w:r>
      <w:r w:rsidR="00955B1A" w:rsidRPr="008F5004">
        <w:rPr>
          <w:color w:val="FF0000"/>
        </w:rPr>
        <w:instrText xml:space="preserve"> ADDIN EN.CITE &lt;EndNote&gt;&lt;Cite&gt;&lt;Author&gt;U.S. Embassy in Colombia&lt;/Author&gt;&lt;Year&gt;2022&lt;/Year&gt;&lt;RecNum&gt;291&lt;/RecNum&gt;&lt;DisplayText&gt;(U.S. Embassy in Colombia 2022a)&lt;/DisplayText&gt;&lt;record&gt;&lt;rec-number&gt;291&lt;/rec-number&gt;&lt;foreign-keys&gt;&lt;key app="EN" db-id="pxrs00xf1evt0iexta5vpzdn2eedas0ttd0z" timestamp="1729055042" guid="a584ae17-b998-42d5-b47e-ff07924f646a"&gt;291&lt;/key&gt;&lt;/foreign-keys&gt;&lt;ref-type name="Press Release"&gt;63&lt;/ref-type&gt;&lt;contributors&gt;&lt;authors&gt;&lt;author&gt;U.S. Embassy in Colombia,&lt;/author&gt;&lt;/authors&gt;&lt;/contributors&gt;&lt;titles&gt;&lt;title&gt;Cacao for Development Programme, its largest singular investment in Colombian agriculture to date&lt;/title&gt;&lt;/titles&gt;&lt;dates&gt;&lt;year&gt;2022&lt;/year&gt;&lt;pub-dates&gt;&lt;date&gt;7 December 2022&lt;/date&gt;&lt;/pub-dates&gt;&lt;/dates&gt;&lt;urls&gt;&lt;related-urls&gt;&lt;url&gt;https://co.usembassy.gov/usda-launches-its-cacao-for-development-program-its-largest-singular-investment-in-colombian-agriculture-to-date/&lt;/url&gt;&lt;/related-urls&gt;&lt;/urls&gt;&lt;language&gt;English&lt;/language&gt;&lt;access-date&gt;29 April 2024&lt;/access-date&gt;&lt;/record&gt;&lt;/Cite&gt;&lt;/EndNote&gt;</w:instrText>
      </w:r>
      <w:r w:rsidR="00C10F1F" w:rsidRPr="008F5004">
        <w:rPr>
          <w:color w:val="FF0000"/>
        </w:rPr>
        <w:fldChar w:fldCharType="separate"/>
      </w:r>
      <w:r w:rsidR="00C10F1F" w:rsidRPr="008F5004">
        <w:rPr>
          <w:noProof/>
          <w:color w:val="FF0000"/>
        </w:rPr>
        <w:t>(U.S. Embassy in Colombia 2022a)</w:t>
      </w:r>
      <w:r w:rsidR="00C10F1F" w:rsidRPr="008F5004">
        <w:rPr>
          <w:color w:val="FF0000"/>
        </w:rPr>
        <w:fldChar w:fldCharType="end"/>
      </w:r>
      <w:r w:rsidR="00C10F1F" w:rsidRPr="008F5004">
        <w:rPr>
          <w:color w:val="FF0000"/>
        </w:rPr>
        <w:t xml:space="preserve">. </w:t>
      </w:r>
      <w:r w:rsidR="0024007C" w:rsidRPr="008F5004">
        <w:rPr>
          <w:color w:val="FF0000"/>
        </w:rPr>
        <w:t xml:space="preserve">Also </w:t>
      </w:r>
      <w:r w:rsidR="00BA4554" w:rsidRPr="008F5004">
        <w:rPr>
          <w:color w:val="FF0000"/>
        </w:rPr>
        <w:t xml:space="preserve">in order to counteract illicit economies, </w:t>
      </w:r>
      <w:r w:rsidR="0024007C" w:rsidRPr="008F5004">
        <w:rPr>
          <w:color w:val="FF0000"/>
        </w:rPr>
        <w:t>a</w:t>
      </w:r>
      <w:r w:rsidR="00BA4554" w:rsidRPr="008F5004">
        <w:rPr>
          <w:color w:val="FF0000"/>
        </w:rPr>
        <w:t xml:space="preserve"> project called ‘Bitter Casava for a Sweet Milk’ </w:t>
      </w:r>
      <w:r w:rsidR="00BA4554" w:rsidRPr="008F5004">
        <w:rPr>
          <w:color w:val="FF0000"/>
        </w:rPr>
        <w:fldChar w:fldCharType="begin"/>
      </w:r>
      <w:r w:rsidR="0024007C" w:rsidRPr="008F5004">
        <w:rPr>
          <w:color w:val="FF0000"/>
        </w:rPr>
        <w:instrText xml:space="preserve"> ADDIN EN.CITE &lt;EndNote&gt;&lt;Cite&gt;&lt;Author&gt;USAID&lt;/Author&gt;&lt;Year&gt;2023&lt;/Year&gt;&lt;RecNum&gt;289&lt;/RecNum&gt;&lt;DisplayText&gt;(USAID 2023a)&lt;/DisplayText&gt;&lt;record&gt;&lt;rec-number&gt;289&lt;/rec-number&gt;&lt;foreign-keys&gt;&lt;key app="EN" db-id="pxrs00xf1evt0iexta5vpzdn2eedas0ttd0z" timestamp="1729053396" guid="d23b53dd-732f-4e81-a620-0fc771ab1a25"&gt;289&lt;/key&gt;&lt;/foreign-keys&gt;&lt;ref-type name="Press Release"&gt;63&lt;/ref-type&gt;&lt;contributors&gt;&lt;authors&gt;&lt;author&gt;USAID&lt;/author&gt;&lt;/authors&gt;&lt;/contributors&gt;&lt;titles&gt;&lt;title&gt;Bitter Casava for a Sweet Milk&lt;/title&gt;&lt;/titles&gt;&lt;dates&gt;&lt;year&gt;2023&lt;/year&gt;&lt;pub-dates&gt;&lt;date&gt;22 February 2023&lt;/date&gt;&lt;/pub-dates&gt;&lt;/dates&gt;&lt;urls&gt;&lt;related-urls&gt;&lt;url&gt;https://www.usaid.gov/colombia/fact-sheets/red-bitter-cassava-sweet-milk&lt;/url&gt;&lt;/related-urls&gt;&lt;/urls&gt;&lt;language&gt;English&lt;/language&gt;&lt;access-date&gt;17 April 2024&lt;/access-date&gt;&lt;/record&gt;&lt;/Cite&gt;&lt;/EndNote&gt;</w:instrText>
      </w:r>
      <w:r w:rsidR="00BA4554" w:rsidRPr="008F5004">
        <w:rPr>
          <w:color w:val="FF0000"/>
        </w:rPr>
        <w:fldChar w:fldCharType="separate"/>
      </w:r>
      <w:r w:rsidR="00BA4554" w:rsidRPr="008F5004">
        <w:rPr>
          <w:noProof/>
          <w:color w:val="FF0000"/>
        </w:rPr>
        <w:t>(USAID 2023a)</w:t>
      </w:r>
      <w:r w:rsidR="00BA4554" w:rsidRPr="008F5004">
        <w:rPr>
          <w:color w:val="FF0000"/>
        </w:rPr>
        <w:fldChar w:fldCharType="end"/>
      </w:r>
      <w:r w:rsidR="00BA4554" w:rsidRPr="008F5004">
        <w:rPr>
          <w:color w:val="FF0000"/>
        </w:rPr>
        <w:t xml:space="preserve"> was carried out in Antioquia, Cesar, Bolívar, Córdoba and Sucre. The project</w:t>
      </w:r>
      <w:r w:rsidR="00610F76" w:rsidRPr="008F5004">
        <w:rPr>
          <w:color w:val="FF0000"/>
        </w:rPr>
        <w:t>, worked along with the private sector,</w:t>
      </w:r>
      <w:r w:rsidR="00BA4554" w:rsidRPr="008F5004">
        <w:rPr>
          <w:color w:val="FF0000"/>
        </w:rPr>
        <w:t xml:space="preserve"> encouraged the planting of 9,000 tons casava crops to feed cattle, at the same time as providing infrastructure for production.  </w:t>
      </w:r>
    </w:p>
    <w:p w14:paraId="4D91F4D8" w14:textId="72E20D6F" w:rsidR="00C707A4" w:rsidRPr="009F76AF" w:rsidRDefault="00B5127F" w:rsidP="00D139B9">
      <w:pPr>
        <w:spacing w:line="360" w:lineRule="auto"/>
        <w:ind w:firstLine="709"/>
        <w:jc w:val="both"/>
      </w:pPr>
      <w:r w:rsidRPr="00724907">
        <w:rPr>
          <w:color w:val="FF0000"/>
        </w:rPr>
        <w:t>To sum up</w:t>
      </w:r>
      <w:r w:rsidR="00D157D1" w:rsidRPr="00724907">
        <w:rPr>
          <w:color w:val="FF0000"/>
        </w:rPr>
        <w:t xml:space="preserve">, one spatial transformation evident in these examples </w:t>
      </w:r>
      <w:r w:rsidR="00B411C4" w:rsidRPr="00724907">
        <w:rPr>
          <w:color w:val="FF0000"/>
        </w:rPr>
        <w:t xml:space="preserve">for </w:t>
      </w:r>
      <w:r w:rsidRPr="00724907">
        <w:rPr>
          <w:color w:val="FF0000"/>
        </w:rPr>
        <w:t xml:space="preserve">Antioquia </w:t>
      </w:r>
      <w:r w:rsidR="00D157D1" w:rsidRPr="00724907">
        <w:rPr>
          <w:color w:val="FF0000"/>
        </w:rPr>
        <w:t xml:space="preserve">was related to the </w:t>
      </w:r>
      <w:r w:rsidR="00997517" w:rsidRPr="00724907">
        <w:rPr>
          <w:color w:val="FF0000"/>
        </w:rPr>
        <w:t>transforming</w:t>
      </w:r>
      <w:r w:rsidR="00D157D1" w:rsidRPr="00724907">
        <w:rPr>
          <w:color w:val="FF0000"/>
        </w:rPr>
        <w:t xml:space="preserve"> of spaces of demobilization, training and reintegration of ex combatants as productive spaces which could interact with local, regional, and broader </w:t>
      </w:r>
      <w:r w:rsidR="00D157D1" w:rsidRPr="00724907">
        <w:rPr>
          <w:color w:val="FF0000"/>
        </w:rPr>
        <w:lastRenderedPageBreak/>
        <w:t xml:space="preserve">market structures (ETCR). </w:t>
      </w:r>
      <w:r w:rsidR="00D157D1" w:rsidRPr="009F76AF">
        <w:t>In addition,</w:t>
      </w:r>
      <w:r w:rsidR="00672D47" w:rsidRPr="009F76AF">
        <w:t xml:space="preserve"> making territories attractive for tourism,</w:t>
      </w:r>
      <w:r w:rsidR="00D157D1" w:rsidRPr="009F76AF">
        <w:t xml:space="preserve"> </w:t>
      </w:r>
      <w:r w:rsidR="00242A3D" w:rsidRPr="009F76AF">
        <w:t xml:space="preserve">formalising </w:t>
      </w:r>
      <w:r w:rsidR="00D157D1" w:rsidRPr="009F76AF">
        <w:t>land</w:t>
      </w:r>
      <w:r w:rsidR="002B40FB" w:rsidRPr="009F76AF">
        <w:t>,</w:t>
      </w:r>
      <w:r w:rsidR="00D157D1" w:rsidRPr="009F76AF">
        <w:t xml:space="preserve"> and </w:t>
      </w:r>
      <w:r w:rsidR="00B411C4" w:rsidRPr="009F76AF">
        <w:t xml:space="preserve">clearing up territories from coca crops and antipersonnel mines </w:t>
      </w:r>
      <w:r w:rsidR="00242A3D" w:rsidRPr="009F76AF">
        <w:t xml:space="preserve">were </w:t>
      </w:r>
      <w:r w:rsidR="00D157D1" w:rsidRPr="009F76AF">
        <w:t>other obvious spatial intervention</w:t>
      </w:r>
      <w:r w:rsidR="00242A3D" w:rsidRPr="009F76AF">
        <w:t>s</w:t>
      </w:r>
      <w:r w:rsidR="00B411C4" w:rsidRPr="009F76AF">
        <w:t xml:space="preserve"> accompanied by </w:t>
      </w:r>
      <w:r w:rsidR="00242A3D" w:rsidRPr="009F76AF">
        <w:t xml:space="preserve">economic </w:t>
      </w:r>
      <w:r w:rsidR="00B411C4" w:rsidRPr="009F76AF">
        <w:t xml:space="preserve">support to </w:t>
      </w:r>
      <w:r w:rsidR="00242A3D" w:rsidRPr="009F76AF">
        <w:t xml:space="preserve">plant </w:t>
      </w:r>
      <w:r w:rsidR="00B411C4" w:rsidRPr="009F76AF">
        <w:t xml:space="preserve">crops which again, could link local production with </w:t>
      </w:r>
      <w:r w:rsidR="00373674" w:rsidRPr="009F76AF">
        <w:t>wider</w:t>
      </w:r>
      <w:r w:rsidR="00B411C4" w:rsidRPr="009F76AF">
        <w:t xml:space="preserve"> markets. </w:t>
      </w:r>
      <w:r w:rsidR="00FF4831" w:rsidRPr="00610F76">
        <w:t>These</w:t>
      </w:r>
      <w:r w:rsidR="00D157D1" w:rsidRPr="00610F76">
        <w:t xml:space="preserve"> </w:t>
      </w:r>
      <w:r w:rsidR="00FF4831" w:rsidRPr="00610F76">
        <w:t>narratives, as</w:t>
      </w:r>
      <w:r w:rsidR="00D157D1" w:rsidRPr="00610F76">
        <w:t xml:space="preserve"> </w:t>
      </w:r>
      <w:proofErr w:type="spellStart"/>
      <w:r w:rsidR="00FF4831" w:rsidRPr="00610F76">
        <w:t>Hochmüller</w:t>
      </w:r>
      <w:proofErr w:type="spellEnd"/>
      <w:r w:rsidR="00FF4831" w:rsidRPr="00610F76">
        <w:t xml:space="preserve"> and Müller argue in the Introduction to this issue, disentangle</w:t>
      </w:r>
      <w:r w:rsidR="00ED1FC5" w:rsidRPr="00610F76">
        <w:t xml:space="preserve"> and obscure</w:t>
      </w:r>
      <w:r w:rsidR="00FF4831" w:rsidRPr="00610F76">
        <w:t xml:space="preserve"> conflict dynamics from transnational processes, thus reinforcing the narrative of the armed conflict as an endogenous development driven by illegal actors</w:t>
      </w:r>
      <w:r w:rsidR="00D139B9" w:rsidRPr="00610F76">
        <w:t>, at the same time as</w:t>
      </w:r>
      <w:r w:rsidR="00FF4831" w:rsidRPr="00610F76">
        <w:t xml:space="preserve"> international actors as </w:t>
      </w:r>
      <w:r w:rsidR="00D139B9" w:rsidRPr="00610F76">
        <w:t xml:space="preserve">portrayed as </w:t>
      </w:r>
      <w:r w:rsidR="00FF4831" w:rsidRPr="00610F76">
        <w:t>key to support stat</w:t>
      </w:r>
      <w:r w:rsidR="00D139B9" w:rsidRPr="00610F76">
        <w:t>e</w:t>
      </w:r>
      <w:r w:rsidR="00FF4831" w:rsidRPr="00610F76">
        <w:t>-driven peace and development efforts</w:t>
      </w:r>
      <w:r w:rsidR="0042231A" w:rsidRPr="00610F76">
        <w:t>.</w:t>
      </w:r>
    </w:p>
    <w:p w14:paraId="2AFEB8F3" w14:textId="77777777" w:rsidR="00B5127F" w:rsidRPr="009F76AF" w:rsidRDefault="00B5127F" w:rsidP="00D139B9">
      <w:pPr>
        <w:jc w:val="both"/>
        <w:rPr>
          <w:b/>
          <w:bCs/>
        </w:rPr>
      </w:pPr>
    </w:p>
    <w:p w14:paraId="0D8183FD" w14:textId="4419C09A" w:rsidR="008271DB" w:rsidRPr="009F76AF" w:rsidRDefault="008271DB" w:rsidP="00D139B9">
      <w:pPr>
        <w:jc w:val="both"/>
        <w:rPr>
          <w:b/>
          <w:bCs/>
        </w:rPr>
      </w:pPr>
      <w:r w:rsidRPr="009F76AF">
        <w:rPr>
          <w:b/>
          <w:bCs/>
        </w:rPr>
        <w:t>Discussion</w:t>
      </w:r>
    </w:p>
    <w:p w14:paraId="064820B9" w14:textId="5B08F0C5" w:rsidR="00223DA6" w:rsidRPr="009F76AF" w:rsidRDefault="00AE0E01" w:rsidP="00D139B9">
      <w:pPr>
        <w:spacing w:line="360" w:lineRule="auto"/>
        <w:ind w:firstLine="851"/>
        <w:jc w:val="both"/>
      </w:pPr>
      <w:r w:rsidRPr="009F76AF">
        <w:t>The present article has explored the</w:t>
      </w:r>
      <w:r w:rsidR="001B51D2" w:rsidRPr="009F76AF">
        <w:t xml:space="preserve"> </w:t>
      </w:r>
      <w:r w:rsidRPr="009F76AF">
        <w:t xml:space="preserve">ways in which key post-conflict donors </w:t>
      </w:r>
      <w:r w:rsidRPr="00724907">
        <w:rPr>
          <w:color w:val="FF0000"/>
        </w:rPr>
        <w:t xml:space="preserve">(USA, EU, UK) </w:t>
      </w:r>
      <w:r w:rsidRPr="009F76AF">
        <w:t xml:space="preserve">promoted </w:t>
      </w:r>
      <w:r w:rsidR="001B51D2" w:rsidRPr="009F76AF">
        <w:t xml:space="preserve">a narrative of peacebuilding spaces and their transformation </w:t>
      </w:r>
      <w:r w:rsidRPr="009F76AF">
        <w:t>between November 2016 and February 2019</w:t>
      </w:r>
      <w:r w:rsidR="00724907">
        <w:t xml:space="preserve"> and </w:t>
      </w:r>
      <w:r w:rsidR="00724907" w:rsidRPr="00724907">
        <w:rPr>
          <w:color w:val="FF0000"/>
        </w:rPr>
        <w:t>January 2021 and May 2024</w:t>
      </w:r>
      <w:r w:rsidRPr="00724907">
        <w:rPr>
          <w:color w:val="FF0000"/>
        </w:rPr>
        <w:t xml:space="preserve"> </w:t>
      </w:r>
      <w:r w:rsidRPr="009F76AF">
        <w:t>in Colombia. In order to do so, it proposed the notion of spatial framing to capture how international actors imagine spaces of peace transformation and project values and priorities through which such process happens</w:t>
      </w:r>
      <w:r w:rsidR="00223DA6" w:rsidRPr="009F76AF">
        <w:t xml:space="preserve"> through mediated public diplomacy efforts, and in particular online subsidies</w:t>
      </w:r>
      <w:r w:rsidRPr="009F76AF">
        <w:t>.</w:t>
      </w:r>
      <w:r w:rsidR="00223DA6" w:rsidRPr="009F76AF">
        <w:t xml:space="preserve"> </w:t>
      </w:r>
    </w:p>
    <w:p w14:paraId="30EC20E6" w14:textId="7C82D089" w:rsidR="00DD1E26" w:rsidRPr="009F76AF" w:rsidRDefault="00081F63" w:rsidP="00D139B9">
      <w:pPr>
        <w:spacing w:line="360" w:lineRule="auto"/>
        <w:ind w:firstLine="851"/>
        <w:jc w:val="both"/>
      </w:pPr>
      <w:r w:rsidRPr="009F76AF">
        <w:t xml:space="preserve">This is relevant in several ways. First, the Colombian conflict </w:t>
      </w:r>
      <w:r w:rsidR="00223DA6" w:rsidRPr="009F76AF">
        <w:t>is</w:t>
      </w:r>
      <w:r w:rsidRPr="009F76AF">
        <w:t xml:space="preserve"> the oldest in the western hemisphere, and the one </w:t>
      </w:r>
      <w:r w:rsidR="00223DA6" w:rsidRPr="009F76AF">
        <w:t>that has attracted the biggest multilateral intervention</w:t>
      </w:r>
      <w:r w:rsidR="00A71B58" w:rsidRPr="009F76AF">
        <w:t>.</w:t>
      </w:r>
      <w:r w:rsidR="0056702D" w:rsidRPr="009F76AF">
        <w:t xml:space="preserve"> </w:t>
      </w:r>
      <w:r w:rsidR="0066367B" w:rsidRPr="009F76AF">
        <w:t>Beyond traditional approaches to cooperation from the perspective of</w:t>
      </w:r>
      <w:r w:rsidR="0056702D" w:rsidRPr="009F76AF">
        <w:t xml:space="preserve"> financ</w:t>
      </w:r>
      <w:r w:rsidR="002711DB" w:rsidRPr="009F76AF">
        <w:t>ial</w:t>
      </w:r>
      <w:r w:rsidR="0056702D" w:rsidRPr="009F76AF">
        <w:t xml:space="preserve"> or technical approaches</w:t>
      </w:r>
      <w:r w:rsidR="002711DB" w:rsidRPr="009F76AF">
        <w:t>,</w:t>
      </w:r>
      <w:r w:rsidR="0056702D" w:rsidRPr="009F76AF">
        <w:t xml:space="preserve"> </w:t>
      </w:r>
      <w:r w:rsidR="0066367B" w:rsidRPr="009F76AF">
        <w:t>this work focuses on</w:t>
      </w:r>
      <w:r w:rsidR="0056702D" w:rsidRPr="009F76AF">
        <w:t xml:space="preserve"> </w:t>
      </w:r>
      <w:r w:rsidR="002711DB" w:rsidRPr="009F76AF">
        <w:t>political communication supporting these efforts</w:t>
      </w:r>
      <w:r w:rsidR="0056702D" w:rsidRPr="009F76AF">
        <w:t xml:space="preserve"> embedded in public diplomacy</w:t>
      </w:r>
      <w:r w:rsidR="00223DA6" w:rsidRPr="009F76AF">
        <w:t xml:space="preserve">. </w:t>
      </w:r>
      <w:r w:rsidR="00B0726B">
        <w:t>T</w:t>
      </w:r>
      <w:r w:rsidR="00223DA6" w:rsidRPr="009F76AF">
        <w:t xml:space="preserve">he role of online subsidies </w:t>
      </w:r>
      <w:r w:rsidR="00CE3276" w:rsidRPr="009F76AF">
        <w:t xml:space="preserve">specifically </w:t>
      </w:r>
      <w:r w:rsidR="00223DA6" w:rsidRPr="009F76AF">
        <w:t>aimed at media, stakeholders and interested audiences in supporting cooperation aims</w:t>
      </w:r>
      <w:r w:rsidR="00B0726B">
        <w:t xml:space="preserve"> </w:t>
      </w:r>
      <w:r w:rsidR="0056702D" w:rsidRPr="009F76AF">
        <w:t>needs to be better understood</w:t>
      </w:r>
      <w:r w:rsidR="0066367B" w:rsidRPr="009F76AF">
        <w:t xml:space="preserve"> and explored</w:t>
      </w:r>
      <w:r w:rsidR="00CE3276" w:rsidRPr="009F76AF">
        <w:t xml:space="preserve">. </w:t>
      </w:r>
    </w:p>
    <w:p w14:paraId="509BB016" w14:textId="67C7AA2D" w:rsidR="00AE0E01" w:rsidRPr="009F76AF" w:rsidRDefault="002711DB" w:rsidP="00D139B9">
      <w:pPr>
        <w:spacing w:line="360" w:lineRule="auto"/>
        <w:ind w:firstLine="851"/>
        <w:jc w:val="both"/>
      </w:pPr>
      <w:r w:rsidRPr="009F76AF">
        <w:t xml:space="preserve">Based on the assumption of a mutually constitutive relation between peace and space identified by geography and peacebuilding scholarship, this article contends that the promotion of peacebuilding by international actors is sustained (at least in part) through spatial discourses. Spatial framing, or the selection and promotion of targeted places of intervention, </w:t>
      </w:r>
      <w:r w:rsidR="0079745F" w:rsidRPr="009F76AF">
        <w:t>conveys</w:t>
      </w:r>
      <w:r w:rsidRPr="009F76AF">
        <w:t xml:space="preserve"> preferred meanings about what is at issue in those places and how they ought to be transformed</w:t>
      </w:r>
      <w:r w:rsidR="0079745F" w:rsidRPr="009F76AF">
        <w:t xml:space="preserve"> through online subsidies. A</w:t>
      </w:r>
      <w:r w:rsidR="0056702D" w:rsidRPr="009F76AF">
        <w:t xml:space="preserve">lthough peacebuilding studies incorporating geographic notions, and political geography scholarship incorporating peacebuilding have recognised the interrelation between peace, conflict and </w:t>
      </w:r>
      <w:r w:rsidR="0056702D" w:rsidRPr="009F76AF">
        <w:lastRenderedPageBreak/>
        <w:t xml:space="preserve">space, these insights </w:t>
      </w:r>
      <w:r w:rsidR="00C16199" w:rsidRPr="009F76AF">
        <w:t>have not been, in the authors’ best knowledge,</w:t>
      </w:r>
      <w:r w:rsidR="0056702D" w:rsidRPr="009F76AF">
        <w:t xml:space="preserve"> productively applied </w:t>
      </w:r>
      <w:r w:rsidR="00154A24" w:rsidRPr="009F76AF">
        <w:t xml:space="preserve">yet </w:t>
      </w:r>
      <w:r w:rsidR="0056702D" w:rsidRPr="009F76AF">
        <w:t xml:space="preserve">to mediated public diplomacy in relation to </w:t>
      </w:r>
      <w:r w:rsidR="00E43E79" w:rsidRPr="009F76AF">
        <w:t xml:space="preserve">peacebuilding, </w:t>
      </w:r>
      <w:r w:rsidR="00DD1E26" w:rsidRPr="009F76AF">
        <w:t>in the way advanced by this work</w:t>
      </w:r>
      <w:r w:rsidR="00E43E79" w:rsidRPr="009F76AF">
        <w:t xml:space="preserve">. </w:t>
      </w:r>
      <w:r w:rsidR="0056702D" w:rsidRPr="009F76AF">
        <w:t xml:space="preserve">  </w:t>
      </w:r>
      <w:r w:rsidR="00CE3276" w:rsidRPr="009F76AF">
        <w:t xml:space="preserve">  </w:t>
      </w:r>
    </w:p>
    <w:p w14:paraId="2FF93B0A" w14:textId="13099448" w:rsidR="002800AA" w:rsidRPr="009F76AF" w:rsidRDefault="00AE0E01" w:rsidP="00D139B9">
      <w:pPr>
        <w:spacing w:line="360" w:lineRule="auto"/>
        <w:ind w:firstLine="720"/>
        <w:jc w:val="both"/>
      </w:pPr>
      <w:r w:rsidRPr="009F76AF">
        <w:t xml:space="preserve">The </w:t>
      </w:r>
      <w:r w:rsidR="002800AA" w:rsidRPr="009F76AF">
        <w:t xml:space="preserve">results illustrate three </w:t>
      </w:r>
      <w:r w:rsidR="002800AA" w:rsidRPr="00B0726B">
        <w:t xml:space="preserve">points regarding the proposed notion of spatial framing. First, </w:t>
      </w:r>
      <w:r w:rsidRPr="00B0726B">
        <w:t>the promotion of peacebuilding targets specific spaces</w:t>
      </w:r>
      <w:r w:rsidR="00F43DF6" w:rsidRPr="00B0726B">
        <w:t xml:space="preserve"> in a differentiated manner during multilateral interventions</w:t>
      </w:r>
      <w:r w:rsidR="00A933C0" w:rsidRPr="00B0726B">
        <w:t>.</w:t>
      </w:r>
      <w:r w:rsidR="00B97F96" w:rsidRPr="00B0726B">
        <w:t xml:space="preserve"> </w:t>
      </w:r>
      <w:r w:rsidR="00BE4034" w:rsidRPr="00B0726B">
        <w:t>S</w:t>
      </w:r>
      <w:r w:rsidR="00B97F96" w:rsidRPr="00B0726B">
        <w:t>ome international actors displayed greater communicative engagement in terms of the scope of departments covered</w:t>
      </w:r>
      <w:r w:rsidR="00B0726B" w:rsidRPr="00B0726B">
        <w:t xml:space="preserve"> by online subsidies</w:t>
      </w:r>
      <w:r w:rsidR="00B97F96" w:rsidRPr="00B0726B">
        <w:t xml:space="preserve">. </w:t>
      </w:r>
      <w:r w:rsidR="000C780C" w:rsidRPr="00B0726B">
        <w:t>This would confirm differing levels of local engagement by international actors in peacebuilding</w:t>
      </w:r>
      <w:r w:rsidR="00F43DF6" w:rsidRPr="00B0726B">
        <w:t>, nuancing, in practice</w:t>
      </w:r>
      <w:r w:rsidR="00260D74" w:rsidRPr="00B0726B">
        <w:t>,</w:t>
      </w:r>
      <w:r w:rsidR="00F43DF6" w:rsidRPr="00B0726B">
        <w:t xml:space="preserve"> the</w:t>
      </w:r>
      <w:r w:rsidR="000C780C" w:rsidRPr="00B0726B">
        <w:t xml:space="preserve"> widespread </w:t>
      </w:r>
      <w:r w:rsidR="00F43DF6" w:rsidRPr="00B0726B">
        <w:t>incorporation of the</w:t>
      </w:r>
      <w:r w:rsidR="000C780C" w:rsidRPr="00B0726B">
        <w:t xml:space="preserve"> local</w:t>
      </w:r>
      <w:r w:rsidR="00F43DF6" w:rsidRPr="00B0726B">
        <w:t xml:space="preserve"> into peacebuilding practices</w:t>
      </w:r>
      <w:r w:rsidR="002B377C" w:rsidRPr="00B0726B">
        <w:t xml:space="preserve"> </w:t>
      </w:r>
      <w:r w:rsidR="002B377C" w:rsidRPr="00B0726B">
        <w:fldChar w:fldCharType="begin"/>
      </w:r>
      <w:r w:rsidR="002B377C" w:rsidRPr="00B0726B">
        <w:instrText xml:space="preserve"> ADDIN EN.CITE &lt;EndNote&gt;&lt;Cite&gt;&lt;Author&gt;Pugh&lt;/Author&gt;&lt;Year&gt;2013&lt;/Year&gt;&lt;RecNum&gt;118&lt;/RecNum&gt;&lt;Pages&gt;14&lt;/Pages&gt;&lt;DisplayText&gt;(Pugh 2013, 14)&lt;/DisplayText&gt;&lt;record&gt;&lt;rec-number&gt;118&lt;/rec-number&gt;&lt;foreign-keys&gt;&lt;key app="EN" db-id="pxrs00xf1evt0iexta5vpzdn2eedas0ttd0z" timestamp="1688380815" guid="49b0d7f0-ba60-4250-8902-534a15011b17"&gt;118&lt;/key&gt;&lt;/foreign-keys&gt;&lt;ref-type name="Book Section"&gt;5&lt;/ref-type&gt;&lt;contributors&gt;&lt;authors&gt;&lt;author&gt;Michael Pugh&lt;/author&gt;&lt;/authors&gt;&lt;secondary-authors&gt;&lt;author&gt;Roger Mac Ginty&lt;/author&gt;&lt;/secondary-authors&gt;&lt;/contributors&gt;&lt;titles&gt;&lt;title&gt;The problem-solving and critical paradigms&lt;/title&gt;&lt;secondary-title&gt;Routledge Handbook of Peacebuilding&lt;/secondary-title&gt;&lt;/titles&gt;&lt;pages&gt;11-24&lt;/pages&gt;&lt;section&gt;1&lt;/section&gt;&lt;dates&gt;&lt;year&gt;2013&lt;/year&gt;&lt;/dates&gt;&lt;pub-location&gt;London and New York&lt;/pub-location&gt;&lt;publisher&gt;Routledge&lt;/publisher&gt;&lt;urls&gt;&lt;related-urls&gt;&lt;url&gt;http://ebookcentral.proquest.com/lib/liverpool/detail.action?docID=1128262&lt;/url&gt;&lt;/related-urls&gt;&lt;/urls&gt;&lt;remote-database-name&gt;ProQuest Ebook Central&lt;/remote-database-name&gt;&lt;language&gt;English&lt;/language&gt;&lt;access-date&gt;17 March 2020&lt;/access-date&gt;&lt;/record&gt;&lt;/Cite&gt;&lt;/EndNote&gt;</w:instrText>
      </w:r>
      <w:r w:rsidR="002B377C" w:rsidRPr="00B0726B">
        <w:fldChar w:fldCharType="separate"/>
      </w:r>
      <w:r w:rsidR="002B377C" w:rsidRPr="00B0726B">
        <w:rPr>
          <w:noProof/>
        </w:rPr>
        <w:t>(Pugh 2013, 14)</w:t>
      </w:r>
      <w:r w:rsidR="002B377C" w:rsidRPr="00B0726B">
        <w:fldChar w:fldCharType="end"/>
      </w:r>
      <w:r w:rsidR="00702230" w:rsidRPr="00B0726B">
        <w:t>.</w:t>
      </w:r>
    </w:p>
    <w:p w14:paraId="4AAB8304" w14:textId="1F599877" w:rsidR="00484F72" w:rsidRPr="009F76AF" w:rsidRDefault="002800AA" w:rsidP="00D139B9">
      <w:pPr>
        <w:spacing w:line="360" w:lineRule="auto"/>
        <w:ind w:firstLine="720"/>
        <w:jc w:val="both"/>
      </w:pPr>
      <w:r w:rsidRPr="009F76AF">
        <w:t>Second, t</w:t>
      </w:r>
      <w:r w:rsidR="00AE0E01" w:rsidRPr="009F76AF">
        <w:t xml:space="preserve">he labelling of </w:t>
      </w:r>
      <w:r w:rsidR="00C16199" w:rsidRPr="009F76AF">
        <w:t>targeted</w:t>
      </w:r>
      <w:r w:rsidR="00AE0E01" w:rsidRPr="009F76AF">
        <w:t xml:space="preserve"> </w:t>
      </w:r>
      <w:r w:rsidR="00C16199" w:rsidRPr="009F76AF">
        <w:t xml:space="preserve">peacebuilding </w:t>
      </w:r>
      <w:r w:rsidR="00AE0E01" w:rsidRPr="009F76AF">
        <w:t xml:space="preserve">spaces </w:t>
      </w:r>
      <w:r w:rsidR="00484F72" w:rsidRPr="009F76AF">
        <w:t>by international community actors</w:t>
      </w:r>
      <w:r w:rsidR="00477D0E" w:rsidRPr="009F76AF">
        <w:t xml:space="preserve"> </w:t>
      </w:r>
      <w:r w:rsidR="004E2E98">
        <w:t>not only reinforces</w:t>
      </w:r>
      <w:r w:rsidR="00AD6846" w:rsidRPr="009F76AF">
        <w:t xml:space="preserve"> </w:t>
      </w:r>
      <w:r w:rsidR="00484F72" w:rsidRPr="009F76AF">
        <w:t xml:space="preserve">traditional state-led representations of ‘absence of the state’, remoteness and conflictive rural </w:t>
      </w:r>
      <w:r w:rsidR="00403939">
        <w:t xml:space="preserve">and </w:t>
      </w:r>
      <w:r w:rsidR="00403939" w:rsidRPr="00403939">
        <w:rPr>
          <w:color w:val="FF0000"/>
        </w:rPr>
        <w:t xml:space="preserve">ethnic </w:t>
      </w:r>
      <w:r w:rsidR="00484F72" w:rsidRPr="009F76AF">
        <w:t>spaces subject to development interventions identified in previous works</w:t>
      </w:r>
      <w:r w:rsidR="00782340" w:rsidRPr="009F76AF">
        <w:t xml:space="preserve"> </w:t>
      </w:r>
      <w:r w:rsidR="00782340" w:rsidRPr="009F76AF">
        <w:fldChar w:fldCharType="begin">
          <w:fldData xml:space="preserve">PEVuZE5vdGU+PENpdGU+PEF1dGhvcj5TZXJqZTwvQXV0aG9yPjxZZWFyPjIwMTM8L1llYXI+PFJl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</w:fldData>
        </w:fldChar>
      </w:r>
      <w:r w:rsidR="00F44E26">
        <w:instrText xml:space="preserve"> ADDIN EN.CITE </w:instrText>
      </w:r>
      <w:r w:rsidR="00F44E26">
        <w:fldChar w:fldCharType="begin">
          <w:fldData xml:space="preserve">PEVuZE5vdGU+PENpdGU+PEF1dGhvcj5TZXJqZTwvQXV0aG9yPjxZZWFyPjIwMTM8L1llYXI+PFJl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</w:fldData>
        </w:fldChar>
      </w:r>
      <w:r w:rsidR="00F44E26">
        <w:instrText xml:space="preserve"> ADDIN EN.CITE.DATA </w:instrText>
      </w:r>
      <w:r w:rsidR="00F44E26">
        <w:fldChar w:fldCharType="end"/>
      </w:r>
      <w:r w:rsidR="00782340" w:rsidRPr="009F76AF">
        <w:fldChar w:fldCharType="separate"/>
      </w:r>
      <w:r w:rsidR="00F44E26">
        <w:rPr>
          <w:noProof/>
        </w:rPr>
        <w:t>(Serje 2013; Cairo et al. 2018)</w:t>
      </w:r>
      <w:r w:rsidR="00782340" w:rsidRPr="009F76AF">
        <w:fldChar w:fldCharType="end"/>
      </w:r>
      <w:r w:rsidR="00476C50" w:rsidRPr="009F76AF">
        <w:t xml:space="preserve">, </w:t>
      </w:r>
      <w:r w:rsidR="00484F72" w:rsidRPr="009F76AF">
        <w:t xml:space="preserve">but extended such characterization to </w:t>
      </w:r>
      <w:r w:rsidR="002E5303">
        <w:t>intermediate cities and smaller capitals</w:t>
      </w:r>
      <w:r w:rsidR="00403939">
        <w:t xml:space="preserve">, </w:t>
      </w:r>
      <w:r w:rsidR="00403939" w:rsidRPr="00403939">
        <w:rPr>
          <w:color w:val="FF0000"/>
        </w:rPr>
        <w:t>regions</w:t>
      </w:r>
      <w:r w:rsidR="00484F72" w:rsidRPr="00403939">
        <w:rPr>
          <w:color w:val="FF0000"/>
        </w:rPr>
        <w:t xml:space="preserve"> </w:t>
      </w:r>
      <w:r w:rsidR="00484F72" w:rsidRPr="009F76AF">
        <w:t>and departments subject to peacebuilding cooperation, signalling</w:t>
      </w:r>
      <w:r w:rsidR="00314049">
        <w:t xml:space="preserve"> capitalist</w:t>
      </w:r>
      <w:r w:rsidR="00484F72" w:rsidRPr="009F76AF">
        <w:t xml:space="preserve"> development preferences</w:t>
      </w:r>
      <w:r w:rsidR="00476C50" w:rsidRPr="009F76AF">
        <w:t xml:space="preserve"> </w:t>
      </w:r>
      <w:r w:rsidR="00247351" w:rsidRPr="00247351">
        <w:rPr>
          <w:color w:val="FF0000"/>
        </w:rPr>
        <w:t>linked to peacebuilding</w:t>
      </w:r>
      <w:r w:rsidR="00484F72" w:rsidRPr="009F76AF">
        <w:t xml:space="preserve">. </w:t>
      </w:r>
      <w:r w:rsidR="004E2E98">
        <w:t xml:space="preserve"> </w:t>
      </w:r>
    </w:p>
    <w:p w14:paraId="0558FDDB" w14:textId="7B749D0E" w:rsidR="00DD1E26" w:rsidRPr="009F76AF" w:rsidRDefault="002800AA" w:rsidP="00D139B9">
      <w:pPr>
        <w:spacing w:line="360" w:lineRule="auto"/>
        <w:ind w:firstLine="720"/>
        <w:jc w:val="both"/>
      </w:pPr>
      <w:r w:rsidRPr="00247351">
        <w:rPr>
          <w:color w:val="FF0000"/>
        </w:rPr>
        <w:t xml:space="preserve">Third, </w:t>
      </w:r>
      <w:r w:rsidR="000E6968" w:rsidRPr="00247351">
        <w:rPr>
          <w:color w:val="FF0000"/>
        </w:rPr>
        <w:t>when</w:t>
      </w:r>
      <w:r w:rsidR="00AE0E01" w:rsidRPr="00247351">
        <w:rPr>
          <w:color w:val="FF0000"/>
        </w:rPr>
        <w:t xml:space="preserve"> tackl</w:t>
      </w:r>
      <w:r w:rsidR="000E6968" w:rsidRPr="00247351">
        <w:rPr>
          <w:color w:val="FF0000"/>
        </w:rPr>
        <w:t>ing</w:t>
      </w:r>
      <w:r w:rsidR="00AE0E01" w:rsidRPr="00247351">
        <w:rPr>
          <w:color w:val="FF0000"/>
        </w:rPr>
        <w:t xml:space="preserve"> spatial transformation</w:t>
      </w:r>
      <w:r w:rsidR="000E6968" w:rsidRPr="00247351">
        <w:rPr>
          <w:color w:val="FF0000"/>
        </w:rPr>
        <w:t xml:space="preserve"> directly, </w:t>
      </w:r>
      <w:r w:rsidR="00247351" w:rsidRPr="00247351">
        <w:rPr>
          <w:color w:val="FF0000"/>
        </w:rPr>
        <w:t>online subsidies referred to</w:t>
      </w:r>
      <w:r w:rsidR="00AE0E01" w:rsidRPr="00247351">
        <w:rPr>
          <w:color w:val="FF0000"/>
        </w:rPr>
        <w:t xml:space="preserve"> </w:t>
      </w:r>
      <w:r w:rsidR="00314049" w:rsidRPr="00247351">
        <w:rPr>
          <w:color w:val="FF0000"/>
        </w:rPr>
        <w:t xml:space="preserve">supply chains and </w:t>
      </w:r>
      <w:r w:rsidR="00AE0E01" w:rsidRPr="00247351">
        <w:rPr>
          <w:color w:val="FF0000"/>
        </w:rPr>
        <w:t>market connections.</w:t>
      </w:r>
      <w:r w:rsidR="00A933C0" w:rsidRPr="009F76AF">
        <w:t xml:space="preserve"> </w:t>
      </w:r>
      <w:r w:rsidR="00B8139A" w:rsidRPr="009F76AF">
        <w:t>T</w:t>
      </w:r>
      <w:r w:rsidR="00E52BB1" w:rsidRPr="009F76AF">
        <w:t xml:space="preserve">his dimension </w:t>
      </w:r>
      <w:r w:rsidR="000A6108" w:rsidRPr="009F76AF">
        <w:t>was</w:t>
      </w:r>
      <w:r w:rsidR="00E52BB1" w:rsidRPr="009F76AF">
        <w:t xml:space="preserve"> present through the </w:t>
      </w:r>
      <w:r w:rsidR="005808AA" w:rsidRPr="009F76AF">
        <w:t>transformation</w:t>
      </w:r>
      <w:r w:rsidR="00E52BB1" w:rsidRPr="009F76AF">
        <w:t xml:space="preserve"> of </w:t>
      </w:r>
      <w:r w:rsidR="00122DE0" w:rsidRPr="009F76AF">
        <w:t xml:space="preserve">the </w:t>
      </w:r>
      <w:proofErr w:type="spellStart"/>
      <w:r w:rsidR="00122DE0" w:rsidRPr="009F76AF">
        <w:t>Orinoquía</w:t>
      </w:r>
      <w:proofErr w:type="spellEnd"/>
      <w:r w:rsidR="00122DE0" w:rsidRPr="009F76AF">
        <w:t xml:space="preserve"> region into a sustainable</w:t>
      </w:r>
      <w:r w:rsidR="00EA348C" w:rsidRPr="009F76AF">
        <w:t xml:space="preserve"> </w:t>
      </w:r>
      <w:r w:rsidR="00122DE0" w:rsidRPr="009F76AF">
        <w:t xml:space="preserve">world pantry, </w:t>
      </w:r>
      <w:r w:rsidR="00C16199" w:rsidRPr="009F76AF">
        <w:t>the protection of the Amazon</w:t>
      </w:r>
      <w:r w:rsidR="008E107C">
        <w:t xml:space="preserve"> and the Pacific regions</w:t>
      </w:r>
      <w:r w:rsidR="00C16199" w:rsidRPr="009F76AF">
        <w:t xml:space="preserve"> in function of </w:t>
      </w:r>
      <w:r w:rsidR="00936B4B" w:rsidRPr="009F76AF">
        <w:t>‘</w:t>
      </w:r>
      <w:r w:rsidR="00C16199" w:rsidRPr="009F76AF">
        <w:t>sustainable</w:t>
      </w:r>
      <w:r w:rsidR="00936B4B" w:rsidRPr="009F76AF">
        <w:t xml:space="preserve">’ </w:t>
      </w:r>
      <w:r w:rsidR="00C16199" w:rsidRPr="009F76AF">
        <w:t>production and linkage</w:t>
      </w:r>
      <w:r w:rsidR="00041951" w:rsidRPr="009F76AF">
        <w:t>s</w:t>
      </w:r>
      <w:r w:rsidR="00C16199" w:rsidRPr="009F76AF">
        <w:t xml:space="preserve"> to the green </w:t>
      </w:r>
      <w:r w:rsidR="00041951" w:rsidRPr="009F76AF">
        <w:t xml:space="preserve">and health </w:t>
      </w:r>
      <w:r w:rsidR="00C16199" w:rsidRPr="009F76AF">
        <w:t>econom</w:t>
      </w:r>
      <w:r w:rsidR="00041951" w:rsidRPr="009F76AF">
        <w:t>ies</w:t>
      </w:r>
      <w:r w:rsidR="00C16199" w:rsidRPr="009F76AF">
        <w:t xml:space="preserve">, </w:t>
      </w:r>
      <w:r w:rsidR="00122DE0" w:rsidRPr="009F76AF">
        <w:t xml:space="preserve">the transformation of </w:t>
      </w:r>
      <w:r w:rsidR="00E52BB1" w:rsidRPr="009F76AF">
        <w:t>reincorporation</w:t>
      </w:r>
      <w:r w:rsidR="005808AA" w:rsidRPr="009F76AF">
        <w:t xml:space="preserve"> </w:t>
      </w:r>
      <w:r w:rsidR="006655D8" w:rsidRPr="009F76AF">
        <w:t xml:space="preserve">and rural </w:t>
      </w:r>
      <w:r w:rsidR="005808AA" w:rsidRPr="009F76AF">
        <w:t>spaces into productive spaces</w:t>
      </w:r>
      <w:r w:rsidR="000A6108" w:rsidRPr="009F76AF">
        <w:t xml:space="preserve"> </w:t>
      </w:r>
      <w:r w:rsidR="006655D8" w:rsidRPr="009F76AF">
        <w:t>with</w:t>
      </w:r>
      <w:r w:rsidR="000A6108" w:rsidRPr="009F76AF">
        <w:t xml:space="preserve"> market </w:t>
      </w:r>
      <w:r w:rsidR="00041951" w:rsidRPr="009F76AF">
        <w:t>networks</w:t>
      </w:r>
      <w:r w:rsidR="000A6108" w:rsidRPr="009F76AF">
        <w:t>, the provision of infrastructure including utilities, roads</w:t>
      </w:r>
      <w:r w:rsidR="006655D8" w:rsidRPr="009F76AF">
        <w:t>, housing</w:t>
      </w:r>
      <w:r w:rsidR="000A6108" w:rsidRPr="009F76AF">
        <w:t xml:space="preserve"> and schools, </w:t>
      </w:r>
      <w:r w:rsidR="006655D8" w:rsidRPr="009F76AF">
        <w:t>the formalisation of</w:t>
      </w:r>
      <w:r w:rsidR="000A6108" w:rsidRPr="009F76AF">
        <w:t xml:space="preserve"> land, </w:t>
      </w:r>
      <w:r w:rsidR="006655D8" w:rsidRPr="009F76AF">
        <w:t xml:space="preserve">the </w:t>
      </w:r>
      <w:r w:rsidR="000A6108" w:rsidRPr="009F76AF">
        <w:t xml:space="preserve">clearing up </w:t>
      </w:r>
      <w:r w:rsidR="006655D8" w:rsidRPr="009F76AF">
        <w:t xml:space="preserve">of </w:t>
      </w:r>
      <w:r w:rsidR="000A6108" w:rsidRPr="009F76AF">
        <w:t xml:space="preserve">land from antipersonnel mines and illegal economies, replacing the latter with crops which could, again, </w:t>
      </w:r>
      <w:r w:rsidR="00041951" w:rsidRPr="009F76AF">
        <w:t>connect</w:t>
      </w:r>
      <w:r w:rsidR="005808AA" w:rsidRPr="009F76AF">
        <w:t xml:space="preserve"> with wider markets.</w:t>
      </w:r>
      <w:r w:rsidR="005E01F3" w:rsidRPr="009F76AF">
        <w:t xml:space="preserve"> </w:t>
      </w:r>
      <w:r w:rsidR="004E2E98" w:rsidRPr="004E2E98">
        <w:rPr>
          <w:color w:val="FF0000"/>
        </w:rPr>
        <w:t xml:space="preserve">This echoes Corredor García’s </w:t>
      </w:r>
      <w:r w:rsidR="004E2E98" w:rsidRPr="004E2E98">
        <w:rPr>
          <w:color w:val="FF0000"/>
        </w:rPr>
        <w:fldChar w:fldCharType="begin"/>
      </w:r>
      <w:r w:rsidR="004E2E98" w:rsidRPr="004E2E98">
        <w:rPr>
          <w:color w:val="FF0000"/>
        </w:rPr>
        <w:instrText xml:space="preserve"> ADDIN EN.CITE &lt;EndNote&gt;&lt;Cite ExcludeAuth="1"&gt;&lt;Author&gt;Corredor-García&lt;/Author&gt;&lt;Year&gt;2022&lt;/Year&gt;&lt;RecNum&gt;305&lt;/RecNum&gt;&lt;DisplayText&gt;(2022)&lt;/DisplayText&gt;&lt;record&gt;&lt;rec-number&gt;305&lt;/rec-number&gt;&lt;foreign-keys&gt;&lt;key app="EN" db-id="pxrs00xf1evt0iexta5vpzdn2eedas0ttd0z" timestamp="1729658739" guid="fe0e3ad7-842f-45c5-b5f6-fdbe0d19b6c0"&gt;305&lt;/key&gt;&lt;/foreign-keys&gt;&lt;ref-type name="Journal Article"&gt;17&lt;/ref-type&gt;&lt;contributors&gt;&lt;authors&gt;&lt;author&gt;Juan Corredor-García&lt;/author&gt;&lt;/authors&gt;&lt;/contributors&gt;&lt;titles&gt;&lt;title&gt;¿Qué quiere decir la paz? Sociología de los medios en el Acuerdo de La Habana&lt;/title&gt;&lt;secondary-title&gt;Sociedad y Economía&lt;/secondary-title&gt;&lt;/titles&gt;&lt;periodical&gt;&lt;full-title&gt;Sociedad y Economía&lt;/full-title&gt;&lt;/periodical&gt;&lt;pages&gt;e10711209&lt;/pages&gt;&lt;number&gt;45&lt;/number&gt;&lt;dates&gt;&lt;year&gt;2022&lt;/year&gt;&lt;/dates&gt;&lt;urls&gt;&lt;/urls&gt;&lt;electronic-resource-num&gt;https://doi.org/10.25100/sye.v0i45.11209&lt;/electronic-resource-num&gt;&lt;remote-database-name&gt;Scielo.org.co&lt;/remote-database-name&gt;&lt;language&gt;Spanish&lt;/language&gt;&lt;access-date&gt;23 October 2024&lt;/access-date&gt;&lt;/record&gt;&lt;/Cite&gt;&lt;/EndNote&gt;</w:instrText>
      </w:r>
      <w:r w:rsidR="004E2E98" w:rsidRPr="004E2E98">
        <w:rPr>
          <w:color w:val="FF0000"/>
        </w:rPr>
        <w:fldChar w:fldCharType="separate"/>
      </w:r>
      <w:r w:rsidR="004E2E98" w:rsidRPr="004E2E98">
        <w:rPr>
          <w:noProof/>
          <w:color w:val="FF0000"/>
        </w:rPr>
        <w:t>(2022)</w:t>
      </w:r>
      <w:r w:rsidR="004E2E98" w:rsidRPr="004E2E98">
        <w:rPr>
          <w:color w:val="FF0000"/>
        </w:rPr>
        <w:fldChar w:fldCharType="end"/>
      </w:r>
      <w:r w:rsidR="004E2E98" w:rsidRPr="004E2E98">
        <w:rPr>
          <w:color w:val="FF0000"/>
        </w:rPr>
        <w:t xml:space="preserve"> security, liberal and environmental notions of peace linked to spatial transformation</w:t>
      </w:r>
      <w:r w:rsidR="00FE19B5">
        <w:rPr>
          <w:color w:val="FF0000"/>
        </w:rPr>
        <w:t xml:space="preserve"> as notions also promoted by the international actors studied</w:t>
      </w:r>
      <w:r w:rsidR="004E2E98" w:rsidRPr="004E2E98">
        <w:rPr>
          <w:color w:val="FF0000"/>
        </w:rPr>
        <w:t>.</w:t>
      </w:r>
      <w:r w:rsidR="004E2E98" w:rsidRPr="004E2E98">
        <w:t xml:space="preserve"> </w:t>
      </w:r>
      <w:r w:rsidR="004E2E98" w:rsidRPr="00011A80">
        <w:rPr>
          <w:color w:val="FF0000"/>
        </w:rPr>
        <w:t>At the same time, it</w:t>
      </w:r>
      <w:r w:rsidR="003D269F" w:rsidRPr="00011A80">
        <w:rPr>
          <w:color w:val="FF0000"/>
        </w:rPr>
        <w:t xml:space="preserve"> </w:t>
      </w:r>
      <w:r w:rsidR="00C16199" w:rsidRPr="00011A80">
        <w:rPr>
          <w:color w:val="FF0000"/>
        </w:rPr>
        <w:t>confirms insights in</w:t>
      </w:r>
      <w:r w:rsidR="003D269F" w:rsidRPr="00011A80">
        <w:rPr>
          <w:color w:val="FF0000"/>
        </w:rPr>
        <w:t xml:space="preserve"> peacebuilding literature</w:t>
      </w:r>
      <w:r w:rsidR="00C16199" w:rsidRPr="00011A80">
        <w:rPr>
          <w:color w:val="FF0000"/>
        </w:rPr>
        <w:t xml:space="preserve"> political geography literature about the discursive</w:t>
      </w:r>
      <w:r w:rsidR="00011A80" w:rsidRPr="00011A80">
        <w:rPr>
          <w:color w:val="FF0000"/>
        </w:rPr>
        <w:t xml:space="preserve"> and </w:t>
      </w:r>
      <w:r w:rsidR="00C16199" w:rsidRPr="00011A80">
        <w:rPr>
          <w:color w:val="FF0000"/>
        </w:rPr>
        <w:t>spatial</w:t>
      </w:r>
      <w:r w:rsidR="001B3966">
        <w:rPr>
          <w:color w:val="FF0000"/>
        </w:rPr>
        <w:t xml:space="preserve"> </w:t>
      </w:r>
      <w:r w:rsidR="00C16199" w:rsidRPr="00011A80">
        <w:rPr>
          <w:color w:val="FF0000"/>
        </w:rPr>
        <w:t>nature of peacebuilding</w:t>
      </w:r>
      <w:r w:rsidR="00FA6FC5" w:rsidRPr="00011A80">
        <w:rPr>
          <w:color w:val="FF0000"/>
        </w:rPr>
        <w:t xml:space="preserve"> as promoted by</w:t>
      </w:r>
      <w:r w:rsidR="00011A80" w:rsidRPr="00011A80">
        <w:rPr>
          <w:color w:val="FF0000"/>
        </w:rPr>
        <w:t>, in this case, international actors</w:t>
      </w:r>
      <w:r w:rsidR="00FA6FC5" w:rsidRPr="00011A80">
        <w:rPr>
          <w:color w:val="FF0000"/>
        </w:rPr>
        <w:t xml:space="preserve"> on the ground</w:t>
      </w:r>
      <w:r w:rsidR="00C16199" w:rsidRPr="00011A80">
        <w:rPr>
          <w:color w:val="FF0000"/>
        </w:rPr>
        <w:t xml:space="preserve">. </w:t>
      </w:r>
      <w:r w:rsidR="001B3966">
        <w:rPr>
          <w:color w:val="FF0000"/>
        </w:rPr>
        <w:t>Recalling Richmond and Franks</w:t>
      </w:r>
      <w:r w:rsidR="0090326C">
        <w:rPr>
          <w:color w:val="FF0000"/>
        </w:rPr>
        <w:t xml:space="preserve"> referred to earlier</w:t>
      </w:r>
      <w:r w:rsidR="001B3966">
        <w:rPr>
          <w:color w:val="FF0000"/>
        </w:rPr>
        <w:t xml:space="preserve"> </w:t>
      </w:r>
      <w:r w:rsidR="001B3966">
        <w:rPr>
          <w:color w:val="FF0000"/>
        </w:rPr>
        <w:fldChar w:fldCharType="begin"/>
      </w:r>
      <w:r w:rsidR="001B3966">
        <w:rPr>
          <w:color w:val="FF0000"/>
        </w:rPr>
        <w:instrText xml:space="preserve"> ADDIN EN.CITE &lt;EndNote&gt;&lt;Cite ExcludeAuth="1"&gt;&lt;Author&gt;Richmond&lt;/Author&gt;&lt;Year&gt;2009&lt;/Year&gt;&lt;RecNum&gt;306&lt;/RecNum&gt;&lt;Pages&gt;4078&lt;/Pages&gt;&lt;DisplayText&gt;(2009, 4078)&lt;/DisplayText&gt;&lt;record&gt;&lt;rec-number&gt;306&lt;/rec-number&gt;&lt;foreign-keys&gt;&lt;key app="EN" db-id="pxrs00xf1evt0iexta5vpzdn2eedas0ttd0z" timestamp="1729829904" guid="47b9bb42-70ec-4473-9b80-eadf46b04bd9"&gt;306&lt;/key&gt;&lt;/foreign-keys&gt;&lt;ref-type name="Book"&gt;6&lt;/ref-type&gt;&lt;contributors&gt;&lt;authors&gt;&lt;author&gt;Oliver Richmond&lt;/author&gt;&lt;author&gt;Jason Franks&lt;/author&gt;&lt;/authors&gt;&lt;/contributors&gt;&lt;titles&gt;&lt;title&gt;Liberal peace transitions. Between statebuilding and peacebuilding&lt;/title&gt;&lt;/titles&gt;&lt;edition&gt;Kindle&lt;/edition&gt;&lt;dates&gt;&lt;year&gt;2009&lt;/year&gt;&lt;/dates&gt;&lt;publisher&gt;Edinburgh University Press Ltd&lt;/publisher&gt;&lt;isbn&gt;978 0 7486 3876 5&lt;/isbn&gt;&lt;urls&gt;&lt;/urls&gt;&lt;/record&gt;&lt;/Cite&gt;&lt;/EndNote&gt;</w:instrText>
      </w:r>
      <w:r w:rsidR="001B3966">
        <w:rPr>
          <w:color w:val="FF0000"/>
        </w:rPr>
        <w:fldChar w:fldCharType="separate"/>
      </w:r>
      <w:r w:rsidR="001B3966">
        <w:rPr>
          <w:noProof/>
          <w:color w:val="FF0000"/>
        </w:rPr>
        <w:t>(2009, 4078)</w:t>
      </w:r>
      <w:r w:rsidR="001B3966">
        <w:rPr>
          <w:color w:val="FF0000"/>
        </w:rPr>
        <w:fldChar w:fldCharType="end"/>
      </w:r>
      <w:r w:rsidR="00C16199" w:rsidRPr="00011A80">
        <w:rPr>
          <w:color w:val="FF0000"/>
        </w:rPr>
        <w:t xml:space="preserve"> </w:t>
      </w:r>
      <w:r w:rsidR="001B3966">
        <w:rPr>
          <w:color w:val="FF0000"/>
        </w:rPr>
        <w:t xml:space="preserve">‘an orthodox liberal peace exists for elites and for the capital, while a conservative liberal peace or a completely different form of polity exists for more peripheral others’. </w:t>
      </w:r>
      <w:r w:rsidR="00BF278E">
        <w:rPr>
          <w:color w:val="FF0000"/>
        </w:rPr>
        <w:t>This is certainly the case i</w:t>
      </w:r>
      <w:r w:rsidR="001B3966">
        <w:rPr>
          <w:color w:val="FF0000"/>
        </w:rPr>
        <w:t xml:space="preserve">n Colombia, </w:t>
      </w:r>
      <w:r w:rsidR="00BF278E">
        <w:rPr>
          <w:color w:val="FF0000"/>
        </w:rPr>
        <w:t xml:space="preserve">where the </w:t>
      </w:r>
      <w:r w:rsidR="001B3966">
        <w:rPr>
          <w:color w:val="FF0000"/>
        </w:rPr>
        <w:t xml:space="preserve">international promotion of a liberal peacebuilding </w:t>
      </w:r>
      <w:r w:rsidR="00BF278E">
        <w:rPr>
          <w:color w:val="FF0000"/>
        </w:rPr>
        <w:t xml:space="preserve">has </w:t>
      </w:r>
      <w:r w:rsidR="00BF278E">
        <w:rPr>
          <w:color w:val="FF0000"/>
        </w:rPr>
        <w:lastRenderedPageBreak/>
        <w:t>moved between conservative and orthodox graduations depending on levels of governance and security offered by targeted areas for transformation</w:t>
      </w:r>
      <w:r w:rsidR="00943A71">
        <w:rPr>
          <w:color w:val="FF0000"/>
        </w:rPr>
        <w:t xml:space="preserve"> throughout the three Administrations explored</w:t>
      </w:r>
      <w:r w:rsidR="00BF278E">
        <w:rPr>
          <w:color w:val="FF0000"/>
        </w:rPr>
        <w:t xml:space="preserve">.   </w:t>
      </w:r>
      <w:r w:rsidR="001B3966">
        <w:rPr>
          <w:color w:val="FF0000"/>
        </w:rPr>
        <w:t xml:space="preserve">  </w:t>
      </w:r>
    </w:p>
    <w:p w14:paraId="48B3402B" w14:textId="37B052F4" w:rsidR="00D13581" w:rsidRPr="009F76AF" w:rsidRDefault="0007673C" w:rsidP="00D139B9">
      <w:pPr>
        <w:spacing w:line="360" w:lineRule="auto"/>
        <w:ind w:firstLine="720"/>
        <w:jc w:val="both"/>
      </w:pPr>
      <w:r w:rsidRPr="009F76AF">
        <w:t>As limitations, t</w:t>
      </w:r>
      <w:r w:rsidR="00997BC6" w:rsidRPr="009F76AF">
        <w:t xml:space="preserve">his work </w:t>
      </w:r>
      <w:r w:rsidR="001E1A31" w:rsidRPr="009F76AF">
        <w:t>considers a narrow range</w:t>
      </w:r>
      <w:r w:rsidR="00997BC6" w:rsidRPr="009F76AF">
        <w:t xml:space="preserve"> international actors</w:t>
      </w:r>
      <w:r w:rsidR="00762B12" w:rsidRPr="009F76AF">
        <w:t xml:space="preserve"> </w:t>
      </w:r>
      <w:r w:rsidR="00997BC6" w:rsidRPr="009F76AF">
        <w:t xml:space="preserve">contributing to peacebuilding transition in </w:t>
      </w:r>
      <w:r w:rsidR="00D13581" w:rsidRPr="009F76AF">
        <w:t>Colombia</w:t>
      </w:r>
      <w:r w:rsidR="001E1A31" w:rsidRPr="009F76AF">
        <w:t xml:space="preserve">, however, the ones chosen are not only key </w:t>
      </w:r>
      <w:r w:rsidR="00D13581" w:rsidRPr="009F76AF">
        <w:t>during the transitional period explored</w:t>
      </w:r>
      <w:r w:rsidR="001E1A31" w:rsidRPr="009F76AF">
        <w:t xml:space="preserve">, but also allow to illustrate key communicative dimensions embedded in </w:t>
      </w:r>
      <w:r w:rsidR="00D13581" w:rsidRPr="009F76AF">
        <w:t xml:space="preserve">multilateralism </w:t>
      </w:r>
      <w:r w:rsidR="001E1A31" w:rsidRPr="009F76AF">
        <w:t>through</w:t>
      </w:r>
      <w:r w:rsidR="00D13581" w:rsidRPr="009F76AF">
        <w:t xml:space="preserve"> spatial framing. In addition, </w:t>
      </w:r>
      <w:r w:rsidR="00997BC6" w:rsidRPr="009F76AF">
        <w:t>one mediated public diplomacy strategy (</w:t>
      </w:r>
      <w:r w:rsidR="00D13581" w:rsidRPr="009F76AF">
        <w:t>online subsidies</w:t>
      </w:r>
      <w:r w:rsidR="00997BC6" w:rsidRPr="009F76AF">
        <w:t xml:space="preserve">) </w:t>
      </w:r>
      <w:r w:rsidR="00762B12" w:rsidRPr="009F76AF">
        <w:t>focused on leaving aside other potential mechanisms including social media. However, and as shown in the introduction, online subsidies are still important in feeding journalism and public information environments around international intervention with their greater ability to contextualise processes in highly polarised environments. How much agenda setting power do the external actors have in the end is a question that prompts further research around how</w:t>
      </w:r>
      <w:r w:rsidR="00D13581" w:rsidRPr="009F76AF">
        <w:t xml:space="preserve"> international messages are received by media outlets or public opinion in Colombia</w:t>
      </w:r>
      <w:r w:rsidR="00762B12" w:rsidRPr="009F76AF">
        <w:t>,</w:t>
      </w:r>
      <w:r w:rsidR="00D13581" w:rsidRPr="009F76AF">
        <w:t xml:space="preserve"> outside the scope of this work</w:t>
      </w:r>
      <w:r w:rsidR="00762B12" w:rsidRPr="009F76AF">
        <w:t xml:space="preserve"> focused instead</w:t>
      </w:r>
      <w:r w:rsidR="00D13581" w:rsidRPr="009F76AF">
        <w:t xml:space="preserve"> on the process of international frame building regarding peacebuilding. However, this focus is </w:t>
      </w:r>
      <w:r w:rsidR="00762B12" w:rsidRPr="009F76AF">
        <w:t xml:space="preserve">still </w:t>
      </w:r>
      <w:r w:rsidR="00D13581" w:rsidRPr="009F76AF">
        <w:t xml:space="preserve">important to capture complexity in the liberal peacebuilding narrative, and </w:t>
      </w:r>
      <w:r w:rsidR="00DC5F6B" w:rsidRPr="009F76AF">
        <w:t xml:space="preserve">further understand how it interacts and negotiate with the spaces where it takes place. </w:t>
      </w:r>
      <w:r w:rsidR="00D13581" w:rsidRPr="009F76AF">
        <w:t xml:space="preserve"> </w:t>
      </w:r>
    </w:p>
    <w:p w14:paraId="63EA1582" w14:textId="401736D5" w:rsidR="00A933C0" w:rsidRPr="009F76AF" w:rsidRDefault="00A933C0" w:rsidP="00D139B9">
      <w:pPr>
        <w:spacing w:line="360" w:lineRule="auto"/>
        <w:ind w:firstLine="720"/>
        <w:jc w:val="both"/>
      </w:pPr>
      <w:r w:rsidRPr="009F76AF">
        <w:t>Future studies</w:t>
      </w:r>
      <w:r w:rsidR="00DC5F6B" w:rsidRPr="009F76AF">
        <w:t xml:space="preserve"> can advance on this perspective not only by including a wider variety of actors in multilateral experiences of peacebuilding interventions (countries, IOs, NGOs, the private sector, etc.), but also by linking how such spatial constructions are negotiated, received, adopted, contested on the ground, shaping trajectories of conflict and peacebuilding itself.     </w:t>
      </w:r>
    </w:p>
    <w:p w14:paraId="704A5BBE" w14:textId="77777777" w:rsidR="008271DB" w:rsidRPr="009F76AF" w:rsidRDefault="008271DB" w:rsidP="00D139B9">
      <w:pPr>
        <w:pStyle w:val="Heading1"/>
        <w:jc w:val="both"/>
        <w:rPr>
          <w:rFonts w:cs="Times New Roman"/>
          <w:b w:val="0"/>
          <w:bCs w:val="0"/>
          <w:kern w:val="0"/>
          <w:sz w:val="22"/>
          <w:szCs w:val="24"/>
        </w:rPr>
      </w:pPr>
      <w:r w:rsidRPr="009F76AF">
        <w:rPr>
          <w:rFonts w:cs="Times New Roman"/>
          <w:kern w:val="0"/>
          <w:sz w:val="22"/>
          <w:szCs w:val="24"/>
        </w:rPr>
        <w:t>Acknowledgements</w:t>
      </w:r>
    </w:p>
    <w:p w14:paraId="4AA6BFEA" w14:textId="2FBC5B29" w:rsidR="000B4C77" w:rsidRPr="009F76AF" w:rsidRDefault="001F56CE" w:rsidP="00D139B9">
      <w:pPr>
        <w:pStyle w:val="Heading1"/>
        <w:jc w:val="both"/>
        <w:rPr>
          <w:rFonts w:cs="Times New Roman"/>
          <w:b w:val="0"/>
          <w:bCs w:val="0"/>
          <w:kern w:val="0"/>
          <w:sz w:val="22"/>
          <w:szCs w:val="24"/>
        </w:rPr>
      </w:pPr>
      <w:r w:rsidRPr="009F76AF">
        <w:rPr>
          <w:rFonts w:cs="Times New Roman"/>
          <w:b w:val="0"/>
          <w:bCs w:val="0"/>
          <w:kern w:val="0"/>
          <w:sz w:val="22"/>
          <w:szCs w:val="24"/>
        </w:rPr>
        <w:t xml:space="preserve">An earlier version of this </w:t>
      </w:r>
      <w:r w:rsidR="00547582">
        <w:rPr>
          <w:rFonts w:cs="Times New Roman"/>
          <w:b w:val="0"/>
          <w:bCs w:val="0"/>
          <w:kern w:val="0"/>
          <w:sz w:val="22"/>
          <w:szCs w:val="24"/>
        </w:rPr>
        <w:t>article</w:t>
      </w:r>
      <w:r w:rsidRPr="009F76AF">
        <w:rPr>
          <w:rFonts w:cs="Times New Roman"/>
          <w:b w:val="0"/>
          <w:bCs w:val="0"/>
          <w:kern w:val="0"/>
          <w:sz w:val="22"/>
          <w:szCs w:val="24"/>
        </w:rPr>
        <w:t xml:space="preserve"> was presented in LASA Congress 2022 (May 5-8, online, panel 'The International Dimension of Peace, Conflict, and Transition in Colombia') under the title ‘Online Public mediated diplomacy and peacebuilding cooperation in Colombia: Promoting geographies of peace’. Many thanks to Markus-Michael Müller and Markus </w:t>
      </w:r>
      <w:proofErr w:type="spellStart"/>
      <w:r w:rsidRPr="009F76AF">
        <w:rPr>
          <w:rFonts w:cs="Times New Roman"/>
          <w:b w:val="0"/>
          <w:bCs w:val="0"/>
          <w:kern w:val="0"/>
          <w:sz w:val="22"/>
          <w:szCs w:val="24"/>
        </w:rPr>
        <w:t>Hochmüller</w:t>
      </w:r>
      <w:proofErr w:type="spellEnd"/>
      <w:r w:rsidRPr="009F76AF">
        <w:rPr>
          <w:rFonts w:cs="Times New Roman"/>
          <w:b w:val="0"/>
          <w:bCs w:val="0"/>
          <w:kern w:val="0"/>
          <w:sz w:val="22"/>
          <w:szCs w:val="24"/>
        </w:rPr>
        <w:t xml:space="preserve"> for convening this panel and preparing this special issue. </w:t>
      </w:r>
      <w:r w:rsidR="008271DB" w:rsidRPr="009F76AF">
        <w:rPr>
          <w:rFonts w:cs="Times New Roman"/>
          <w:b w:val="0"/>
          <w:bCs w:val="0"/>
          <w:kern w:val="0"/>
          <w:sz w:val="22"/>
          <w:szCs w:val="24"/>
        </w:rPr>
        <w:t xml:space="preserve">Material in this chapter is drawn from my book ‘Shaping peacebuilding in Colombia: international frames and spatial transformation’ published by Bristol University Press </w:t>
      </w:r>
      <w:r w:rsidR="00877F9B" w:rsidRPr="009F76AF">
        <w:rPr>
          <w:rFonts w:cs="Times New Roman"/>
          <w:b w:val="0"/>
          <w:bCs w:val="0"/>
          <w:kern w:val="0"/>
          <w:sz w:val="22"/>
          <w:szCs w:val="24"/>
        </w:rPr>
        <w:t xml:space="preserve">in July 2023 </w:t>
      </w:r>
      <w:r w:rsidR="008271DB" w:rsidRPr="009F76AF">
        <w:rPr>
          <w:rFonts w:cs="Times New Roman"/>
          <w:b w:val="0"/>
          <w:bCs w:val="0"/>
          <w:kern w:val="0"/>
          <w:sz w:val="22"/>
          <w:szCs w:val="24"/>
        </w:rPr>
        <w:t xml:space="preserve">and is used with their permission. </w:t>
      </w:r>
      <w:r w:rsidR="000B4C77" w:rsidRPr="009F76AF">
        <w:rPr>
          <w:rFonts w:cs="Times New Roman"/>
          <w:b w:val="0"/>
          <w:bCs w:val="0"/>
          <w:kern w:val="0"/>
          <w:sz w:val="22"/>
          <w:szCs w:val="24"/>
        </w:rPr>
        <w:t xml:space="preserve">An earlier chapter based on the </w:t>
      </w:r>
      <w:r w:rsidR="00794F87">
        <w:rPr>
          <w:rFonts w:cs="Times New Roman"/>
          <w:b w:val="0"/>
          <w:bCs w:val="0"/>
          <w:kern w:val="0"/>
          <w:sz w:val="22"/>
          <w:szCs w:val="24"/>
        </w:rPr>
        <w:t xml:space="preserve">broader theoretical framework of the book </w:t>
      </w:r>
      <w:r w:rsidR="000B4C77" w:rsidRPr="009F76AF">
        <w:rPr>
          <w:rFonts w:cs="Times New Roman"/>
          <w:b w:val="0"/>
          <w:bCs w:val="0"/>
          <w:kern w:val="0"/>
          <w:sz w:val="22"/>
          <w:szCs w:val="24"/>
        </w:rPr>
        <w:t xml:space="preserve">was </w:t>
      </w:r>
      <w:r w:rsidR="002B6248">
        <w:rPr>
          <w:rFonts w:cs="Times New Roman"/>
          <w:b w:val="0"/>
          <w:bCs w:val="0"/>
          <w:kern w:val="0"/>
          <w:sz w:val="22"/>
          <w:szCs w:val="24"/>
        </w:rPr>
        <w:t xml:space="preserve">also </w:t>
      </w:r>
      <w:r w:rsidR="000B4C77" w:rsidRPr="009F76AF">
        <w:rPr>
          <w:rFonts w:cs="Times New Roman"/>
          <w:b w:val="0"/>
          <w:bCs w:val="0"/>
          <w:kern w:val="0"/>
          <w:sz w:val="22"/>
          <w:szCs w:val="24"/>
        </w:rPr>
        <w:t xml:space="preserve">submitted for the forthcoming </w:t>
      </w:r>
      <w:r w:rsidR="00794F87">
        <w:rPr>
          <w:rFonts w:cs="Times New Roman"/>
          <w:b w:val="0"/>
          <w:bCs w:val="0"/>
          <w:kern w:val="0"/>
          <w:sz w:val="22"/>
          <w:szCs w:val="24"/>
        </w:rPr>
        <w:t xml:space="preserve">edited </w:t>
      </w:r>
      <w:r w:rsidR="000B4C77" w:rsidRPr="009F76AF">
        <w:rPr>
          <w:rFonts w:cs="Times New Roman"/>
          <w:b w:val="0"/>
          <w:bCs w:val="0"/>
          <w:kern w:val="0"/>
          <w:sz w:val="22"/>
          <w:szCs w:val="24"/>
        </w:rPr>
        <w:t xml:space="preserve">book by Zollman (Ed.) ‘News Media </w:t>
      </w:r>
      <w:r w:rsidR="000B4C77" w:rsidRPr="009F76AF">
        <w:rPr>
          <w:rFonts w:cs="Times New Roman"/>
          <w:b w:val="0"/>
          <w:bCs w:val="0"/>
          <w:kern w:val="0"/>
          <w:sz w:val="22"/>
          <w:szCs w:val="24"/>
        </w:rPr>
        <w:lastRenderedPageBreak/>
        <w:t xml:space="preserve">and War in the Digital Age: In the Shadow of Western Military Intervention’ (Routledge, in preparation). </w:t>
      </w:r>
    </w:p>
    <w:p w14:paraId="12431223" w14:textId="77777777" w:rsidR="008271DB" w:rsidRPr="009F76AF" w:rsidRDefault="008271DB" w:rsidP="00D139B9">
      <w:pPr>
        <w:pStyle w:val="Heading1"/>
        <w:jc w:val="both"/>
        <w:rPr>
          <w:rFonts w:cs="Times New Roman"/>
          <w:b w:val="0"/>
          <w:bCs w:val="0"/>
          <w:kern w:val="0"/>
          <w:sz w:val="22"/>
          <w:szCs w:val="24"/>
        </w:rPr>
      </w:pPr>
    </w:p>
    <w:p w14:paraId="321B7599" w14:textId="77777777" w:rsidR="008271DB" w:rsidRPr="009F76AF" w:rsidRDefault="008271DB" w:rsidP="00D139B9">
      <w:pPr>
        <w:pStyle w:val="Heading1"/>
        <w:jc w:val="both"/>
        <w:rPr>
          <w:rFonts w:cs="Times New Roman"/>
          <w:b w:val="0"/>
          <w:bCs w:val="0"/>
          <w:kern w:val="0"/>
          <w:sz w:val="22"/>
          <w:szCs w:val="24"/>
        </w:rPr>
      </w:pPr>
      <w:r w:rsidRPr="009F76AF">
        <w:rPr>
          <w:rFonts w:cs="Times New Roman"/>
          <w:kern w:val="0"/>
          <w:sz w:val="22"/>
          <w:szCs w:val="24"/>
        </w:rPr>
        <w:t>Disclosure statement:</w:t>
      </w:r>
      <w:r w:rsidRPr="009F76AF">
        <w:rPr>
          <w:rFonts w:cs="Times New Roman"/>
          <w:b w:val="0"/>
          <w:bCs w:val="0"/>
          <w:kern w:val="0"/>
          <w:sz w:val="22"/>
          <w:szCs w:val="24"/>
        </w:rPr>
        <w:t xml:space="preserve"> No potential conflict of interest was reported by the author.</w:t>
      </w:r>
    </w:p>
    <w:p w14:paraId="627B40DA" w14:textId="77777777" w:rsidR="008271DB" w:rsidRPr="009F76AF" w:rsidRDefault="008271DB" w:rsidP="00D139B9">
      <w:pPr>
        <w:pStyle w:val="Paragraph"/>
        <w:jc w:val="both"/>
        <w:rPr>
          <w:b/>
          <w:bCs/>
        </w:rPr>
      </w:pPr>
      <w:r w:rsidRPr="009F76AF">
        <w:rPr>
          <w:b/>
          <w:bCs/>
        </w:rPr>
        <w:t>Biographical note</w:t>
      </w:r>
    </w:p>
    <w:p w14:paraId="2D73D5F8" w14:textId="1C8CD83E" w:rsidR="008271DB" w:rsidRPr="009F76AF" w:rsidRDefault="008271DB" w:rsidP="00D139B9">
      <w:pPr>
        <w:pStyle w:val="Newparagraph"/>
        <w:spacing w:line="360" w:lineRule="auto"/>
        <w:jc w:val="both"/>
        <w:rPr>
          <w:sz w:val="22"/>
          <w:szCs w:val="22"/>
        </w:rPr>
      </w:pPr>
      <w:r w:rsidRPr="009F76AF">
        <w:rPr>
          <w:sz w:val="22"/>
          <w:szCs w:val="22"/>
        </w:rPr>
        <w:t xml:space="preserve">Dr Catalina Montoya Londoño is </w:t>
      </w:r>
      <w:r w:rsidR="00DC5F6B" w:rsidRPr="009F76AF">
        <w:rPr>
          <w:sz w:val="22"/>
          <w:szCs w:val="22"/>
        </w:rPr>
        <w:t>Associate Professor</w:t>
      </w:r>
      <w:r w:rsidRPr="009F76AF">
        <w:rPr>
          <w:sz w:val="22"/>
          <w:szCs w:val="22"/>
        </w:rPr>
        <w:t xml:space="preserve"> in International Relations, </w:t>
      </w:r>
      <w:r w:rsidR="0021088B" w:rsidRPr="0021088B">
        <w:rPr>
          <w:color w:val="FF0000"/>
          <w:sz w:val="22"/>
          <w:szCs w:val="22"/>
        </w:rPr>
        <w:t xml:space="preserve">Academic Lead for History, Politics and International Relations and </w:t>
      </w:r>
      <w:r w:rsidRPr="0021088B">
        <w:rPr>
          <w:color w:val="FF0000"/>
          <w:sz w:val="22"/>
          <w:szCs w:val="22"/>
        </w:rPr>
        <w:t xml:space="preserve">director of the MA in Politics and International Relations </w:t>
      </w:r>
      <w:r w:rsidRPr="009F76AF">
        <w:rPr>
          <w:sz w:val="22"/>
          <w:szCs w:val="22"/>
        </w:rPr>
        <w:t xml:space="preserve">at Liverpool Hope University. She is also a Fellow of the Higher Education Academy. She holds a PhD in Politics (the University of Manchester, UK), an MA in Politics (Universidad de </w:t>
      </w:r>
      <w:proofErr w:type="spellStart"/>
      <w:r w:rsidRPr="009F76AF">
        <w:rPr>
          <w:sz w:val="22"/>
          <w:szCs w:val="22"/>
        </w:rPr>
        <w:t>los</w:t>
      </w:r>
      <w:proofErr w:type="spellEnd"/>
      <w:r w:rsidRPr="009F76AF">
        <w:rPr>
          <w:sz w:val="22"/>
          <w:szCs w:val="22"/>
        </w:rPr>
        <w:t xml:space="preserve"> Andes, Colombia) a BA in Communication Studies (Pontificia Universidad Javeriana, Colombia), and a PG Certificate in Learning and Teaching in Higher Education (Liverpool Hope University, UK). She has published books, articles, and book chapters on the impact of event driven news in the projection of US foreign policy in Colombia, the use of media by civil society organizations to foster democracy and human rights in Colombia and Latin America, the relationships between political and media systems, political and media debates regarding transitional justice in Colombia, and international cooperation, public mediated </w:t>
      </w:r>
      <w:r w:rsidR="00FE6AD6" w:rsidRPr="009F76AF">
        <w:rPr>
          <w:sz w:val="22"/>
          <w:szCs w:val="22"/>
        </w:rPr>
        <w:t>diplomacy,</w:t>
      </w:r>
      <w:r w:rsidRPr="009F76AF">
        <w:rPr>
          <w:sz w:val="22"/>
          <w:szCs w:val="22"/>
        </w:rPr>
        <w:t xml:space="preserve"> and peacebuilding in Colombia. </w:t>
      </w:r>
    </w:p>
    <w:p w14:paraId="741392BD" w14:textId="77777777" w:rsidR="005026CE" w:rsidRPr="009F76AF" w:rsidRDefault="005026CE" w:rsidP="00D139B9">
      <w:pPr>
        <w:pStyle w:val="Newparagraph"/>
        <w:spacing w:line="360" w:lineRule="auto"/>
        <w:jc w:val="both"/>
        <w:rPr>
          <w:sz w:val="22"/>
          <w:szCs w:val="22"/>
        </w:rPr>
      </w:pPr>
    </w:p>
    <w:p w14:paraId="7E6AAD5E" w14:textId="02DCBF5F" w:rsidR="0097298E" w:rsidRPr="00D37D49" w:rsidRDefault="00FE6AD6" w:rsidP="00D139B9">
      <w:pPr>
        <w:spacing w:line="360" w:lineRule="auto"/>
        <w:jc w:val="both"/>
        <w:rPr>
          <w:b/>
          <w:bCs/>
          <w:lang w:val="es-CO"/>
        </w:rPr>
      </w:pPr>
      <w:proofErr w:type="spellStart"/>
      <w:r w:rsidRPr="00D37D49">
        <w:rPr>
          <w:b/>
          <w:bCs/>
          <w:lang w:val="es-CO"/>
        </w:rPr>
        <w:t>References</w:t>
      </w:r>
      <w:proofErr w:type="spellEnd"/>
    </w:p>
    <w:p w14:paraId="7D875DE8" w14:textId="77777777" w:rsidR="00F027E1" w:rsidRPr="009F76AF" w:rsidRDefault="00F027E1" w:rsidP="00D139B9">
      <w:pPr>
        <w:spacing w:line="360" w:lineRule="auto"/>
        <w:jc w:val="both"/>
        <w:rPr>
          <w:b/>
          <w:bCs/>
          <w:lang w:val="es-CO"/>
        </w:rPr>
      </w:pPr>
    </w:p>
    <w:p w14:paraId="4121378A" w14:textId="61D0AD6B" w:rsidR="00EA6F5A" w:rsidRPr="00EA6F5A" w:rsidRDefault="00D05991" w:rsidP="00EA6F5A">
      <w:pPr>
        <w:pStyle w:val="EndNoteBibliography"/>
        <w:ind w:left="720" w:hanging="720"/>
      </w:pPr>
      <w:r w:rsidRPr="009F76AF">
        <w:rPr>
          <w:b/>
          <w:bCs/>
        </w:rPr>
        <w:fldChar w:fldCharType="begin"/>
      </w:r>
      <w:r w:rsidRPr="009F76AF">
        <w:rPr>
          <w:b/>
          <w:bCs/>
          <w:lang w:val="es-CO"/>
        </w:rPr>
        <w:instrText xml:space="preserve"> ADDIN EN.REFLIST </w:instrText>
      </w:r>
      <w:r w:rsidRPr="009F76AF">
        <w:rPr>
          <w:b/>
          <w:bCs/>
        </w:rPr>
        <w:fldChar w:fldCharType="separate"/>
      </w:r>
      <w:r w:rsidR="00EA6F5A" w:rsidRPr="00EA6F5A">
        <w:t xml:space="preserve">Agencia Presidencial de Cooperación. 2016. "Informe de Gestión 2016." In. </w:t>
      </w:r>
      <w:hyperlink r:id="rId10" w:history="1">
        <w:r w:rsidR="00EA6F5A" w:rsidRPr="00EA6F5A">
          <w:rPr>
            <w:rStyle w:val="Hyperlink"/>
          </w:rPr>
          <w:t>https://www.apccolombia.gov.co/transparencia-y-acceso-la-informacion-publica/4-planeacion/informes-de-gestion</w:t>
        </w:r>
      </w:hyperlink>
      <w:r w:rsidR="00EA6F5A" w:rsidRPr="00EA6F5A">
        <w:t>: Agencia Presidencial de Cooperación Colombia.</w:t>
      </w:r>
    </w:p>
    <w:p w14:paraId="7F34FE63" w14:textId="77777777" w:rsidR="00EA6F5A" w:rsidRPr="00EA6F5A" w:rsidRDefault="00EA6F5A" w:rsidP="00EA6F5A">
      <w:pPr>
        <w:pStyle w:val="EndNoteBibliography"/>
        <w:ind w:left="720" w:hanging="720"/>
      </w:pPr>
      <w:r w:rsidRPr="00EA6F5A">
        <w:t>———. 2017. "Informe de Gestión 2017." In.</w:t>
      </w:r>
    </w:p>
    <w:p w14:paraId="15694E26" w14:textId="77777777" w:rsidR="00EA6F5A" w:rsidRPr="00EA6F5A" w:rsidRDefault="00EA6F5A" w:rsidP="00EA6F5A">
      <w:pPr>
        <w:pStyle w:val="EndNoteBibliography"/>
        <w:ind w:left="720" w:hanging="720"/>
      </w:pPr>
      <w:r w:rsidRPr="00EA6F5A">
        <w:t>———. 2018. "Informe de Gestión 2018." In.</w:t>
      </w:r>
    </w:p>
    <w:p w14:paraId="70443A12" w14:textId="77777777" w:rsidR="00EA6F5A" w:rsidRPr="00EA6F5A" w:rsidRDefault="00EA6F5A" w:rsidP="00EA6F5A">
      <w:pPr>
        <w:pStyle w:val="EndNoteBibliography"/>
        <w:ind w:left="720" w:hanging="720"/>
      </w:pPr>
      <w:r w:rsidRPr="00EA6F5A">
        <w:t>———. 2019. "Informe de Gestión APC Colombia 2019." In.</w:t>
      </w:r>
    </w:p>
    <w:p w14:paraId="0BBE409A" w14:textId="77777777" w:rsidR="00EA6F5A" w:rsidRPr="00EA6F5A" w:rsidRDefault="00EA6F5A" w:rsidP="00EA6F5A">
      <w:pPr>
        <w:pStyle w:val="EndNoteBibliography"/>
        <w:ind w:left="720" w:hanging="720"/>
      </w:pPr>
      <w:r w:rsidRPr="00EA6F5A">
        <w:t>———. 2022a. "Análisis de la Cooperación Internacional en Colombia 2021." In.</w:t>
      </w:r>
    </w:p>
    <w:p w14:paraId="3682922C" w14:textId="77777777" w:rsidR="00EA6F5A" w:rsidRPr="00EA6F5A" w:rsidRDefault="00EA6F5A" w:rsidP="00EA6F5A">
      <w:pPr>
        <w:pStyle w:val="EndNoteBibliography"/>
        <w:ind w:left="720" w:hanging="720"/>
      </w:pPr>
      <w:r w:rsidRPr="00EA6F5A">
        <w:t>———. 2022b. "Informe Anual de Gestión APC-Colombia 2022." In.</w:t>
      </w:r>
    </w:p>
    <w:p w14:paraId="2E6F3C4D" w14:textId="26776D81" w:rsidR="00EA6F5A" w:rsidRPr="00EA6F5A" w:rsidRDefault="00EA6F5A" w:rsidP="00EA6F5A">
      <w:pPr>
        <w:pStyle w:val="EndNoteBibliography"/>
        <w:ind w:left="720" w:hanging="720"/>
      </w:pPr>
      <w:r w:rsidRPr="00EA6F5A">
        <w:t xml:space="preserve">———. 2024. "Cooperación Internacional Alineada a las Prioridades de Paz." Accessed 23 September. </w:t>
      </w:r>
      <w:hyperlink r:id="rId11" w:history="1">
        <w:r w:rsidRPr="00EA6F5A">
          <w:rPr>
            <w:rStyle w:val="Hyperlink"/>
          </w:rPr>
          <w:t>https://www.apccolombia.gov.co/comunicaciones/publicaciones</w:t>
        </w:r>
      </w:hyperlink>
      <w:r w:rsidRPr="00EA6F5A">
        <w:t>.</w:t>
      </w:r>
    </w:p>
    <w:p w14:paraId="7ECC5CE4" w14:textId="40E9B006" w:rsidR="00EA6F5A" w:rsidRPr="00EA6F5A" w:rsidRDefault="00EA6F5A" w:rsidP="00EA6F5A">
      <w:pPr>
        <w:pStyle w:val="EndNoteBibliography"/>
        <w:ind w:left="720" w:hanging="720"/>
      </w:pPr>
      <w:r w:rsidRPr="00EA6F5A">
        <w:t xml:space="preserve">Agnew, John. 1994. "The Territorial Trap: The Geographical Assumptions of International Relations Theory." </w:t>
      </w:r>
      <w:r w:rsidRPr="00EA6F5A">
        <w:rPr>
          <w:i/>
        </w:rPr>
        <w:t xml:space="preserve"> Review of International Political Economy</w:t>
      </w:r>
      <w:r w:rsidRPr="00EA6F5A">
        <w:t xml:space="preserve"> 1 (1):53-80. </w:t>
      </w:r>
      <w:hyperlink r:id="rId12" w:history="1">
        <w:r w:rsidRPr="00EA6F5A">
          <w:rPr>
            <w:rStyle w:val="Hyperlink"/>
          </w:rPr>
          <w:t>https://doi.org/http://www.jstor.org/stable/4177090</w:t>
        </w:r>
      </w:hyperlink>
      <w:r w:rsidRPr="00EA6F5A">
        <w:t>.</w:t>
      </w:r>
    </w:p>
    <w:p w14:paraId="2BC32E6E" w14:textId="77777777" w:rsidR="00EA6F5A" w:rsidRPr="00EA6F5A" w:rsidRDefault="00EA6F5A" w:rsidP="00EA6F5A">
      <w:pPr>
        <w:pStyle w:val="EndNoteBibliography"/>
        <w:ind w:left="720" w:hanging="720"/>
      </w:pPr>
      <w:r w:rsidRPr="00EA6F5A">
        <w:t>Alvarez, Josefina EchavarrÌa, Mateo Gómez Vásquez, Brenda Forero Linares, Ever Álvarez Giraldo, Jaime Astaíza Bravo, Mariana Balen Giancola, Paola Campos Cáceres, et al. 2024. "Siete años de implementación del Acuerdo Final: perspectivas para fortalecer la construcción de paz a mitad de camino." In, 486. University of Notre Dame: Peace Accords Matrix, Kroc Institute for International Peace Studies.</w:t>
      </w:r>
    </w:p>
    <w:p w14:paraId="117DB493" w14:textId="5DA85CBC" w:rsidR="00EA6F5A" w:rsidRPr="00EA6F5A" w:rsidRDefault="00EA6F5A" w:rsidP="00EA6F5A">
      <w:pPr>
        <w:pStyle w:val="EndNoteBibliography"/>
        <w:ind w:left="720" w:hanging="720"/>
      </w:pPr>
      <w:r w:rsidRPr="00EA6F5A">
        <w:lastRenderedPageBreak/>
        <w:t xml:space="preserve">Atuesta Ortiz, Maria. 2023. "Gamonales who make a city: Intimate interactions in city building." </w:t>
      </w:r>
      <w:r w:rsidRPr="00EA6F5A">
        <w:rPr>
          <w:i/>
        </w:rPr>
        <w:t xml:space="preserve"> International journal of urban and regional research</w:t>
      </w:r>
      <w:r w:rsidRPr="00EA6F5A">
        <w:t xml:space="preserve"> 47 (1):90-105. </w:t>
      </w:r>
      <w:hyperlink r:id="rId13" w:history="1">
        <w:r w:rsidRPr="00EA6F5A">
          <w:rPr>
            <w:rStyle w:val="Hyperlink"/>
          </w:rPr>
          <w:t>https://doi.org/10.1111/1468-2427.13156</w:t>
        </w:r>
      </w:hyperlink>
      <w:r w:rsidRPr="00EA6F5A">
        <w:t>.</w:t>
      </w:r>
    </w:p>
    <w:p w14:paraId="461D78D8" w14:textId="77777777" w:rsidR="00EA6F5A" w:rsidRPr="00EA6F5A" w:rsidRDefault="00EA6F5A" w:rsidP="00EA6F5A">
      <w:pPr>
        <w:pStyle w:val="EndNoteBibliography"/>
        <w:ind w:left="720" w:hanging="720"/>
      </w:pPr>
      <w:r w:rsidRPr="00EA6F5A">
        <w:t xml:space="preserve">Ballvé, Teo. 2020. </w:t>
      </w:r>
      <w:r w:rsidRPr="00EA6F5A">
        <w:rPr>
          <w:i/>
        </w:rPr>
        <w:t>The Frontier Effect. State Formation and Violence in Colombia</w:t>
      </w:r>
      <w:r w:rsidRPr="00EA6F5A">
        <w:t>: Cornell University Press.</w:t>
      </w:r>
    </w:p>
    <w:p w14:paraId="6F1F544E" w14:textId="77777777" w:rsidR="00EA6F5A" w:rsidRPr="00EA6F5A" w:rsidRDefault="00EA6F5A" w:rsidP="00EA6F5A">
      <w:pPr>
        <w:pStyle w:val="EndNoteBibliography"/>
        <w:ind w:left="720" w:hanging="720"/>
      </w:pPr>
      <w:r w:rsidRPr="00EA6F5A">
        <w:t xml:space="preserve">Björkdahl, Annika, and Susanne Buckley-Zistel. 2016. "Spatializing peace and conflict: An introduction." In </w:t>
      </w:r>
      <w:r w:rsidRPr="00EA6F5A">
        <w:rPr>
          <w:i/>
        </w:rPr>
        <w:t>Spatializing Peace and Conflict. Mapping the Production of Places, Sites and Scales of Violence</w:t>
      </w:r>
      <w:r w:rsidRPr="00EA6F5A">
        <w:t>, edited by Annika Björkdahl and Susanne Buckley-Zistel, 1-22. Basingstoke: Palgrave Macmillan.</w:t>
      </w:r>
    </w:p>
    <w:p w14:paraId="79E1D1F0" w14:textId="77777777" w:rsidR="00EA6F5A" w:rsidRPr="00EA6F5A" w:rsidRDefault="00EA6F5A" w:rsidP="00EA6F5A">
      <w:pPr>
        <w:pStyle w:val="EndNoteBibliography"/>
        <w:ind w:left="720" w:hanging="720"/>
      </w:pPr>
      <w:r w:rsidRPr="00EA6F5A">
        <w:t xml:space="preserve">Bjorkdahl, Annika, and Stefanie Kappler. 2017. </w:t>
      </w:r>
      <w:r w:rsidRPr="00EA6F5A">
        <w:rPr>
          <w:i/>
        </w:rPr>
        <w:t>Peacebuilding and spatial transformation : peace, space and place</w:t>
      </w:r>
      <w:r w:rsidRPr="00EA6F5A">
        <w:t xml:space="preserve">. 1st ed, </w:t>
      </w:r>
      <w:r w:rsidRPr="00EA6F5A">
        <w:rPr>
          <w:i/>
        </w:rPr>
        <w:t>Studies in Conflict, Development and Peacebuilding</w:t>
      </w:r>
      <w:r w:rsidRPr="00EA6F5A">
        <w:t>. London: Routledge.</w:t>
      </w:r>
    </w:p>
    <w:p w14:paraId="188E6910" w14:textId="64A71378" w:rsidR="00EA6F5A" w:rsidRPr="00EA6F5A" w:rsidRDefault="00EA6F5A" w:rsidP="00EA6F5A">
      <w:pPr>
        <w:pStyle w:val="EndNoteBibliography"/>
        <w:ind w:left="720" w:hanging="720"/>
      </w:pPr>
      <w:r w:rsidRPr="00EA6F5A">
        <w:t xml:space="preserve">Brigg, Morgan, and Nicole George. 2020. "Emplacing the spatial turn in peace and conflict studies." </w:t>
      </w:r>
      <w:r w:rsidRPr="00EA6F5A">
        <w:rPr>
          <w:i/>
        </w:rPr>
        <w:t xml:space="preserve"> Cooperation and conflict</w:t>
      </w:r>
      <w:r w:rsidRPr="00EA6F5A">
        <w:t xml:space="preserve"> 55 (4):409-420. </w:t>
      </w:r>
      <w:hyperlink r:id="rId14" w:history="1">
        <w:r w:rsidRPr="00EA6F5A">
          <w:rPr>
            <w:rStyle w:val="Hyperlink"/>
          </w:rPr>
          <w:t>https://doi.org/10.1177/0010836720954488</w:t>
        </w:r>
      </w:hyperlink>
      <w:r w:rsidRPr="00EA6F5A">
        <w:t>.</w:t>
      </w:r>
    </w:p>
    <w:p w14:paraId="5C40E29D" w14:textId="1D71658C" w:rsidR="00EA6F5A" w:rsidRPr="00EA6F5A" w:rsidRDefault="00EA6F5A" w:rsidP="00EA6F5A">
      <w:pPr>
        <w:pStyle w:val="EndNoteBibliography"/>
        <w:ind w:left="720" w:hanging="720"/>
      </w:pPr>
      <w:r w:rsidRPr="00EA6F5A">
        <w:t xml:space="preserve">Cairo, Heriberto, Ulrich Oslender, Carlo Emilio Piazzini Suárez, and Jerónimo Ríos. 2018. "'Territorial peace’: the emergence of a concept in Colombia’s peace negotiations." </w:t>
      </w:r>
      <w:r w:rsidRPr="00EA6F5A">
        <w:rPr>
          <w:i/>
        </w:rPr>
        <w:t xml:space="preserve"> Geopolitics</w:t>
      </w:r>
      <w:r w:rsidRPr="00EA6F5A">
        <w:t xml:space="preserve"> 23 (2):464-488. </w:t>
      </w:r>
      <w:hyperlink r:id="rId15" w:history="1">
        <w:r w:rsidRPr="00EA6F5A">
          <w:rPr>
            <w:rStyle w:val="Hyperlink"/>
          </w:rPr>
          <w:t>https://doi.org/10.1080/14650045.2018.1425110</w:t>
        </w:r>
      </w:hyperlink>
      <w:r w:rsidRPr="00EA6F5A">
        <w:t>.</w:t>
      </w:r>
    </w:p>
    <w:p w14:paraId="76C19B8F" w14:textId="77777777" w:rsidR="00EA6F5A" w:rsidRPr="00EA6F5A" w:rsidRDefault="00EA6F5A" w:rsidP="00EA6F5A">
      <w:pPr>
        <w:pStyle w:val="EndNoteBibliography"/>
        <w:ind w:left="720" w:hanging="720"/>
      </w:pPr>
      <w:r w:rsidRPr="00EA6F5A">
        <w:t xml:space="preserve">Chojnacki, Sven, and Bettina Engels. 2016. "Overcoming the material/social divide: conflict studies from the perspective of spatial theory." In </w:t>
      </w:r>
      <w:r w:rsidRPr="00EA6F5A">
        <w:rPr>
          <w:i/>
        </w:rPr>
        <w:t>Spatializing Peace and Conflict. Mapping the Production of Places, Sites and Scales of Violence</w:t>
      </w:r>
      <w:r w:rsidRPr="00EA6F5A">
        <w:t>, edited by Annika Björkdahl and Susanne Buckley-Zistel, 25-40. Basingstoke: Palgrave Macmillan.</w:t>
      </w:r>
    </w:p>
    <w:p w14:paraId="578F13EE" w14:textId="04320BB8" w:rsidR="00EA6F5A" w:rsidRPr="00EA6F5A" w:rsidRDefault="00EA6F5A" w:rsidP="00EA6F5A">
      <w:pPr>
        <w:pStyle w:val="EndNoteBibliography"/>
        <w:ind w:left="720" w:hanging="720"/>
      </w:pPr>
      <w:r w:rsidRPr="00EA6F5A">
        <w:t xml:space="preserve">Comisión para el Esclarecimiento de la Verdad, la Convivencia y la No Repetición. 2022a. </w:t>
      </w:r>
      <w:r w:rsidRPr="00EA6F5A">
        <w:rPr>
          <w:i/>
        </w:rPr>
        <w:t>Hallazgos y recomendaciones de la Comisión de la Verdad de Colombia</w:t>
      </w:r>
      <w:r w:rsidRPr="00EA6F5A">
        <w:t xml:space="preserve">. Bogotá, Colombia. </w:t>
      </w:r>
      <w:hyperlink r:id="rId16" w:history="1">
        <w:r w:rsidRPr="00EA6F5A">
          <w:rPr>
            <w:rStyle w:val="Hyperlink"/>
          </w:rPr>
          <w:t>https://www.comisiondelaverdad.co/hay-futuro-si-hay-verdad</w:t>
        </w:r>
      </w:hyperlink>
      <w:r w:rsidRPr="00EA6F5A">
        <w:t>.</w:t>
      </w:r>
    </w:p>
    <w:p w14:paraId="4008B3FA" w14:textId="445600E2" w:rsidR="00EA6F5A" w:rsidRPr="00EA6F5A" w:rsidRDefault="00EA6F5A" w:rsidP="00EA6F5A">
      <w:pPr>
        <w:pStyle w:val="EndNoteBibliography"/>
        <w:ind w:left="720" w:hanging="720"/>
      </w:pPr>
      <w:r w:rsidRPr="00EA6F5A">
        <w:t xml:space="preserve">———. 2022b. </w:t>
      </w:r>
      <w:r w:rsidRPr="00EA6F5A">
        <w:rPr>
          <w:i/>
        </w:rPr>
        <w:t>No Matarás. Relato Histórico del Conflicto Armado Interno en Colombia</w:t>
      </w:r>
      <w:r w:rsidRPr="00EA6F5A">
        <w:t xml:space="preserve">. Bogotá. </w:t>
      </w:r>
      <w:hyperlink r:id="rId17" w:history="1">
        <w:r w:rsidRPr="00EA6F5A">
          <w:rPr>
            <w:rStyle w:val="Hyperlink"/>
          </w:rPr>
          <w:t>https://www.comisiondelaverdad.co/hay-futuro-si-hay-verdad</w:t>
        </w:r>
      </w:hyperlink>
      <w:r w:rsidRPr="00EA6F5A">
        <w:t>.</w:t>
      </w:r>
    </w:p>
    <w:p w14:paraId="098F6EE5" w14:textId="77777777" w:rsidR="00EA6F5A" w:rsidRPr="00EA6F5A" w:rsidRDefault="00EA6F5A" w:rsidP="00EA6F5A">
      <w:pPr>
        <w:pStyle w:val="EndNoteBibliography"/>
        <w:ind w:left="720" w:hanging="720"/>
      </w:pPr>
      <w:r w:rsidRPr="00EA6F5A">
        <w:t>"Constitución Política de la República de Colombia 1991." In. 1991.</w:t>
      </w:r>
    </w:p>
    <w:p w14:paraId="6DE580F2" w14:textId="4D68DAD2" w:rsidR="00EA6F5A" w:rsidRPr="00EA6F5A" w:rsidRDefault="00EA6F5A" w:rsidP="00EA6F5A">
      <w:pPr>
        <w:pStyle w:val="EndNoteBibliography"/>
        <w:ind w:left="720" w:hanging="720"/>
      </w:pPr>
      <w:r w:rsidRPr="00EA6F5A">
        <w:t xml:space="preserve">Corredor-García, Juan. 2022. "¿Qué quiere decir la paz? Sociología de los medios en el Acuerdo de La Habana." </w:t>
      </w:r>
      <w:r w:rsidRPr="00EA6F5A">
        <w:rPr>
          <w:i/>
        </w:rPr>
        <w:t xml:space="preserve"> Sociedad y Economía</w:t>
      </w:r>
      <w:r w:rsidRPr="00EA6F5A">
        <w:t xml:space="preserve"> (45):e10711209. </w:t>
      </w:r>
      <w:hyperlink r:id="rId18" w:history="1">
        <w:r w:rsidRPr="00EA6F5A">
          <w:rPr>
            <w:rStyle w:val="Hyperlink"/>
          </w:rPr>
          <w:t>https://doi.org/https://doi.org/10.25100/sye.v0i45.11209</w:t>
        </w:r>
      </w:hyperlink>
      <w:r w:rsidRPr="00EA6F5A">
        <w:t>.</w:t>
      </w:r>
    </w:p>
    <w:p w14:paraId="33DE234B" w14:textId="306A19B3" w:rsidR="00EA6F5A" w:rsidRPr="00EA6F5A" w:rsidRDefault="00EA6F5A" w:rsidP="00EA6F5A">
      <w:pPr>
        <w:pStyle w:val="EndNoteBibliography"/>
        <w:ind w:left="720" w:hanging="720"/>
      </w:pPr>
      <w:r w:rsidRPr="00EA6F5A">
        <w:t xml:space="preserve">Courtheyn, Christopher. 2018. "Peace geographies: Expanding from modern-liberal peace to radical trans-relational peace." </w:t>
      </w:r>
      <w:r w:rsidRPr="00EA6F5A">
        <w:rPr>
          <w:i/>
        </w:rPr>
        <w:t xml:space="preserve"> Progress in human geography</w:t>
      </w:r>
      <w:r w:rsidRPr="00EA6F5A">
        <w:t xml:space="preserve"> 42 (5):741-758. </w:t>
      </w:r>
      <w:hyperlink r:id="rId19" w:history="1">
        <w:r w:rsidRPr="00EA6F5A">
          <w:rPr>
            <w:rStyle w:val="Hyperlink"/>
          </w:rPr>
          <w:t>https://doi.org/10.1177/0309132517727605</w:t>
        </w:r>
      </w:hyperlink>
      <w:r w:rsidRPr="00EA6F5A">
        <w:t>.</w:t>
      </w:r>
    </w:p>
    <w:p w14:paraId="132CAE7C" w14:textId="77777777" w:rsidR="00EA6F5A" w:rsidRPr="00EA6F5A" w:rsidRDefault="00EA6F5A" w:rsidP="00EA6F5A">
      <w:pPr>
        <w:pStyle w:val="EndNoteBibliography"/>
        <w:ind w:left="720" w:hanging="720"/>
      </w:pPr>
      <w:r w:rsidRPr="00EA6F5A">
        <w:t>D'Angelo, Paul. 2018. "Doing news framing analysis II : empirical and theoretical perspectives." In. New York, NY</w:t>
      </w:r>
    </w:p>
    <w:p w14:paraId="79732CEC" w14:textId="77777777" w:rsidR="00EA6F5A" w:rsidRPr="00EA6F5A" w:rsidRDefault="00EA6F5A" w:rsidP="00EA6F5A">
      <w:pPr>
        <w:pStyle w:val="EndNoteBibliography"/>
        <w:ind w:left="720" w:hanging="720"/>
      </w:pPr>
      <w:r w:rsidRPr="00EA6F5A">
        <w:t>London: Routledge</w:t>
      </w:r>
    </w:p>
    <w:p w14:paraId="5FD0857D" w14:textId="77777777" w:rsidR="00EA6F5A" w:rsidRPr="00EA6F5A" w:rsidRDefault="00EA6F5A" w:rsidP="00EA6F5A">
      <w:pPr>
        <w:pStyle w:val="EndNoteBibliography"/>
        <w:ind w:left="720" w:hanging="720"/>
      </w:pPr>
      <w:r w:rsidRPr="00EA6F5A">
        <w:t>Taylor and Francis Group.</w:t>
      </w:r>
    </w:p>
    <w:p w14:paraId="0F770154" w14:textId="2EE55FAF" w:rsidR="00EA6F5A" w:rsidRPr="00EA6F5A" w:rsidRDefault="00EA6F5A" w:rsidP="00EA6F5A">
      <w:pPr>
        <w:pStyle w:val="EndNoteBibliography"/>
        <w:ind w:left="720" w:hanging="720"/>
      </w:pPr>
      <w:r w:rsidRPr="00EA6F5A">
        <w:t xml:space="preserve">DANE. 2022. "Conceptos Básicos." Accessed 26 October. </w:t>
      </w:r>
      <w:hyperlink r:id="rId20" w:history="1">
        <w:r w:rsidRPr="00EA6F5A">
          <w:rPr>
            <w:rStyle w:val="Hyperlink"/>
          </w:rPr>
          <w:t>https://www.dane.gov.co/files/inf_geo/4Ge_ConceptosBasicos.pdf</w:t>
        </w:r>
      </w:hyperlink>
      <w:r w:rsidRPr="00EA6F5A">
        <w:t>.</w:t>
      </w:r>
    </w:p>
    <w:p w14:paraId="50CD8792" w14:textId="77777777" w:rsidR="00EA6F5A" w:rsidRPr="00EA6F5A" w:rsidRDefault="00EA6F5A" w:rsidP="00EA6F5A">
      <w:pPr>
        <w:pStyle w:val="EndNoteBibliography"/>
        <w:ind w:left="720" w:hanging="720"/>
      </w:pPr>
      <w:r w:rsidRPr="00EA6F5A">
        <w:t>Departamento Nacional de Planeación. 2015. "Plan Nacional de Desarrollo 2014– 2018. Todos por un nuevo País. Paz, Equidad, Educación." In. Bogota: Imprenta Nacional de Colombia.</w:t>
      </w:r>
    </w:p>
    <w:p w14:paraId="75B872BE" w14:textId="77777777" w:rsidR="00EA6F5A" w:rsidRPr="00EA6F5A" w:rsidRDefault="00EA6F5A" w:rsidP="00EA6F5A">
      <w:pPr>
        <w:pStyle w:val="EndNoteBibliography"/>
        <w:ind w:left="720" w:hanging="720"/>
      </w:pPr>
      <w:r w:rsidRPr="00EA6F5A">
        <w:t>Department for Business, Energy &amp; Industrial Strategy, and The Rt Hon Nick Hurd MP. 2016. "UK and Colombia agree new £20 million bioeconomy research programme." In.</w:t>
      </w:r>
    </w:p>
    <w:p w14:paraId="43DF7112" w14:textId="766DEBC7" w:rsidR="00EA6F5A" w:rsidRPr="00EA6F5A" w:rsidRDefault="00EA6F5A" w:rsidP="00EA6F5A">
      <w:pPr>
        <w:pStyle w:val="EndNoteBibliography"/>
        <w:ind w:left="720" w:hanging="720"/>
      </w:pPr>
      <w:r w:rsidRPr="00EA6F5A">
        <w:lastRenderedPageBreak/>
        <w:t xml:space="preserve">Díaz-Pabón, Fabio Andrés. 2019. "Violence climbs in Colombia as president chips away at landmark peace deal with FARC guerrillas’." Accessed 14 June. </w:t>
      </w:r>
      <w:hyperlink r:id="rId21" w:history="1">
        <w:r w:rsidRPr="00EA6F5A">
          <w:rPr>
            <w:rStyle w:val="Hyperlink"/>
          </w:rPr>
          <w:t>https://theconversation.com/violence-climbs-in-colombia-as-president-chips-away-at-landmark-peace-deal-with-farc-guerrillas-115112</w:t>
        </w:r>
      </w:hyperlink>
      <w:r w:rsidRPr="00EA6F5A">
        <w:t>.</w:t>
      </w:r>
    </w:p>
    <w:p w14:paraId="668E1BA2" w14:textId="426731FA" w:rsidR="00EA6F5A" w:rsidRPr="00EA6F5A" w:rsidRDefault="00EA6F5A" w:rsidP="00EA6F5A">
      <w:pPr>
        <w:pStyle w:val="EndNoteBibliography"/>
        <w:ind w:left="720" w:hanging="720"/>
      </w:pPr>
      <w:r w:rsidRPr="00EA6F5A">
        <w:t xml:space="preserve">Diaz, Juan Mario, Henry Staples, Juan Miguel Kanai, and Melanie Lombard. 2021. "Between pacification and dialogue: Critical lessons from Colombia’s territorial peace." </w:t>
      </w:r>
      <w:r w:rsidRPr="00EA6F5A">
        <w:rPr>
          <w:i/>
        </w:rPr>
        <w:t xml:space="preserve"> Geoforum</w:t>
      </w:r>
      <w:r w:rsidRPr="00EA6F5A">
        <w:t xml:space="preserve"> 118:106-116. </w:t>
      </w:r>
      <w:hyperlink r:id="rId22" w:history="1">
        <w:r w:rsidRPr="00EA6F5A">
          <w:rPr>
            <w:rStyle w:val="Hyperlink"/>
          </w:rPr>
          <w:t>https://doi.org/10.1016/j.geoforum.2020.12.005</w:t>
        </w:r>
      </w:hyperlink>
      <w:r w:rsidRPr="00EA6F5A">
        <w:t>.</w:t>
      </w:r>
    </w:p>
    <w:p w14:paraId="136C96DB" w14:textId="77777777" w:rsidR="00EA6F5A" w:rsidRPr="00EA6F5A" w:rsidRDefault="00EA6F5A" w:rsidP="00EA6F5A">
      <w:pPr>
        <w:pStyle w:val="EndNoteBibliography"/>
        <w:ind w:left="720" w:hanging="720"/>
      </w:pPr>
      <w:r w:rsidRPr="00EA6F5A">
        <w:t>DIT, and The Rt Hon Liam Fox MP. 2016. "International Trade Secretary speech at the Colombia Business Forum." In.</w:t>
      </w:r>
    </w:p>
    <w:p w14:paraId="4547A8CC" w14:textId="77777777" w:rsidR="00EA6F5A" w:rsidRPr="00EA6F5A" w:rsidRDefault="00EA6F5A" w:rsidP="00EA6F5A">
      <w:pPr>
        <w:pStyle w:val="EndNoteBibliography"/>
        <w:ind w:left="720" w:hanging="720"/>
      </w:pPr>
      <w:r w:rsidRPr="00EA6F5A">
        <w:t>ECLA. 2019. "Foreign direct investment in Colombia in 2018, by sector (in billion U.S. dollars)." In. Statista: Statista Inc.</w:t>
      </w:r>
    </w:p>
    <w:p w14:paraId="11409626" w14:textId="77777777" w:rsidR="00EA6F5A" w:rsidRPr="00EA6F5A" w:rsidRDefault="00EA6F5A" w:rsidP="00EA6F5A">
      <w:pPr>
        <w:pStyle w:val="EndNoteBibliography"/>
        <w:ind w:left="720" w:hanging="720"/>
      </w:pPr>
      <w:r w:rsidRPr="00EA6F5A">
        <w:t>———. 2024. "Foreign Direct Investment in Latin America and the Caribbean, 2024." In. United Nations, Santiago: United Nations.</w:t>
      </w:r>
    </w:p>
    <w:p w14:paraId="0A0006B2" w14:textId="77777777" w:rsidR="00EA6F5A" w:rsidRPr="00EA6F5A" w:rsidRDefault="00EA6F5A" w:rsidP="00EA6F5A">
      <w:pPr>
        <w:pStyle w:val="EndNoteBibliography"/>
        <w:ind w:left="720" w:hanging="720"/>
      </w:pPr>
      <w:r w:rsidRPr="00EA6F5A">
        <w:t>EEAS. 2002. "El compromiso del Equipo Europa por la construcción de paz y la protección del bosque amazónico en Guaviare." In. San José del Guaviare.</w:t>
      </w:r>
    </w:p>
    <w:p w14:paraId="270A8429" w14:textId="77777777" w:rsidR="00EA6F5A" w:rsidRPr="00EA6F5A" w:rsidRDefault="00EA6F5A" w:rsidP="00EA6F5A">
      <w:pPr>
        <w:pStyle w:val="EndNoteBibliography"/>
        <w:ind w:left="720" w:hanging="720"/>
      </w:pPr>
      <w:r w:rsidRPr="00EA6F5A">
        <w:t>———. 2016. "EU Trust Fund for Colombia." In.</w:t>
      </w:r>
    </w:p>
    <w:p w14:paraId="26346D9B" w14:textId="77777777" w:rsidR="00EA6F5A" w:rsidRPr="00EA6F5A" w:rsidRDefault="00EA6F5A" w:rsidP="00EA6F5A">
      <w:pPr>
        <w:pStyle w:val="EndNoteBibliography"/>
        <w:ind w:left="720" w:hanging="720"/>
      </w:pPr>
      <w:r w:rsidRPr="00EA6F5A">
        <w:t>———. 2017a. "Enviado especial de la UE para la paz en Colombia, Eamon Gilmore, visita Putumayo." In.</w:t>
      </w:r>
    </w:p>
    <w:p w14:paraId="41AB4DCE" w14:textId="77777777" w:rsidR="00EA6F5A" w:rsidRPr="00EA6F5A" w:rsidRDefault="00EA6F5A" w:rsidP="00EA6F5A">
      <w:pPr>
        <w:pStyle w:val="EndNoteBibliography"/>
        <w:ind w:left="720" w:hanging="720"/>
      </w:pPr>
      <w:r w:rsidRPr="00EA6F5A">
        <w:t>———. 2017b. "Gobierno y Unión Europea comienzan a deﬁnir mañana la orientación de los 95 millones de euros del Fondo Fiduciario para la paz de Colombia." In. Bogotá.</w:t>
      </w:r>
    </w:p>
    <w:p w14:paraId="71550FA8" w14:textId="77777777" w:rsidR="00EA6F5A" w:rsidRPr="00EA6F5A" w:rsidRDefault="00EA6F5A" w:rsidP="00EA6F5A">
      <w:pPr>
        <w:pStyle w:val="EndNoteBibliography"/>
        <w:ind w:left="720" w:hanging="720"/>
      </w:pPr>
      <w:r w:rsidRPr="00EA6F5A">
        <w:t>———. 2017c. "La Unión Europea en Colombia se une a la conmemoración del Día Internacional de la Mujer." In.</w:t>
      </w:r>
    </w:p>
    <w:p w14:paraId="247DEC00" w14:textId="77777777" w:rsidR="00EA6F5A" w:rsidRPr="00EA6F5A" w:rsidRDefault="00EA6F5A" w:rsidP="00EA6F5A">
      <w:pPr>
        <w:pStyle w:val="EndNoteBibliography"/>
        <w:ind w:left="720" w:hanging="720"/>
      </w:pPr>
      <w:r w:rsidRPr="00EA6F5A">
        <w:t>———. 2017d. "Misión de alto nivel de la UE en Caquetá este miércoles para visitar proyectos de desarrollo y paz." In. Bogotá.</w:t>
      </w:r>
    </w:p>
    <w:p w14:paraId="078A3D67" w14:textId="77777777" w:rsidR="00EA6F5A" w:rsidRPr="00EA6F5A" w:rsidRDefault="00EA6F5A" w:rsidP="00EA6F5A">
      <w:pPr>
        <w:pStyle w:val="EndNoteBibliography"/>
        <w:ind w:left="720" w:hanging="720"/>
      </w:pPr>
      <w:r w:rsidRPr="00EA6F5A">
        <w:t>———. 2017e. "Unión Europea, Ministerio de Comercio y la Red Adelco lanzaron hoy en Arauca Programa de Competitividad Estratégica." In.</w:t>
      </w:r>
    </w:p>
    <w:p w14:paraId="1F41FF18" w14:textId="77777777" w:rsidR="00EA6F5A" w:rsidRPr="00EA6F5A" w:rsidRDefault="00EA6F5A" w:rsidP="00EA6F5A">
      <w:pPr>
        <w:pStyle w:val="EndNoteBibliography"/>
        <w:ind w:left="720" w:hanging="720"/>
      </w:pPr>
      <w:r w:rsidRPr="00EA6F5A">
        <w:t>———. 2018a. "Colombia: building peace and moving forward." In.</w:t>
      </w:r>
    </w:p>
    <w:p w14:paraId="60424400" w14:textId="77777777" w:rsidR="00EA6F5A" w:rsidRPr="00EA6F5A" w:rsidRDefault="00EA6F5A" w:rsidP="00EA6F5A">
      <w:pPr>
        <w:pStyle w:val="EndNoteBibliography"/>
        <w:ind w:left="720" w:hanging="720"/>
      </w:pPr>
      <w:r w:rsidRPr="00EA6F5A">
        <w:t>———. 2018b. "El Fondo Europeo para la Paz y la FAO presentan 3 proyectos para fortalecer comunidades en zonas de posconﬂicto." In.</w:t>
      </w:r>
    </w:p>
    <w:p w14:paraId="14402233" w14:textId="77777777" w:rsidR="00EA6F5A" w:rsidRPr="00EA6F5A" w:rsidRDefault="00EA6F5A" w:rsidP="00EA6F5A">
      <w:pPr>
        <w:pStyle w:val="EndNoteBibliography"/>
        <w:ind w:left="720" w:hanging="720"/>
      </w:pPr>
      <w:r w:rsidRPr="00EA6F5A">
        <w:t>———. 2018c. "Embajadora de la UE y Enviado Especial para la Paz visitaran proyectos de posconﬂicto en Tumaco, Nariño." In.</w:t>
      </w:r>
    </w:p>
    <w:p w14:paraId="16AD42BE" w14:textId="77777777" w:rsidR="00EA6F5A" w:rsidRPr="00EA6F5A" w:rsidRDefault="00EA6F5A" w:rsidP="00EA6F5A">
      <w:pPr>
        <w:pStyle w:val="EndNoteBibliography"/>
        <w:ind w:left="720" w:hanging="720"/>
      </w:pPr>
      <w:r w:rsidRPr="00EA6F5A">
        <w:t>———. 2021a. "Colombia: Statement by the Spokesperson on the 5th Anniversary of the Peace Agreement." In. Brussels.</w:t>
      </w:r>
    </w:p>
    <w:p w14:paraId="0B544EB1" w14:textId="77777777" w:rsidR="00EA6F5A" w:rsidRPr="00EA6F5A" w:rsidRDefault="00EA6F5A" w:rsidP="00EA6F5A">
      <w:pPr>
        <w:pStyle w:val="EndNoteBibliography"/>
        <w:ind w:left="720" w:hanging="720"/>
      </w:pPr>
      <w:r w:rsidRPr="00EA6F5A">
        <w:t>———. 2021b. "#DefendamosLaVida: Exposición “LideRasgos” Un homenaje para quienes deﬁenden la vida." In. Bogotá.</w:t>
      </w:r>
    </w:p>
    <w:p w14:paraId="2A33DFB9" w14:textId="77777777" w:rsidR="00EA6F5A" w:rsidRPr="00EA6F5A" w:rsidRDefault="00EA6F5A" w:rsidP="00EA6F5A">
      <w:pPr>
        <w:pStyle w:val="EndNoteBibliography"/>
        <w:ind w:left="720" w:hanging="720"/>
      </w:pPr>
      <w:r w:rsidRPr="00EA6F5A">
        <w:t>———. 2021c. "El Embajador de la Unión Europea visita Medellín." In. Bogotá.</w:t>
      </w:r>
    </w:p>
    <w:p w14:paraId="4CC1CA21" w14:textId="77777777" w:rsidR="00EA6F5A" w:rsidRPr="00EA6F5A" w:rsidRDefault="00EA6F5A" w:rsidP="00EA6F5A">
      <w:pPr>
        <w:pStyle w:val="EndNoteBibliography"/>
        <w:ind w:left="720" w:hanging="720"/>
      </w:pPr>
      <w:r w:rsidRPr="00EA6F5A">
        <w:t>———. 2021d. "El Fondo Europeo para la Paz fortalece su apoyo en Colombia." In. Bogotá.</w:t>
      </w:r>
    </w:p>
    <w:p w14:paraId="106BEF47" w14:textId="77777777" w:rsidR="00EA6F5A" w:rsidRPr="00EA6F5A" w:rsidRDefault="00EA6F5A" w:rsidP="00EA6F5A">
      <w:pPr>
        <w:pStyle w:val="EndNoteBibliography"/>
        <w:ind w:left="720" w:hanging="720"/>
      </w:pPr>
      <w:r w:rsidRPr="00EA6F5A">
        <w:t>———. 2021e. "La Unión Europea, con los consejeros políticos se solidarizan con la ciudadanía de Buenaventura." In. Bogotá.</w:t>
      </w:r>
    </w:p>
    <w:p w14:paraId="4FBB9E95" w14:textId="77777777" w:rsidR="00EA6F5A" w:rsidRPr="00EA6F5A" w:rsidRDefault="00EA6F5A" w:rsidP="00EA6F5A">
      <w:pPr>
        <w:pStyle w:val="EndNoteBibliography"/>
        <w:ind w:left="720" w:hanging="720"/>
      </w:pPr>
      <w:r w:rsidRPr="00EA6F5A">
        <w:t>———. 2022a. "En Mocoa se realizó el segundo encuentro de la Unión Europea con aspirantes a Curules de Paz." In. Bogotá.</w:t>
      </w:r>
    </w:p>
    <w:p w14:paraId="2EFB6A02" w14:textId="77777777" w:rsidR="00EA6F5A" w:rsidRPr="00EA6F5A" w:rsidRDefault="00EA6F5A" w:rsidP="00EA6F5A">
      <w:pPr>
        <w:pStyle w:val="EndNoteBibliography"/>
        <w:ind w:left="720" w:hanging="720"/>
      </w:pPr>
      <w:r w:rsidRPr="00EA6F5A">
        <w:t>———. 2022b. "Enviado Especial de la Unión Europea para la paz en Colombia, Eamon Gilmore, llega al país." In.</w:t>
      </w:r>
    </w:p>
    <w:p w14:paraId="50A29B6F" w14:textId="77777777" w:rsidR="00EA6F5A" w:rsidRPr="00EA6F5A" w:rsidRDefault="00EA6F5A" w:rsidP="00EA6F5A">
      <w:pPr>
        <w:pStyle w:val="EndNoteBibliography"/>
        <w:ind w:left="720" w:hanging="720"/>
      </w:pPr>
      <w:r w:rsidRPr="00EA6F5A">
        <w:t>———. 2022c. "La apuesta del Equipo Europa en Tumaco." In. Brussels.</w:t>
      </w:r>
    </w:p>
    <w:p w14:paraId="1D8E952B" w14:textId="77777777" w:rsidR="00EA6F5A" w:rsidRPr="00EA6F5A" w:rsidRDefault="00EA6F5A" w:rsidP="00EA6F5A">
      <w:pPr>
        <w:pStyle w:val="EndNoteBibliography"/>
        <w:ind w:left="720" w:hanging="720"/>
      </w:pPr>
      <w:r w:rsidRPr="00EA6F5A">
        <w:t xml:space="preserve">———. 2022d. "La Misión de Veriﬁcación de las Naciones Unidas en Colombia, la Unión Europea y la Oﬁcina de la Alta Comisionada de la ONU para los </w:t>
      </w:r>
      <w:r w:rsidRPr="00EA6F5A">
        <w:lastRenderedPageBreak/>
        <w:t>Derechos Humanos hacen visita de respaldo a la comunidad Awá de Tumaco, Nariño." In. Bogotá.</w:t>
      </w:r>
    </w:p>
    <w:p w14:paraId="6DA4D12C" w14:textId="77777777" w:rsidR="00EA6F5A" w:rsidRPr="00EA6F5A" w:rsidRDefault="00EA6F5A" w:rsidP="00EA6F5A">
      <w:pPr>
        <w:pStyle w:val="EndNoteBibliography"/>
        <w:ind w:left="720" w:hanging="720"/>
      </w:pPr>
      <w:r w:rsidRPr="00EA6F5A">
        <w:t>———. 2022e. "La Unión Europea inicia en Buenaventura gira de encuentros con aspirantes a Curules de Paz." In. Bogotá.</w:t>
      </w:r>
    </w:p>
    <w:p w14:paraId="0A5C4606" w14:textId="77777777" w:rsidR="00EA6F5A" w:rsidRPr="00EA6F5A" w:rsidRDefault="00EA6F5A" w:rsidP="00EA6F5A">
      <w:pPr>
        <w:pStyle w:val="EndNoteBibliography"/>
        <w:ind w:left="720" w:hanging="720"/>
      </w:pPr>
      <w:r w:rsidRPr="00EA6F5A">
        <w:t>———. 2022f. "La Unión Europea trabaja por la sociedad civil, la paz y el medioambiente en el Meta." In. La Macarena.</w:t>
      </w:r>
    </w:p>
    <w:p w14:paraId="70D37F5B" w14:textId="77777777" w:rsidR="00EA6F5A" w:rsidRPr="00EA6F5A" w:rsidRDefault="00EA6F5A" w:rsidP="00EA6F5A">
      <w:pPr>
        <w:pStyle w:val="EndNoteBibliography"/>
        <w:ind w:left="720" w:hanging="720"/>
      </w:pPr>
      <w:r w:rsidRPr="00EA6F5A">
        <w:t>———. 2022g. "Palabras del Embajador Gilles Bertrand en la rendición de cuentas de la Comisión para el Esclarecimiento de la Verdad, la Convivencia y la No Repetición." In. Bogotá.</w:t>
      </w:r>
    </w:p>
    <w:p w14:paraId="795C5451" w14:textId="77777777" w:rsidR="00EA6F5A" w:rsidRPr="00EA6F5A" w:rsidRDefault="00EA6F5A" w:rsidP="00EA6F5A">
      <w:pPr>
        <w:pStyle w:val="EndNoteBibliography"/>
        <w:ind w:left="720" w:hanging="720"/>
      </w:pPr>
      <w:r w:rsidRPr="00EA6F5A">
        <w:t>———. 2023a. "Desde Guaviare, puerta de la Amazonía, la Unión Europea y sus Estados Miembros conmemoran el Día de Europa." In. San José del Guaviare.</w:t>
      </w:r>
    </w:p>
    <w:p w14:paraId="4C820E1A" w14:textId="77777777" w:rsidR="00EA6F5A" w:rsidRPr="00EA6F5A" w:rsidRDefault="00EA6F5A" w:rsidP="00EA6F5A">
      <w:pPr>
        <w:pStyle w:val="EndNoteBibliography"/>
        <w:ind w:left="720" w:hanging="720"/>
      </w:pPr>
      <w:r w:rsidRPr="00EA6F5A">
        <w:t>———. 2023b. "Festival “Putumayo: Lugar de Reconciliación y Esperanza”: Mocoa y la Unión Europea celebran la paz." In. Bogotá.</w:t>
      </w:r>
    </w:p>
    <w:p w14:paraId="15ABBACE" w14:textId="77777777" w:rsidR="00EA6F5A" w:rsidRPr="00EA6F5A" w:rsidRDefault="00EA6F5A" w:rsidP="00EA6F5A">
      <w:pPr>
        <w:pStyle w:val="EndNoteBibliography"/>
        <w:ind w:left="720" w:hanging="720"/>
      </w:pPr>
      <w:r w:rsidRPr="00EA6F5A">
        <w:t>———. 2023c. "Transformando narrativas de guerra en historias de paz: la apuesta de la Ruta de Cine y Fotografía del Colectivo Miradas." In. Bogotá.</w:t>
      </w:r>
    </w:p>
    <w:p w14:paraId="03BFE2BD" w14:textId="77777777" w:rsidR="00EA6F5A" w:rsidRPr="00EA6F5A" w:rsidRDefault="00EA6F5A" w:rsidP="00EA6F5A">
      <w:pPr>
        <w:pStyle w:val="EndNoteBibliography"/>
        <w:ind w:left="720" w:hanging="720"/>
      </w:pPr>
      <w:r w:rsidRPr="00EA6F5A">
        <w:t>———. 2023d. "Unión Europea y Naciones Unidas hicieron visita conjunta a AETCR y comunidades campesinas del Nordeste antioqueño." In. Bogotá.</w:t>
      </w:r>
    </w:p>
    <w:p w14:paraId="3DE4F7F1" w14:textId="77777777" w:rsidR="00EA6F5A" w:rsidRPr="00EA6F5A" w:rsidRDefault="00EA6F5A" w:rsidP="00EA6F5A">
      <w:pPr>
        <w:pStyle w:val="EndNoteBibliography"/>
        <w:ind w:left="720" w:hanging="720"/>
      </w:pPr>
      <w:r w:rsidRPr="00EA6F5A">
        <w:t>Embajada de EE.UU. en Colombia. 2017a. "Entrega oficial de equipos para erradicación manual." In.</w:t>
      </w:r>
    </w:p>
    <w:p w14:paraId="2CD01694" w14:textId="77777777" w:rsidR="00EA6F5A" w:rsidRPr="00EA6F5A" w:rsidRDefault="00EA6F5A" w:rsidP="00EA6F5A">
      <w:pPr>
        <w:pStyle w:val="EndNoteBibliography"/>
        <w:ind w:left="720" w:hanging="720"/>
      </w:pPr>
      <w:r w:rsidRPr="00EA6F5A">
        <w:t>———. 2017b. "Esfuerzos de EE.UU. hacia una Antioquia Libre de Coca." In.</w:t>
      </w:r>
    </w:p>
    <w:p w14:paraId="626A49C8" w14:textId="77777777" w:rsidR="00EA6F5A" w:rsidRPr="00EA6F5A" w:rsidRDefault="00EA6F5A" w:rsidP="00EA6F5A">
      <w:pPr>
        <w:pStyle w:val="EndNoteBibliography"/>
        <w:ind w:left="720" w:hanging="720"/>
      </w:pPr>
      <w:r w:rsidRPr="00EA6F5A">
        <w:t>———. 2018. "Visita del Embajador de Estados Unidos a Santa Marta." In.</w:t>
      </w:r>
    </w:p>
    <w:p w14:paraId="5975F5B6" w14:textId="77777777" w:rsidR="00EA6F5A" w:rsidRPr="00EA6F5A" w:rsidRDefault="00EA6F5A" w:rsidP="00EA6F5A">
      <w:pPr>
        <w:pStyle w:val="EndNoteBibliography"/>
        <w:ind w:left="720" w:hanging="720"/>
      </w:pPr>
      <w:r w:rsidRPr="00EA6F5A">
        <w:t xml:space="preserve">Entman, Robert M. 2004. </w:t>
      </w:r>
      <w:r w:rsidRPr="00EA6F5A">
        <w:rPr>
          <w:i/>
        </w:rPr>
        <w:t>Projections of power : framing news, public opinion, and U.S. foreign policy</w:t>
      </w:r>
      <w:r w:rsidRPr="00EA6F5A">
        <w:t xml:space="preserve">, </w:t>
      </w:r>
      <w:r w:rsidRPr="00EA6F5A">
        <w:rPr>
          <w:i/>
        </w:rPr>
        <w:t>Studies in communication, media, and public opinion</w:t>
      </w:r>
      <w:r w:rsidRPr="00EA6F5A">
        <w:t>. Chicago: University of Chicago Press.</w:t>
      </w:r>
    </w:p>
    <w:p w14:paraId="640698BB" w14:textId="0B973816" w:rsidR="00EA6F5A" w:rsidRPr="00EA6F5A" w:rsidRDefault="00EA6F5A" w:rsidP="00EA6F5A">
      <w:pPr>
        <w:pStyle w:val="EndNoteBibliography"/>
        <w:ind w:left="720" w:hanging="720"/>
      </w:pPr>
      <w:r w:rsidRPr="00EA6F5A">
        <w:t xml:space="preserve">———. 2008. "Theorizing Mediated Public Diplomacy: The U.S. Case." </w:t>
      </w:r>
      <w:r w:rsidRPr="00EA6F5A">
        <w:rPr>
          <w:i/>
        </w:rPr>
        <w:t xml:space="preserve"> The international journal of press/politics</w:t>
      </w:r>
      <w:r w:rsidRPr="00EA6F5A">
        <w:t xml:space="preserve"> 13 (2):87-102. </w:t>
      </w:r>
      <w:hyperlink r:id="rId23" w:history="1">
        <w:r w:rsidRPr="00EA6F5A">
          <w:rPr>
            <w:rStyle w:val="Hyperlink"/>
          </w:rPr>
          <w:t>https://doi.org/10.1177/1940161208314657</w:t>
        </w:r>
      </w:hyperlink>
      <w:r w:rsidRPr="00EA6F5A">
        <w:t>.</w:t>
      </w:r>
    </w:p>
    <w:p w14:paraId="1CBB4CE1" w14:textId="77777777" w:rsidR="00EA6F5A" w:rsidRPr="00EA6F5A" w:rsidRDefault="00EA6F5A" w:rsidP="00EA6F5A">
      <w:pPr>
        <w:pStyle w:val="EndNoteBibliography"/>
        <w:ind w:left="720" w:hanging="720"/>
      </w:pPr>
      <w:r w:rsidRPr="00EA6F5A">
        <w:t>FCDO, and Jonathan Allen-CMG. 2021. "An example of what can be achieved through constructive dialogue and cooperation. Statement by Ambassador Jonathan Allen at Security Council briefing on the Colombia." In.</w:t>
      </w:r>
    </w:p>
    <w:p w14:paraId="6CE40DC6" w14:textId="77777777" w:rsidR="00EA6F5A" w:rsidRPr="00EA6F5A" w:rsidRDefault="00EA6F5A" w:rsidP="00EA6F5A">
      <w:pPr>
        <w:pStyle w:val="EndNoteBibliography"/>
        <w:ind w:left="720" w:hanging="720"/>
      </w:pPr>
      <w:r w:rsidRPr="00EA6F5A">
        <w:t>FCDO, and James Cleverly. 2023. "Foreign Secretary in 4-country tour of Latin America and Caribbean to cement partnerships on climate, people and peace." In.</w:t>
      </w:r>
    </w:p>
    <w:p w14:paraId="71F640A4" w14:textId="77777777" w:rsidR="00EA6F5A" w:rsidRPr="00EA6F5A" w:rsidRDefault="00EA6F5A" w:rsidP="00EA6F5A">
      <w:pPr>
        <w:pStyle w:val="EndNoteBibliography"/>
        <w:ind w:left="720" w:hanging="720"/>
      </w:pPr>
      <w:r w:rsidRPr="00EA6F5A">
        <w:t>FCDO, and Lord Goldsmith. 2022. "Colombia receives support from Germany, Norway and the UK for implementing their ambitious plan to contain deforestation in the Colombian Amazon." In.</w:t>
      </w:r>
    </w:p>
    <w:p w14:paraId="1682021C" w14:textId="77777777" w:rsidR="00EA6F5A" w:rsidRPr="00EA6F5A" w:rsidRDefault="00EA6F5A" w:rsidP="00EA6F5A">
      <w:pPr>
        <w:pStyle w:val="EndNoteBibliography"/>
        <w:ind w:left="720" w:hanging="720"/>
      </w:pPr>
      <w:r w:rsidRPr="00EA6F5A">
        <w:t>FCDO, and James Roscoe. 2021. "Reflecting on challenges and progress in the peace process in Colombia. Statement by Ambassador James Roscoe at the Security Council briefing on Colombia." In.</w:t>
      </w:r>
    </w:p>
    <w:p w14:paraId="664AF1E5" w14:textId="77777777" w:rsidR="00EA6F5A" w:rsidRPr="00EA6F5A" w:rsidRDefault="00EA6F5A" w:rsidP="00EA6F5A">
      <w:pPr>
        <w:pStyle w:val="EndNoteBibliography"/>
        <w:ind w:left="720" w:hanging="720"/>
      </w:pPr>
      <w:r w:rsidRPr="00EA6F5A">
        <w:t>FCDO, and Barbara Woodward-DCMG-OBE. 2023. "Securing sustainable peace across Colombia will require continued investment: UK Statement at the Security Council. Statement by Ambassador Barbara Woodward at the UN Security Council briefing on Colombia." In.</w:t>
      </w:r>
    </w:p>
    <w:p w14:paraId="3B07128D" w14:textId="77777777" w:rsidR="00EA6F5A" w:rsidRPr="00EA6F5A" w:rsidRDefault="00EA6F5A" w:rsidP="00EA6F5A">
      <w:pPr>
        <w:pStyle w:val="EndNoteBibliography"/>
        <w:ind w:left="720" w:hanging="720"/>
      </w:pPr>
      <w:r w:rsidRPr="00EA6F5A">
        <w:t>FCDO, and Barbara Woodward. 2024. "UK supports full implementation of the peace agreement in Colombia and calls for security guarantees for former combatants: UK statement at the UN Security Council. Statement by Ambassador Barbara Woodward at the UN Security Council meeting on Colombia." In.</w:t>
      </w:r>
    </w:p>
    <w:p w14:paraId="547E621E" w14:textId="77777777" w:rsidR="00EA6F5A" w:rsidRPr="00EA6F5A" w:rsidRDefault="00EA6F5A" w:rsidP="00EA6F5A">
      <w:pPr>
        <w:pStyle w:val="EndNoteBibliography"/>
        <w:ind w:left="720" w:hanging="720"/>
      </w:pPr>
      <w:r w:rsidRPr="00EA6F5A">
        <w:t>FCO, Ministry of Defence, HMRC, PM Office, NI Office, DIT, Energy &amp; Industrial Strategy Department for Business, and The Rt Hon Boris Johnson MP. 2016. "UK welcomes President Santos for Colombia state visit." In.</w:t>
      </w:r>
    </w:p>
    <w:p w14:paraId="07C1438D" w14:textId="0AE37DFF" w:rsidR="00EA6F5A" w:rsidRPr="00EA6F5A" w:rsidRDefault="00EA6F5A" w:rsidP="00EA6F5A">
      <w:pPr>
        <w:pStyle w:val="EndNoteBibliography"/>
        <w:ind w:left="720" w:hanging="720"/>
      </w:pPr>
      <w:r w:rsidRPr="00EA6F5A">
        <w:lastRenderedPageBreak/>
        <w:t xml:space="preserve">Feola, Giuseppe, Jaime Suzunaga, Jenny Soler, and Michael K. Goodman. 2019. "Ordinary land grabbing in peri-urban spaces: Land conflicts and governance in a small Colombian city." </w:t>
      </w:r>
      <w:r w:rsidRPr="00EA6F5A">
        <w:rPr>
          <w:i/>
        </w:rPr>
        <w:t xml:space="preserve"> Geoforum</w:t>
      </w:r>
      <w:r w:rsidRPr="00EA6F5A">
        <w:t xml:space="preserve"> 105:145-157. </w:t>
      </w:r>
      <w:hyperlink r:id="rId24" w:history="1">
        <w:r w:rsidRPr="00EA6F5A">
          <w:rPr>
            <w:rStyle w:val="Hyperlink"/>
          </w:rPr>
          <w:t>https://doi.org/10.1016/j.geoforum.2019.05.018</w:t>
        </w:r>
      </w:hyperlink>
      <w:r w:rsidRPr="00EA6F5A">
        <w:t>.</w:t>
      </w:r>
    </w:p>
    <w:p w14:paraId="407148EE" w14:textId="77777777" w:rsidR="00EA6F5A" w:rsidRPr="00EA6F5A" w:rsidRDefault="00EA6F5A" w:rsidP="00EA6F5A">
      <w:pPr>
        <w:pStyle w:val="EndNoteBibliography"/>
        <w:ind w:left="720" w:hanging="720"/>
      </w:pPr>
      <w:r w:rsidRPr="00EA6F5A">
        <w:t xml:space="preserve">Flint, Colin. 2005. "Geography of war and peace." In </w:t>
      </w:r>
      <w:r w:rsidRPr="00EA6F5A">
        <w:rPr>
          <w:i/>
        </w:rPr>
        <w:t>The Geography of War and Peace: From Death Camps to Diplomats</w:t>
      </w:r>
      <w:r w:rsidRPr="00EA6F5A">
        <w:t>, edited by Colin Flint, 3-15. Oxford: Oxford University Press.</w:t>
      </w:r>
    </w:p>
    <w:p w14:paraId="1C942638" w14:textId="77777777" w:rsidR="00EA6F5A" w:rsidRPr="00EA6F5A" w:rsidRDefault="00EA6F5A" w:rsidP="00EA6F5A">
      <w:pPr>
        <w:pStyle w:val="EndNoteBibliography"/>
        <w:ind w:left="720" w:hanging="720"/>
      </w:pPr>
      <w:r w:rsidRPr="00EA6F5A">
        <w:t>Foreign &amp; Commonwealth Office, UK Export Finance, Prime Minister's Office, Department for International Trade, and The Rt Hon Theresa May MP. 2016. "Colombian state visit: PM and President Santos' press statements." In.</w:t>
      </w:r>
    </w:p>
    <w:p w14:paraId="7699D32B" w14:textId="77777777" w:rsidR="00EA6F5A" w:rsidRPr="00EA6F5A" w:rsidRDefault="00EA6F5A" w:rsidP="00EA6F5A">
      <w:pPr>
        <w:pStyle w:val="EndNoteBibliography"/>
        <w:ind w:left="720" w:hanging="720"/>
      </w:pPr>
      <w:r w:rsidRPr="00EA6F5A">
        <w:t xml:space="preserve">Fundación Ideas para la Paz. 2018. "Programas de Desarrollo con Enfoque Territorial: Cambiar el rumbo para evitar el naufragio." In </w:t>
      </w:r>
      <w:r w:rsidRPr="00EA6F5A">
        <w:rPr>
          <w:i/>
        </w:rPr>
        <w:t>Notas Estrategicas 05</w:t>
      </w:r>
      <w:r w:rsidRPr="00EA6F5A">
        <w:t>.</w:t>
      </w:r>
    </w:p>
    <w:p w14:paraId="04F3D845" w14:textId="20FA59CD" w:rsidR="00EA6F5A" w:rsidRPr="00EA6F5A" w:rsidRDefault="00EA6F5A" w:rsidP="00EA6F5A">
      <w:pPr>
        <w:pStyle w:val="EndNoteBibliography"/>
        <w:ind w:left="720" w:hanging="720"/>
      </w:pPr>
      <w:r w:rsidRPr="00EA6F5A">
        <w:t xml:space="preserve">Golan, Guy J. 2013. "An Integrated Approach to Public Diplomacy." </w:t>
      </w:r>
      <w:r w:rsidRPr="00EA6F5A">
        <w:rPr>
          <w:i/>
        </w:rPr>
        <w:t xml:space="preserve"> American Behavioral Scientist</w:t>
      </w:r>
      <w:r w:rsidRPr="00EA6F5A">
        <w:t xml:space="preserve"> 57 (9):1251-1255. </w:t>
      </w:r>
      <w:hyperlink r:id="rId25" w:history="1">
        <w:r w:rsidRPr="00EA6F5A">
          <w:rPr>
            <w:rStyle w:val="Hyperlink"/>
          </w:rPr>
          <w:t>https://doi.org/10.1177/0002764213487711</w:t>
        </w:r>
      </w:hyperlink>
      <w:r w:rsidRPr="00EA6F5A">
        <w:t>.</w:t>
      </w:r>
    </w:p>
    <w:p w14:paraId="723345C8" w14:textId="77777777" w:rsidR="00EA6F5A" w:rsidRPr="00EA6F5A" w:rsidRDefault="00EA6F5A" w:rsidP="00EA6F5A">
      <w:pPr>
        <w:pStyle w:val="EndNoteBibliography"/>
        <w:ind w:left="720" w:hanging="720"/>
      </w:pPr>
      <w:r w:rsidRPr="00EA6F5A">
        <w:t>Grupo de Memoria Histórica. 2013. "¡Basta ya! Colombia: Memorias de guerra y dignidad." In. Bogotá: Centro Nacional de Memoria Historica.</w:t>
      </w:r>
    </w:p>
    <w:p w14:paraId="62CF4E53" w14:textId="4AE93298" w:rsidR="00EA6F5A" w:rsidRPr="00EA6F5A" w:rsidRDefault="00EA6F5A" w:rsidP="00EA6F5A">
      <w:pPr>
        <w:pStyle w:val="EndNoteBibliography"/>
        <w:ind w:left="720" w:hanging="720"/>
      </w:pPr>
      <w:r w:rsidRPr="00EA6F5A">
        <w:t xml:space="preserve">Gutiérrez-D., José Antonio. 2021. "‘Whatever we have, we owe it to coca’. Insights on armed conflict and the coca economy from Argelia, Colombia." </w:t>
      </w:r>
      <w:r w:rsidRPr="00EA6F5A">
        <w:rPr>
          <w:i/>
        </w:rPr>
        <w:t xml:space="preserve"> The International journal of drug policy</w:t>
      </w:r>
      <w:r w:rsidRPr="00EA6F5A">
        <w:t xml:space="preserve"> 89:103068-103068. </w:t>
      </w:r>
      <w:hyperlink r:id="rId26" w:history="1">
        <w:r w:rsidRPr="00EA6F5A">
          <w:rPr>
            <w:rStyle w:val="Hyperlink"/>
          </w:rPr>
          <w:t>https://doi.org/10.1016/j.drugpo.2020.103068</w:t>
        </w:r>
      </w:hyperlink>
      <w:r w:rsidRPr="00EA6F5A">
        <w:t>.</w:t>
      </w:r>
    </w:p>
    <w:p w14:paraId="024E6B7F" w14:textId="17184BDB" w:rsidR="00EA6F5A" w:rsidRPr="00EA6F5A" w:rsidRDefault="00EA6F5A" w:rsidP="00EA6F5A">
      <w:pPr>
        <w:pStyle w:val="EndNoteBibliography"/>
        <w:ind w:left="720" w:hanging="720"/>
      </w:pPr>
      <w:r w:rsidRPr="00EA6F5A">
        <w:t xml:space="preserve">Gutiérrez-Sanín, Francisco. 2023. "Politicians: the sinews of counterinsurgent governance in Colombia." </w:t>
      </w:r>
      <w:r w:rsidRPr="00EA6F5A">
        <w:rPr>
          <w:i/>
        </w:rPr>
        <w:t xml:space="preserve"> Third world quarterly</w:t>
      </w:r>
      <w:r w:rsidRPr="00EA6F5A">
        <w:t xml:space="preserve"> 44 (6):1211-1229. </w:t>
      </w:r>
      <w:hyperlink r:id="rId27" w:history="1">
        <w:r w:rsidRPr="00EA6F5A">
          <w:rPr>
            <w:rStyle w:val="Hyperlink"/>
          </w:rPr>
          <w:t>https://doi.org/10.1080/01436597.2023.2177633</w:t>
        </w:r>
      </w:hyperlink>
      <w:r w:rsidRPr="00EA6F5A">
        <w:t>.</w:t>
      </w:r>
    </w:p>
    <w:p w14:paraId="42617807" w14:textId="78531727" w:rsidR="00EA6F5A" w:rsidRPr="00EA6F5A" w:rsidRDefault="00EA6F5A" w:rsidP="00EA6F5A">
      <w:pPr>
        <w:pStyle w:val="EndNoteBibliography"/>
        <w:ind w:left="720" w:hanging="720"/>
      </w:pPr>
      <w:r w:rsidRPr="00EA6F5A">
        <w:t xml:space="preserve">Gutiérrez‐Sanín, Francisco, and Jenniffer Vargas. 2017. "Agrarian elite participation in Colombia's civil war." </w:t>
      </w:r>
      <w:r w:rsidRPr="00EA6F5A">
        <w:rPr>
          <w:i/>
        </w:rPr>
        <w:t xml:space="preserve"> Journal of agrarian change</w:t>
      </w:r>
      <w:r w:rsidRPr="00EA6F5A">
        <w:t xml:space="preserve"> 17 (4):739-748. </w:t>
      </w:r>
      <w:hyperlink r:id="rId28" w:history="1">
        <w:r w:rsidRPr="00EA6F5A">
          <w:rPr>
            <w:rStyle w:val="Hyperlink"/>
          </w:rPr>
          <w:t>https://doi.org/10.1111/joac.12235</w:t>
        </w:r>
      </w:hyperlink>
      <w:r w:rsidRPr="00EA6F5A">
        <w:t>.</w:t>
      </w:r>
    </w:p>
    <w:p w14:paraId="0779ED77" w14:textId="7553A45A" w:rsidR="00EA6F5A" w:rsidRPr="00EA6F5A" w:rsidRDefault="00EA6F5A" w:rsidP="00EA6F5A">
      <w:pPr>
        <w:pStyle w:val="EndNoteBibliography"/>
        <w:ind w:left="720" w:hanging="720"/>
      </w:pPr>
      <w:r w:rsidRPr="00EA6F5A">
        <w:t xml:space="preserve">Gutiérrez, Francisco, María Pinto, Juan Carlos Arenas, Tania Guzmán, and María Gutiérrez. 2013. "The Importance of Political Coalitions in the Successful Reduction of Violence in Colombian Cities." </w:t>
      </w:r>
      <w:r w:rsidRPr="00EA6F5A">
        <w:rPr>
          <w:i/>
        </w:rPr>
        <w:t xml:space="preserve"> Urban studies (Edinburgh, Scotland)</w:t>
      </w:r>
      <w:r w:rsidRPr="00EA6F5A">
        <w:t xml:space="preserve"> 50 (15):3134-3151. </w:t>
      </w:r>
      <w:hyperlink r:id="rId29" w:history="1">
        <w:r w:rsidRPr="00EA6F5A">
          <w:rPr>
            <w:rStyle w:val="Hyperlink"/>
          </w:rPr>
          <w:t>https://doi.org/10.1177/0042098013487779</w:t>
        </w:r>
      </w:hyperlink>
      <w:r w:rsidRPr="00EA6F5A">
        <w:t>.</w:t>
      </w:r>
    </w:p>
    <w:p w14:paraId="5E0D0222" w14:textId="51F4D37F" w:rsidR="00EA6F5A" w:rsidRPr="00EA6F5A" w:rsidRDefault="00EA6F5A" w:rsidP="00EA6F5A">
      <w:pPr>
        <w:pStyle w:val="EndNoteBibliography"/>
        <w:ind w:left="720" w:hanging="720"/>
      </w:pPr>
      <w:r w:rsidRPr="00EA6F5A">
        <w:t xml:space="preserve">Hochmüller, Markus. 2022. "Urban Insecurity, Contested Governance, and Civic Resistance at the Colombia-Venezuela Border." </w:t>
      </w:r>
      <w:r w:rsidRPr="00EA6F5A">
        <w:rPr>
          <w:i/>
        </w:rPr>
        <w:t xml:space="preserve"> Journal of illicit economies and development</w:t>
      </w:r>
      <w:r w:rsidRPr="00EA6F5A">
        <w:t xml:space="preserve"> 4 (3):351–369. </w:t>
      </w:r>
      <w:hyperlink r:id="rId30" w:history="1">
        <w:r w:rsidRPr="00EA6F5A">
          <w:rPr>
            <w:rStyle w:val="Hyperlink"/>
          </w:rPr>
          <w:t>https://doi.org/10.31389/jied.131</w:t>
        </w:r>
      </w:hyperlink>
      <w:r w:rsidRPr="00EA6F5A">
        <w:t>.</w:t>
      </w:r>
    </w:p>
    <w:p w14:paraId="0DCDA79A" w14:textId="7F3C91D1" w:rsidR="00EA6F5A" w:rsidRPr="00EA6F5A" w:rsidRDefault="00EA6F5A" w:rsidP="00EA6F5A">
      <w:pPr>
        <w:pStyle w:val="EndNoteBibliography"/>
        <w:ind w:left="720" w:hanging="720"/>
      </w:pPr>
      <w:r w:rsidRPr="00EA6F5A">
        <w:t xml:space="preserve">Human Rights Watch. 2022. "Colombia Events of 2021." Human Rights Watch, Accessed 20 September. </w:t>
      </w:r>
      <w:hyperlink r:id="rId31" w:history="1">
        <w:r w:rsidRPr="00EA6F5A">
          <w:rPr>
            <w:rStyle w:val="Hyperlink"/>
          </w:rPr>
          <w:t>https://www.hrw.org/world-report/2022/country-chapters/colombia</w:t>
        </w:r>
      </w:hyperlink>
      <w:r w:rsidRPr="00EA6F5A">
        <w:t>.</w:t>
      </w:r>
    </w:p>
    <w:p w14:paraId="5FB1EFF0" w14:textId="5CBF44D0" w:rsidR="00EA6F5A" w:rsidRPr="00EA6F5A" w:rsidRDefault="00EA6F5A" w:rsidP="00EA6F5A">
      <w:pPr>
        <w:pStyle w:val="EndNoteBibliography"/>
        <w:ind w:left="720" w:hanging="720"/>
      </w:pPr>
      <w:r w:rsidRPr="00EA6F5A">
        <w:t xml:space="preserve">———. 2023. "Colombia events of 2022." Human Rights Watch, Accessed 8 August. </w:t>
      </w:r>
      <w:hyperlink r:id="rId32" w:history="1">
        <w:r w:rsidRPr="00EA6F5A">
          <w:rPr>
            <w:rStyle w:val="Hyperlink"/>
          </w:rPr>
          <w:t>https://www.hrw.org/world-report/2023/country-chapters/colombia</w:t>
        </w:r>
      </w:hyperlink>
      <w:r w:rsidRPr="00EA6F5A">
        <w:t>.</w:t>
      </w:r>
    </w:p>
    <w:p w14:paraId="0F390CB7" w14:textId="606EAC87" w:rsidR="00EA6F5A" w:rsidRPr="00EA6F5A" w:rsidRDefault="00EA6F5A" w:rsidP="00EA6F5A">
      <w:pPr>
        <w:pStyle w:val="EndNoteBibliography"/>
        <w:ind w:left="720" w:hanging="720"/>
      </w:pPr>
      <w:r w:rsidRPr="00EA6F5A">
        <w:t xml:space="preserve">———. 2024. "Colombia events of 2023." Human Rights Watch, Accessed 20 September. </w:t>
      </w:r>
      <w:hyperlink r:id="rId33" w:history="1">
        <w:r w:rsidRPr="00EA6F5A">
          <w:rPr>
            <w:rStyle w:val="Hyperlink"/>
          </w:rPr>
          <w:t>https://www.hrw.org/world-report/2024/country-chapters/colombia</w:t>
        </w:r>
      </w:hyperlink>
      <w:r w:rsidRPr="00EA6F5A">
        <w:t>.</w:t>
      </w:r>
    </w:p>
    <w:p w14:paraId="7B1B026B" w14:textId="78444322" w:rsidR="00EA6F5A" w:rsidRPr="00EA6F5A" w:rsidRDefault="00EA6F5A" w:rsidP="00EA6F5A">
      <w:pPr>
        <w:pStyle w:val="EndNoteBibliography"/>
        <w:ind w:left="720" w:hanging="720"/>
      </w:pPr>
      <w:r w:rsidRPr="00EA6F5A">
        <w:t xml:space="preserve">Ide, Tobias. 2017. "Space, discourse and environmental peacebuilding." </w:t>
      </w:r>
      <w:r w:rsidRPr="00EA6F5A">
        <w:rPr>
          <w:i/>
        </w:rPr>
        <w:t xml:space="preserve"> Third world quarterly</w:t>
      </w:r>
      <w:r w:rsidRPr="00EA6F5A">
        <w:t xml:space="preserve"> 38 (3):544-562. </w:t>
      </w:r>
      <w:hyperlink r:id="rId34" w:history="1">
        <w:r w:rsidRPr="00EA6F5A">
          <w:rPr>
            <w:rStyle w:val="Hyperlink"/>
          </w:rPr>
          <w:t>https://doi.org/10.1080/01436597.2016.1199261</w:t>
        </w:r>
      </w:hyperlink>
      <w:r w:rsidRPr="00EA6F5A">
        <w:t>.</w:t>
      </w:r>
    </w:p>
    <w:p w14:paraId="258CF871" w14:textId="77777777" w:rsidR="00EA6F5A" w:rsidRPr="00EA6F5A" w:rsidRDefault="00EA6F5A" w:rsidP="00EA6F5A">
      <w:pPr>
        <w:pStyle w:val="EndNoteBibliography"/>
        <w:ind w:left="720" w:hanging="720"/>
      </w:pPr>
      <w:r w:rsidRPr="00EA6F5A">
        <w:t xml:space="preserve">Kirsch, Scott, and Colin Flint. 2011. "Introduction: reconstruction and the worlds that war makes." In </w:t>
      </w:r>
      <w:r w:rsidRPr="00EA6F5A">
        <w:rPr>
          <w:i/>
        </w:rPr>
        <w:t>Reconstructing Conflict: Integrating War and Post-war Geographies</w:t>
      </w:r>
      <w:r w:rsidRPr="00EA6F5A">
        <w:t>, edited by Scott Kirsch and Colin Flint. Routledge.</w:t>
      </w:r>
    </w:p>
    <w:p w14:paraId="77605D88" w14:textId="2446B459" w:rsidR="00EA6F5A" w:rsidRPr="00EA6F5A" w:rsidRDefault="00EA6F5A" w:rsidP="00EA6F5A">
      <w:pPr>
        <w:pStyle w:val="EndNoteBibliography"/>
        <w:ind w:left="720" w:hanging="720"/>
      </w:pPr>
      <w:r w:rsidRPr="00EA6F5A">
        <w:t xml:space="preserve">Koopman, Sara. 2011. "Let’s take peace to pieces." </w:t>
      </w:r>
      <w:r w:rsidRPr="00EA6F5A">
        <w:rPr>
          <w:i/>
        </w:rPr>
        <w:t xml:space="preserve"> Political geography</w:t>
      </w:r>
      <w:r w:rsidRPr="00EA6F5A">
        <w:t xml:space="preserve"> 30 (4):193-194. </w:t>
      </w:r>
      <w:hyperlink r:id="rId35" w:history="1">
        <w:r w:rsidRPr="00EA6F5A">
          <w:rPr>
            <w:rStyle w:val="Hyperlink"/>
          </w:rPr>
          <w:t>https://doi.org/10.1016/j.polgeo.2011.04.013</w:t>
        </w:r>
      </w:hyperlink>
      <w:r w:rsidRPr="00EA6F5A">
        <w:t>.</w:t>
      </w:r>
    </w:p>
    <w:p w14:paraId="5296C9C2" w14:textId="77777777" w:rsidR="00EA6F5A" w:rsidRPr="00EA6F5A" w:rsidRDefault="00EA6F5A" w:rsidP="00EA6F5A">
      <w:pPr>
        <w:pStyle w:val="EndNoteBibliography"/>
        <w:ind w:left="720" w:hanging="720"/>
      </w:pPr>
      <w:r w:rsidRPr="00EA6F5A">
        <w:lastRenderedPageBreak/>
        <w:t xml:space="preserve">———. 2014. "Making space for peace: international protective accompaniment in Colombia." In </w:t>
      </w:r>
      <w:r w:rsidRPr="00EA6F5A">
        <w:rPr>
          <w:i/>
        </w:rPr>
        <w:t>Geographies of Peace</w:t>
      </w:r>
      <w:r w:rsidRPr="00EA6F5A">
        <w:t>, edited by Fiona McConnell, Nick Solly Megoran and Philippa Williams, 109-130. London and New York: I.B. Tauris.</w:t>
      </w:r>
    </w:p>
    <w:p w14:paraId="2F6B6C3F" w14:textId="06232A71" w:rsidR="00EA6F5A" w:rsidRPr="00EA6F5A" w:rsidRDefault="00EA6F5A" w:rsidP="00EA6F5A">
      <w:pPr>
        <w:pStyle w:val="EndNoteBibliography"/>
        <w:ind w:left="720" w:hanging="720"/>
      </w:pPr>
      <w:r w:rsidRPr="00EA6F5A">
        <w:t xml:space="preserve">Krause, Torsten, Nicola Clerici, Jesica  Murcia López, Paula Andrea Sánchez, and Sandra Valencia. 2022. "A new war on nature and people: taking stock of the Colombian peace agreement." </w:t>
      </w:r>
      <w:r w:rsidRPr="00EA6F5A">
        <w:rPr>
          <w:i/>
        </w:rPr>
        <w:t xml:space="preserve"> Global Sustainability</w:t>
      </w:r>
      <w:r w:rsidRPr="00EA6F5A">
        <w:t xml:space="preserve"> 5:1-7. </w:t>
      </w:r>
      <w:hyperlink r:id="rId36" w:history="1">
        <w:r w:rsidRPr="00EA6F5A">
          <w:rPr>
            <w:rStyle w:val="Hyperlink"/>
          </w:rPr>
          <w:t>https://doi.org/DOI:10.1017/sus.2022.15</w:t>
        </w:r>
      </w:hyperlink>
      <w:r w:rsidRPr="00EA6F5A">
        <w:t>.</w:t>
      </w:r>
    </w:p>
    <w:p w14:paraId="214079A2" w14:textId="77777777" w:rsidR="00EA6F5A" w:rsidRPr="00EA6F5A" w:rsidRDefault="00EA6F5A" w:rsidP="00EA6F5A">
      <w:pPr>
        <w:pStyle w:val="EndNoteBibliography"/>
        <w:ind w:left="720" w:hanging="720"/>
      </w:pPr>
      <w:r w:rsidRPr="00EA6F5A">
        <w:t>Kroc Institute for International Peace Studies. 2019. "Estado Efectivo de Implementación del Acuerdo de Paz de Colombia 2 Años de Implementación. Informe 3. Diciembre 2016-Diciembre 2018." In.: University of Notre Dame.</w:t>
      </w:r>
    </w:p>
    <w:p w14:paraId="2E286278" w14:textId="77777777" w:rsidR="00EA6F5A" w:rsidRPr="00EA6F5A" w:rsidRDefault="00EA6F5A" w:rsidP="00EA6F5A">
      <w:pPr>
        <w:pStyle w:val="EndNoteBibliography"/>
        <w:ind w:left="720" w:hanging="720"/>
      </w:pPr>
      <w:r w:rsidRPr="00EA6F5A">
        <w:t>———. 2020. "Tres años después de la firma del Acuerdo Final de Colombia: hacia la transformación territorial. Diciembre 2018 a noviembre 2019." In.: University of Notre Dame.</w:t>
      </w:r>
    </w:p>
    <w:p w14:paraId="307A3AFD" w14:textId="735D87CC" w:rsidR="00EA6F5A" w:rsidRPr="00EA6F5A" w:rsidRDefault="00EA6F5A" w:rsidP="00EA6F5A">
      <w:pPr>
        <w:pStyle w:val="EndNoteBibliography"/>
        <w:ind w:left="720" w:hanging="720"/>
      </w:pPr>
      <w:r w:rsidRPr="00EA6F5A">
        <w:t xml:space="preserve">Lee, Seow Ting, and Julian Lin. 2015. "Online newsrooms and public diplomacy." </w:t>
      </w:r>
      <w:r w:rsidRPr="00EA6F5A">
        <w:rPr>
          <w:i/>
        </w:rPr>
        <w:t xml:space="preserve"> Public relations review</w:t>
      </w:r>
      <w:r w:rsidRPr="00EA6F5A">
        <w:t xml:space="preserve"> 41 (3):373-375. </w:t>
      </w:r>
      <w:hyperlink r:id="rId37" w:history="1">
        <w:r w:rsidRPr="00EA6F5A">
          <w:rPr>
            <w:rStyle w:val="Hyperlink"/>
          </w:rPr>
          <w:t>https://doi.org/10.1016/j.pubrev.2015.02.009</w:t>
        </w:r>
      </w:hyperlink>
      <w:r w:rsidRPr="00EA6F5A">
        <w:t>.</w:t>
      </w:r>
    </w:p>
    <w:p w14:paraId="69139260" w14:textId="613D18DA" w:rsidR="00EA6F5A" w:rsidRPr="00EA6F5A" w:rsidRDefault="00EA6F5A" w:rsidP="00EA6F5A">
      <w:pPr>
        <w:pStyle w:val="EndNoteBibliography"/>
        <w:ind w:left="720" w:hanging="720"/>
      </w:pPr>
      <w:r w:rsidRPr="00EA6F5A">
        <w:t xml:space="preserve">———. 2017. "An Integrated Approach to Public Diplomacy and Public Relations: A Five-Year Analysis of the Information Subsidies of the United States, China, and Singapore." </w:t>
      </w:r>
      <w:r w:rsidRPr="00EA6F5A">
        <w:rPr>
          <w:i/>
        </w:rPr>
        <w:t xml:space="preserve"> International journal of strategic communication</w:t>
      </w:r>
      <w:r w:rsidRPr="00EA6F5A">
        <w:t xml:space="preserve"> 11 (1):1-17. </w:t>
      </w:r>
      <w:hyperlink r:id="rId38" w:history="1">
        <w:r w:rsidRPr="00EA6F5A">
          <w:rPr>
            <w:rStyle w:val="Hyperlink"/>
          </w:rPr>
          <w:t>https://doi.org/10.1080/1553118X.2016.1226173</w:t>
        </w:r>
      </w:hyperlink>
      <w:r w:rsidRPr="00EA6F5A">
        <w:t>.</w:t>
      </w:r>
    </w:p>
    <w:p w14:paraId="1D22A682" w14:textId="21937905" w:rsidR="00EA6F5A" w:rsidRPr="00EA6F5A" w:rsidRDefault="00EA6F5A" w:rsidP="00EA6F5A">
      <w:pPr>
        <w:pStyle w:val="EndNoteBibliography"/>
        <w:ind w:left="720" w:hanging="720"/>
      </w:pPr>
      <w:r w:rsidRPr="00EA6F5A">
        <w:t xml:space="preserve">Macaspac, Nerve V., and Adam Moore. 2022. "Peace geographies and the spatial turn in peace and conflict studies: Integrating parallel conversations through spatial practices." </w:t>
      </w:r>
      <w:r w:rsidRPr="00EA6F5A">
        <w:rPr>
          <w:i/>
        </w:rPr>
        <w:t xml:space="preserve"> Geography compass</w:t>
      </w:r>
      <w:r w:rsidRPr="00EA6F5A">
        <w:t xml:space="preserve"> 16 (4):n/a. </w:t>
      </w:r>
      <w:hyperlink r:id="rId39" w:history="1">
        <w:r w:rsidRPr="00EA6F5A">
          <w:rPr>
            <w:rStyle w:val="Hyperlink"/>
          </w:rPr>
          <w:t>https://doi.org/10.1111/gec3.12614</w:t>
        </w:r>
      </w:hyperlink>
      <w:r w:rsidRPr="00EA6F5A">
        <w:t>.</w:t>
      </w:r>
    </w:p>
    <w:p w14:paraId="0E2397E6" w14:textId="77777777" w:rsidR="00EA6F5A" w:rsidRPr="00EA6F5A" w:rsidRDefault="00EA6F5A" w:rsidP="00EA6F5A">
      <w:pPr>
        <w:pStyle w:val="EndNoteBibliography"/>
        <w:ind w:left="720" w:hanging="720"/>
      </w:pPr>
      <w:r w:rsidRPr="00EA6F5A">
        <w:t xml:space="preserve">Martyn, Mary. 2020. "From philanthropy to co-construction: Assessing private sector engagement in the Colombian peace process." In </w:t>
      </w:r>
      <w:r w:rsidRPr="00EA6F5A">
        <w:rPr>
          <w:i/>
        </w:rPr>
        <w:t>United Nations at LSE</w:t>
      </w:r>
      <w:r w:rsidRPr="00EA6F5A">
        <w:t>. LSE Ideas: London School of Economics.</w:t>
      </w:r>
    </w:p>
    <w:p w14:paraId="454B4994" w14:textId="6D342F91" w:rsidR="00EA6F5A" w:rsidRPr="00EA6F5A" w:rsidRDefault="00EA6F5A" w:rsidP="00EA6F5A">
      <w:pPr>
        <w:pStyle w:val="EndNoteBibliography"/>
        <w:ind w:left="720" w:hanging="720"/>
      </w:pPr>
      <w:r w:rsidRPr="00EA6F5A">
        <w:t xml:space="preserve">McClanahan, Bill, Tatiana Sanchez Parra, and Avi Brisman. 2019. "Conflict, environment and transition: Colombia, ecology and tourism after demobilisation." </w:t>
      </w:r>
      <w:r w:rsidRPr="00EA6F5A">
        <w:rPr>
          <w:i/>
        </w:rPr>
        <w:t xml:space="preserve"> International journal for crime, justice and social democracy</w:t>
      </w:r>
      <w:r w:rsidRPr="00EA6F5A">
        <w:t xml:space="preserve"> 8 (3):74-88. </w:t>
      </w:r>
      <w:hyperlink r:id="rId40" w:history="1">
        <w:r w:rsidRPr="00EA6F5A">
          <w:rPr>
            <w:rStyle w:val="Hyperlink"/>
          </w:rPr>
          <w:t>https://doi.org/10.5204/ijcjsd.v8i3.1246</w:t>
        </w:r>
      </w:hyperlink>
      <w:r w:rsidRPr="00EA6F5A">
        <w:t>.</w:t>
      </w:r>
    </w:p>
    <w:p w14:paraId="1E99BECB" w14:textId="77777777" w:rsidR="00EA6F5A" w:rsidRPr="00EA6F5A" w:rsidRDefault="00EA6F5A" w:rsidP="00EA6F5A">
      <w:pPr>
        <w:pStyle w:val="EndNoteBibliography"/>
        <w:ind w:left="720" w:hanging="720"/>
      </w:pPr>
      <w:r w:rsidRPr="00EA6F5A">
        <w:t>McConnell, Fiona, Nick Megoran, and Philippa Williams. 2014. "Geographies of peace." In. London: I.B. Tauris.</w:t>
      </w:r>
    </w:p>
    <w:p w14:paraId="67EEB78C" w14:textId="3BD8487A" w:rsidR="00EA6F5A" w:rsidRPr="00EA6F5A" w:rsidRDefault="00EA6F5A" w:rsidP="00EA6F5A">
      <w:pPr>
        <w:pStyle w:val="EndNoteBibliography"/>
        <w:ind w:left="720" w:hanging="720"/>
      </w:pPr>
      <w:r w:rsidRPr="00EA6F5A">
        <w:t xml:space="preserve">Ministerio de Educación Nacional República de Colombia. 2022. "Glosario Consejo Nacional de Acreditación." Accessed 21 October. </w:t>
      </w:r>
      <w:hyperlink r:id="rId41" w:history="1">
        <w:r w:rsidRPr="00EA6F5A">
          <w:rPr>
            <w:rStyle w:val="Hyperlink"/>
          </w:rPr>
          <w:t>https://www.mineducacion.gov.co/CNA/1741/article-187837.html</w:t>
        </w:r>
      </w:hyperlink>
      <w:r w:rsidRPr="00EA6F5A">
        <w:t>.</w:t>
      </w:r>
    </w:p>
    <w:p w14:paraId="61859D3E" w14:textId="77777777" w:rsidR="00EA6F5A" w:rsidRPr="00EA6F5A" w:rsidRDefault="00EA6F5A" w:rsidP="00EA6F5A">
      <w:pPr>
        <w:pStyle w:val="EndNoteBibliography"/>
        <w:ind w:left="720" w:hanging="720"/>
      </w:pPr>
      <w:r w:rsidRPr="00EA6F5A">
        <w:t>Ministerio de Relaciones Exteriores, Agencia Presidencial de Cooperación, and Departamento Nacional de Planeación. 2019. "Estrategia Nacional de Cooperación Internacional ENCI 2019-2022." In.</w:t>
      </w:r>
    </w:p>
    <w:p w14:paraId="37C6A79F" w14:textId="77777777" w:rsidR="00EA6F5A" w:rsidRPr="00EA6F5A" w:rsidRDefault="00EA6F5A" w:rsidP="00EA6F5A">
      <w:pPr>
        <w:pStyle w:val="EndNoteBibliography"/>
        <w:ind w:left="720" w:hanging="720"/>
      </w:pPr>
      <w:r w:rsidRPr="00EA6F5A">
        <w:t xml:space="preserve">Montoya-Londoño, Catalina. 2023. </w:t>
      </w:r>
      <w:r w:rsidRPr="00EA6F5A">
        <w:rPr>
          <w:i/>
        </w:rPr>
        <w:t>Shaping Peacebuilding in Colombia. International Frames and Spatial Transformation</w:t>
      </w:r>
      <w:r w:rsidRPr="00EA6F5A">
        <w:t xml:space="preserve">. Edited by John Heathershaw, Shahar Hameiri, Jana Hönke and Sara Koopman, </w:t>
      </w:r>
      <w:r w:rsidRPr="00EA6F5A">
        <w:rPr>
          <w:i/>
        </w:rPr>
        <w:t>Spaces of Peace, Security and Development</w:t>
      </w:r>
      <w:r w:rsidRPr="00EA6F5A">
        <w:t>: Bristol University Press.</w:t>
      </w:r>
    </w:p>
    <w:p w14:paraId="77104554" w14:textId="77777777" w:rsidR="00EA6F5A" w:rsidRPr="00EA6F5A" w:rsidRDefault="00EA6F5A" w:rsidP="00EA6F5A">
      <w:pPr>
        <w:pStyle w:val="EndNoteBibliography"/>
        <w:ind w:left="720" w:hanging="720"/>
      </w:pPr>
      <w:r w:rsidRPr="00EA6F5A">
        <w:t xml:space="preserve">Mujica, Pedro. 2016. "Cartagena: Always on the move." In </w:t>
      </w:r>
      <w:r w:rsidRPr="00EA6F5A">
        <w:rPr>
          <w:i/>
        </w:rPr>
        <w:t>A journey to the heart of the United Kingdom</w:t>
      </w:r>
      <w:r w:rsidRPr="00EA6F5A">
        <w:t>, 63. Revista Semana: Publicaciones Semana.</w:t>
      </w:r>
    </w:p>
    <w:p w14:paraId="39918E0A" w14:textId="77777777" w:rsidR="00EA6F5A" w:rsidRPr="00EA6F5A" w:rsidRDefault="00EA6F5A" w:rsidP="00EA6F5A">
      <w:pPr>
        <w:pStyle w:val="EndNoteBibliography"/>
        <w:ind w:left="720" w:hanging="720"/>
      </w:pPr>
      <w:r w:rsidRPr="00EA6F5A">
        <w:t>OECD. 2016. "Colombia Country Profile." In.</w:t>
      </w:r>
    </w:p>
    <w:p w14:paraId="646EAC8C" w14:textId="77777777" w:rsidR="00EA6F5A" w:rsidRPr="00EA6F5A" w:rsidRDefault="00EA6F5A" w:rsidP="00EA6F5A">
      <w:pPr>
        <w:pStyle w:val="EndNoteBibliography"/>
        <w:ind w:left="720" w:hanging="720"/>
      </w:pPr>
      <w:r w:rsidRPr="00EA6F5A">
        <w:t>———. 2022. "Recipients of net official development assistance from official donors in Latin America and the Caribbean in 2021 (in million U.S. dollars)." In. Statista.</w:t>
      </w:r>
    </w:p>
    <w:p w14:paraId="60602DF9" w14:textId="77777777" w:rsidR="00EA6F5A" w:rsidRPr="00EA6F5A" w:rsidRDefault="00EA6F5A" w:rsidP="00EA6F5A">
      <w:pPr>
        <w:pStyle w:val="EndNoteBibliography"/>
        <w:ind w:left="720" w:hanging="720"/>
      </w:pPr>
      <w:r w:rsidRPr="00EA6F5A">
        <w:t>Oficina del Alto Comisionado de las Naciones Unidas para los Derechos Humanos. 2022. "Violencia Territorial en Colombia: Recomendaciones para el Nuevo Gobierno." In, 51. OHCHR.</w:t>
      </w:r>
    </w:p>
    <w:p w14:paraId="23DFB5DB" w14:textId="7CEB8ED2" w:rsidR="00EA6F5A" w:rsidRPr="00EA6F5A" w:rsidRDefault="00EA6F5A" w:rsidP="00EA6F5A">
      <w:pPr>
        <w:pStyle w:val="EndNoteBibliography"/>
        <w:ind w:left="720" w:hanging="720"/>
      </w:pPr>
      <w:r w:rsidRPr="00EA6F5A">
        <w:lastRenderedPageBreak/>
        <w:t xml:space="preserve">Olarte-Olarte, Carolina, and Guisella Lara-Veloza. 2018. "“Volver a la tierra”: dimensiones territoriales del trabajo como delimitantes de las opciones laborales para las mujeres en Madrid, Cundinamarca." </w:t>
      </w:r>
      <w:r w:rsidRPr="00EA6F5A">
        <w:rPr>
          <w:i/>
        </w:rPr>
        <w:t xml:space="preserve"> CS (Universidad Icesi. Facultad de Derecho y Ciencias Sociales)</w:t>
      </w:r>
      <w:r w:rsidRPr="00EA6F5A">
        <w:t xml:space="preserve"> (SI):167-198. </w:t>
      </w:r>
      <w:hyperlink r:id="rId42" w:history="1">
        <w:r w:rsidRPr="00EA6F5A">
          <w:rPr>
            <w:rStyle w:val="Hyperlink"/>
          </w:rPr>
          <w:t>https://doi.org/10.18046/recs.iEspecial.3250</w:t>
        </w:r>
      </w:hyperlink>
      <w:r w:rsidRPr="00EA6F5A">
        <w:t>.</w:t>
      </w:r>
    </w:p>
    <w:p w14:paraId="400C3A7C" w14:textId="76212734" w:rsidR="00EA6F5A" w:rsidRPr="00EA6F5A" w:rsidRDefault="00EA6F5A" w:rsidP="00EA6F5A">
      <w:pPr>
        <w:pStyle w:val="EndNoteBibliography"/>
        <w:ind w:left="720" w:hanging="720"/>
      </w:pPr>
      <w:r w:rsidRPr="00EA6F5A">
        <w:t xml:space="preserve">Olarte-Olarte, María Carolina. 2019. "From Territorial Peace to Territorial Pacification: Anti-Riot Police Powers and Socio-Environmental Dissent in the Implementation of Colombia’s Peace Agreement." </w:t>
      </w:r>
      <w:r w:rsidRPr="00EA6F5A">
        <w:rPr>
          <w:i/>
        </w:rPr>
        <w:t xml:space="preserve"> Revista de estudios sociales (Bogotá, Colombia)</w:t>
      </w:r>
      <w:r w:rsidRPr="00EA6F5A">
        <w:t xml:space="preserve"> 67 (67):26-39. </w:t>
      </w:r>
      <w:hyperlink r:id="rId43" w:history="1">
        <w:r w:rsidRPr="00EA6F5A">
          <w:rPr>
            <w:rStyle w:val="Hyperlink"/>
          </w:rPr>
          <w:t>https://doi.org/10.7440/res67.2019.03</w:t>
        </w:r>
      </w:hyperlink>
      <w:r w:rsidRPr="00EA6F5A">
        <w:t>.</w:t>
      </w:r>
    </w:p>
    <w:p w14:paraId="1A061AB9" w14:textId="141FD90E" w:rsidR="00EA6F5A" w:rsidRPr="00EA6F5A" w:rsidRDefault="00EA6F5A" w:rsidP="00EA6F5A">
      <w:pPr>
        <w:pStyle w:val="EndNoteBibliography"/>
        <w:ind w:left="720" w:hanging="720"/>
      </w:pPr>
      <w:r w:rsidRPr="00EA6F5A">
        <w:t xml:space="preserve">Olarte, Carolina Olarte, and Illan rua Wall. 2012. "The Occupation of Public Space in Bogotá: Internal Displacement and the City." </w:t>
      </w:r>
      <w:r w:rsidRPr="00EA6F5A">
        <w:rPr>
          <w:i/>
        </w:rPr>
        <w:t xml:space="preserve"> Social &amp; Legal Studies</w:t>
      </w:r>
      <w:r w:rsidRPr="00EA6F5A">
        <w:t xml:space="preserve"> 21 (3):321-339. </w:t>
      </w:r>
      <w:hyperlink r:id="rId44" w:history="1">
        <w:r w:rsidRPr="00EA6F5A">
          <w:rPr>
            <w:rStyle w:val="Hyperlink"/>
          </w:rPr>
          <w:t>https://doi.org/10.1177/0964663912442442</w:t>
        </w:r>
      </w:hyperlink>
      <w:r w:rsidRPr="00EA6F5A">
        <w:t>.</w:t>
      </w:r>
    </w:p>
    <w:p w14:paraId="5A03896E" w14:textId="7EF88A98" w:rsidR="00EA6F5A" w:rsidRPr="00EA6F5A" w:rsidRDefault="00EA6F5A" w:rsidP="00EA6F5A">
      <w:pPr>
        <w:pStyle w:val="EndNoteBibliography"/>
        <w:ind w:left="720" w:hanging="720"/>
      </w:pPr>
      <w:r w:rsidRPr="00EA6F5A">
        <w:t xml:space="preserve">Peñaranda Currie, Isabel, Silvia Otero-Bahamon, and Simón Uribe. 2021. "What is the state made of? Coca, roads, and the materiality of state formation in the frontier." </w:t>
      </w:r>
      <w:r w:rsidRPr="00EA6F5A">
        <w:rPr>
          <w:i/>
        </w:rPr>
        <w:t xml:space="preserve"> World development</w:t>
      </w:r>
      <w:r w:rsidRPr="00EA6F5A">
        <w:t xml:space="preserve"> 141:105395. </w:t>
      </w:r>
      <w:hyperlink r:id="rId45" w:history="1">
        <w:r w:rsidRPr="00EA6F5A">
          <w:rPr>
            <w:rStyle w:val="Hyperlink"/>
          </w:rPr>
          <w:t>https://doi.org/10.1016/j.worlddev.2021.105395</w:t>
        </w:r>
      </w:hyperlink>
      <w:r w:rsidRPr="00EA6F5A">
        <w:t>.</w:t>
      </w:r>
    </w:p>
    <w:p w14:paraId="51260795" w14:textId="77777777" w:rsidR="00EA6F5A" w:rsidRPr="00EA6F5A" w:rsidRDefault="00EA6F5A" w:rsidP="00EA6F5A">
      <w:pPr>
        <w:pStyle w:val="EndNoteBibliography"/>
        <w:ind w:left="720" w:hanging="720"/>
      </w:pPr>
      <w:r w:rsidRPr="00EA6F5A">
        <w:t xml:space="preserve">Procolombia. 2018. "An overview of foreign investment in Colombia." In </w:t>
      </w:r>
      <w:r w:rsidRPr="00EA6F5A">
        <w:rPr>
          <w:i/>
        </w:rPr>
        <w:t>Information resources</w:t>
      </w:r>
      <w:r w:rsidRPr="00EA6F5A">
        <w:t>. Procolombia.</w:t>
      </w:r>
    </w:p>
    <w:p w14:paraId="12B46EBC" w14:textId="77777777" w:rsidR="00EA6F5A" w:rsidRPr="00EA6F5A" w:rsidRDefault="00EA6F5A" w:rsidP="00EA6F5A">
      <w:pPr>
        <w:pStyle w:val="EndNoteBibliography"/>
        <w:ind w:left="720" w:hanging="720"/>
      </w:pPr>
      <w:r w:rsidRPr="00EA6F5A">
        <w:t xml:space="preserve">Pugh, Michael. 2013. "The problem-solving and critical paradigms." In </w:t>
      </w:r>
      <w:r w:rsidRPr="00EA6F5A">
        <w:rPr>
          <w:i/>
        </w:rPr>
        <w:t>Routledge Handbook of Peacebuilding</w:t>
      </w:r>
      <w:r w:rsidRPr="00EA6F5A">
        <w:t>, edited by Roger Mac Ginty, 11-24. London and New York: Routledge.</w:t>
      </w:r>
    </w:p>
    <w:p w14:paraId="33E009FF" w14:textId="77777777" w:rsidR="00EA6F5A" w:rsidRPr="00EA6F5A" w:rsidRDefault="00EA6F5A" w:rsidP="00EA6F5A">
      <w:pPr>
        <w:pStyle w:val="EndNoteBibliography"/>
        <w:ind w:left="720" w:hanging="720"/>
      </w:pPr>
      <w:r w:rsidRPr="00EA6F5A">
        <w:t>Quiñones, Santiago, Carlos Eduardo Quintero, Julián Ramírez, Laura Cadavid, Cielo Chamorro, Ivonne Ramos, Carolina Rodríguez, et al. 2022. "Análisis de la cooperación internacional no reembolsable 2022." In, 48. Agencia Presidencial de Cooperación.</w:t>
      </w:r>
    </w:p>
    <w:p w14:paraId="68F4395D" w14:textId="77777777" w:rsidR="00EA6F5A" w:rsidRPr="00EA6F5A" w:rsidRDefault="00EA6F5A" w:rsidP="00EA6F5A">
      <w:pPr>
        <w:pStyle w:val="EndNoteBibliography"/>
        <w:ind w:left="720" w:hanging="720"/>
      </w:pPr>
      <w:r w:rsidRPr="00EA6F5A">
        <w:t xml:space="preserve">Richmond, Oliver, and Jason Franks. 2009. </w:t>
      </w:r>
      <w:r w:rsidRPr="00EA6F5A">
        <w:rPr>
          <w:i/>
        </w:rPr>
        <w:t>Liberal peace transitions. Between statebuilding and peacebuilding</w:t>
      </w:r>
      <w:r w:rsidRPr="00EA6F5A">
        <w:t>. Kindle ed: Edinburgh University Press Ltd.</w:t>
      </w:r>
    </w:p>
    <w:p w14:paraId="429E67AA" w14:textId="77777777" w:rsidR="00EA6F5A" w:rsidRPr="00EA6F5A" w:rsidRDefault="00EA6F5A" w:rsidP="00EA6F5A">
      <w:pPr>
        <w:pStyle w:val="EndNoteBibliography"/>
        <w:ind w:left="720" w:hanging="720"/>
      </w:pPr>
      <w:r w:rsidRPr="00EA6F5A">
        <w:t>Sectorial. 2020. "Foreign direct investment (FDI) in Colombia from 2006 to 2020 (in billion U.S. dollars)." In. Statista: Statista.inc.</w:t>
      </w:r>
    </w:p>
    <w:p w14:paraId="50B1659F" w14:textId="61C768D1" w:rsidR="00EA6F5A" w:rsidRPr="00EA6F5A" w:rsidRDefault="00EA6F5A" w:rsidP="00EA6F5A">
      <w:pPr>
        <w:pStyle w:val="EndNoteBibliography"/>
        <w:ind w:left="720" w:hanging="720"/>
      </w:pPr>
      <w:r w:rsidRPr="00EA6F5A">
        <w:t xml:space="preserve">Serje, Margarita. 2013. "El mito de la ausencia del Estado: la incorporación económica de las “zonas de frontera” en Colombia." </w:t>
      </w:r>
      <w:r w:rsidRPr="00EA6F5A">
        <w:rPr>
          <w:i/>
        </w:rPr>
        <w:t xml:space="preserve"> Cahiers des amériques latines (Paris)</w:t>
      </w:r>
      <w:r w:rsidRPr="00EA6F5A">
        <w:t xml:space="preserve"> 71:95-117. </w:t>
      </w:r>
      <w:hyperlink r:id="rId46" w:history="1">
        <w:r w:rsidRPr="00EA6F5A">
          <w:rPr>
            <w:rStyle w:val="Hyperlink"/>
          </w:rPr>
          <w:t>https://doi.org/10.4000/cal.2679</w:t>
        </w:r>
      </w:hyperlink>
      <w:r w:rsidRPr="00EA6F5A">
        <w:t>.</w:t>
      </w:r>
    </w:p>
    <w:p w14:paraId="164613E6" w14:textId="048DCB86" w:rsidR="00EA6F5A" w:rsidRPr="00EA6F5A" w:rsidRDefault="00EA6F5A" w:rsidP="00EA6F5A">
      <w:pPr>
        <w:pStyle w:val="EndNoteBibliography"/>
        <w:ind w:left="720" w:hanging="720"/>
      </w:pPr>
      <w:r w:rsidRPr="00EA6F5A">
        <w:t xml:space="preserve">Sevin, Efe. 2015. "Pathways of connection: An analytical approach to the impacts of public diplomacy." </w:t>
      </w:r>
      <w:r w:rsidRPr="00EA6F5A">
        <w:rPr>
          <w:i/>
        </w:rPr>
        <w:t xml:space="preserve"> Public relations review</w:t>
      </w:r>
      <w:r w:rsidRPr="00EA6F5A">
        <w:t xml:space="preserve"> 41 (4):562-568. </w:t>
      </w:r>
      <w:hyperlink r:id="rId47" w:history="1">
        <w:r w:rsidRPr="00EA6F5A">
          <w:rPr>
            <w:rStyle w:val="Hyperlink"/>
          </w:rPr>
          <w:t>https://doi.org/10.1016/j.pubrev.2015.07.003</w:t>
        </w:r>
      </w:hyperlink>
      <w:r w:rsidRPr="00EA6F5A">
        <w:t>.</w:t>
      </w:r>
    </w:p>
    <w:p w14:paraId="738FA8CE" w14:textId="280BE2B7" w:rsidR="00EA6F5A" w:rsidRPr="00EA6F5A" w:rsidRDefault="00EA6F5A" w:rsidP="00EA6F5A">
      <w:pPr>
        <w:pStyle w:val="EndNoteBibliography"/>
        <w:ind w:left="720" w:hanging="720"/>
      </w:pPr>
      <w:r w:rsidRPr="00EA6F5A">
        <w:t xml:space="preserve">Sheafer, Tamir, and Itay Gabay. 2009. "Mediated Public Diplomacy: A Strategic Contest over International Agenda Building and Frame Building." </w:t>
      </w:r>
      <w:r w:rsidRPr="00EA6F5A">
        <w:rPr>
          <w:i/>
        </w:rPr>
        <w:t xml:space="preserve"> Political communication</w:t>
      </w:r>
      <w:r w:rsidRPr="00EA6F5A">
        <w:t xml:space="preserve"> 26 (4):447-467. </w:t>
      </w:r>
      <w:hyperlink r:id="rId48" w:history="1">
        <w:r w:rsidRPr="00EA6F5A">
          <w:rPr>
            <w:rStyle w:val="Hyperlink"/>
          </w:rPr>
          <w:t>https://doi.org/10.1080/10584600903297240</w:t>
        </w:r>
      </w:hyperlink>
      <w:r w:rsidRPr="00EA6F5A">
        <w:t>.</w:t>
      </w:r>
    </w:p>
    <w:p w14:paraId="2267FAB4" w14:textId="77777777" w:rsidR="00EA6F5A" w:rsidRPr="00EA6F5A" w:rsidRDefault="00EA6F5A" w:rsidP="00EA6F5A">
      <w:pPr>
        <w:pStyle w:val="EndNoteBibliography"/>
        <w:ind w:left="720" w:hanging="720"/>
      </w:pPr>
      <w:r w:rsidRPr="00EA6F5A">
        <w:t xml:space="preserve">Sheafer, Tamir, Shaul Shenhav, and Eran Amsalem. 2018. "International Frame Building in Mediated Public Diplomacy." In </w:t>
      </w:r>
      <w:r w:rsidRPr="00EA6F5A">
        <w:rPr>
          <w:i/>
        </w:rPr>
        <w:t>Doing News Framing Analysis II: Empirical and Theoretical Perspectives</w:t>
      </w:r>
      <w:r w:rsidRPr="00EA6F5A">
        <w:t>, edited by Paul D'Angelo, 249–273. New York: Routledge.</w:t>
      </w:r>
    </w:p>
    <w:p w14:paraId="3125B459" w14:textId="77777777" w:rsidR="00EA6F5A" w:rsidRPr="00EA6F5A" w:rsidRDefault="00EA6F5A" w:rsidP="00EA6F5A">
      <w:pPr>
        <w:pStyle w:val="EndNoteBibliography"/>
        <w:ind w:left="720" w:hanging="720"/>
      </w:pPr>
      <w:r w:rsidRPr="00EA6F5A">
        <w:t>Smit, Timo. 2021. "SIPRI Map of Multilateral Peace Operations, 2021." In.: SIPRI.</w:t>
      </w:r>
    </w:p>
    <w:p w14:paraId="0C0D7200" w14:textId="77777777" w:rsidR="00EA6F5A" w:rsidRPr="00EA6F5A" w:rsidRDefault="00EA6F5A" w:rsidP="00EA6F5A">
      <w:pPr>
        <w:pStyle w:val="EndNoteBibliography"/>
        <w:ind w:left="720" w:hanging="720"/>
      </w:pPr>
      <w:r w:rsidRPr="00EA6F5A">
        <w:t>Statista. 2020. "Most populated cities in Colombia in 2020 (in million inhabitants)." In.</w:t>
      </w:r>
    </w:p>
    <w:p w14:paraId="47229402" w14:textId="36C41201" w:rsidR="00EA6F5A" w:rsidRPr="00EA6F5A" w:rsidRDefault="00EA6F5A" w:rsidP="00EA6F5A">
      <w:pPr>
        <w:pStyle w:val="EndNoteBibliography"/>
        <w:ind w:left="720" w:hanging="720"/>
      </w:pPr>
      <w:r w:rsidRPr="00EA6F5A">
        <w:t xml:space="preserve">Torres-Tovar, Carlos-Alberto, and Marysol Rojas-Pabón. 2016. "Socio-Spatial Conflicts, Processes of Resistance and Spatial Scenario of Justice In Post- -Conflict in Colombian Cities." </w:t>
      </w:r>
      <w:r w:rsidRPr="00EA6F5A">
        <w:rPr>
          <w:i/>
        </w:rPr>
        <w:t xml:space="preserve"> Geografares : revista do Departamento de Geografia, Centro de Ciências Humanas e Naturais, Universidade Federal do Espírito Santo</w:t>
      </w:r>
      <w:r w:rsidRPr="00EA6F5A">
        <w:t xml:space="preserve">. </w:t>
      </w:r>
      <w:hyperlink r:id="rId49" w:history="1">
        <w:r w:rsidRPr="00EA6F5A">
          <w:rPr>
            <w:rStyle w:val="Hyperlink"/>
          </w:rPr>
          <w:t>https://doi.org/10.7147/GEO22.14750</w:t>
        </w:r>
      </w:hyperlink>
      <w:r w:rsidRPr="00EA6F5A">
        <w:t>.</w:t>
      </w:r>
    </w:p>
    <w:p w14:paraId="35A169D4" w14:textId="77777777" w:rsidR="00EA6F5A" w:rsidRPr="00EA6F5A" w:rsidRDefault="00EA6F5A" w:rsidP="00EA6F5A">
      <w:pPr>
        <w:pStyle w:val="EndNoteBibliography"/>
        <w:ind w:left="720" w:hanging="720"/>
      </w:pPr>
      <w:r w:rsidRPr="00EA6F5A">
        <w:lastRenderedPageBreak/>
        <w:t>U.S. Embassy in Colombia. 2021a. "Declaration of principles for a long term cooperation and friendship between the Republ ic of Colombia and the Uni ted States of America." In.</w:t>
      </w:r>
    </w:p>
    <w:p w14:paraId="33DB9F7A" w14:textId="77777777" w:rsidR="00EA6F5A" w:rsidRPr="00EA6F5A" w:rsidRDefault="00EA6F5A" w:rsidP="00EA6F5A">
      <w:pPr>
        <w:pStyle w:val="EndNoteBibliography"/>
        <w:ind w:left="720" w:hanging="720"/>
      </w:pPr>
      <w:r w:rsidRPr="00EA6F5A">
        <w:t>———. 2021b. "Joint statement of the bilateral Counternarcotics Working Group Colombia – United States." In.</w:t>
      </w:r>
    </w:p>
    <w:p w14:paraId="2D240739" w14:textId="77777777" w:rsidR="00EA6F5A" w:rsidRPr="00EA6F5A" w:rsidRDefault="00EA6F5A" w:rsidP="00EA6F5A">
      <w:pPr>
        <w:pStyle w:val="EndNoteBibliography"/>
        <w:ind w:left="720" w:hanging="720"/>
      </w:pPr>
      <w:r w:rsidRPr="00EA6F5A">
        <w:t>———. 2021c. "New Police Base Inaugurated in Calamar, Guaviare." In.</w:t>
      </w:r>
    </w:p>
    <w:p w14:paraId="5E53EC26" w14:textId="77777777" w:rsidR="00EA6F5A" w:rsidRPr="00EA6F5A" w:rsidRDefault="00EA6F5A" w:rsidP="00EA6F5A">
      <w:pPr>
        <w:pStyle w:val="EndNoteBibliography"/>
        <w:ind w:left="720" w:hanging="720"/>
      </w:pPr>
      <w:r w:rsidRPr="00EA6F5A">
        <w:t>———. 2021d. "A one-hundred-year commitment to conservation and childhood in Colombia." In. Bogotá.</w:t>
      </w:r>
    </w:p>
    <w:p w14:paraId="627BF5B0" w14:textId="77777777" w:rsidR="00EA6F5A" w:rsidRPr="00EA6F5A" w:rsidRDefault="00EA6F5A" w:rsidP="00EA6F5A">
      <w:pPr>
        <w:pStyle w:val="EndNoteBibliography"/>
        <w:ind w:left="720" w:hanging="720"/>
      </w:pPr>
      <w:r w:rsidRPr="00EA6F5A">
        <w:t>———. 2021e. "The U.S. and Colombia reviewed positive advances in counternarcotics efforts and recommit to continued cooperation." In.</w:t>
      </w:r>
    </w:p>
    <w:p w14:paraId="727E37A1" w14:textId="77777777" w:rsidR="00EA6F5A" w:rsidRPr="00EA6F5A" w:rsidRDefault="00EA6F5A" w:rsidP="00EA6F5A">
      <w:pPr>
        <w:pStyle w:val="EndNoteBibliography"/>
        <w:ind w:left="720" w:hanging="720"/>
      </w:pPr>
      <w:r w:rsidRPr="00EA6F5A">
        <w:t>———. 2022a. "Cacao for Development Programme, its largest singular investment in Colombian agriculture to date." In.</w:t>
      </w:r>
    </w:p>
    <w:p w14:paraId="128EDB4C" w14:textId="77777777" w:rsidR="00EA6F5A" w:rsidRPr="00EA6F5A" w:rsidRDefault="00EA6F5A" w:rsidP="00EA6F5A">
      <w:pPr>
        <w:pStyle w:val="EndNoteBibliography"/>
        <w:ind w:left="720" w:hanging="720"/>
      </w:pPr>
      <w:r w:rsidRPr="00EA6F5A">
        <w:t>———. 2022b. "Joint statement on revised metrics." In.</w:t>
      </w:r>
    </w:p>
    <w:p w14:paraId="4D66FA38" w14:textId="77777777" w:rsidR="00EA6F5A" w:rsidRPr="00EA6F5A" w:rsidRDefault="00EA6F5A" w:rsidP="00EA6F5A">
      <w:pPr>
        <w:pStyle w:val="EndNoteBibliography"/>
        <w:ind w:left="720" w:hanging="720"/>
      </w:pPr>
      <w:r w:rsidRPr="00EA6F5A">
        <w:t>———. 2022c. "The United States and Colombia reaffirm their commitment to the holistic counternarcotics strategy." In.</w:t>
      </w:r>
    </w:p>
    <w:p w14:paraId="6E964846" w14:textId="77777777" w:rsidR="00EA6F5A" w:rsidRPr="00EA6F5A" w:rsidRDefault="00EA6F5A" w:rsidP="00EA6F5A">
      <w:pPr>
        <w:pStyle w:val="EndNoteBibliography"/>
        <w:ind w:left="720" w:hanging="720"/>
      </w:pPr>
      <w:r w:rsidRPr="00EA6F5A">
        <w:t>———. 2023a. "Bilateral meeting between president Biden and president Petro." In. Oval office.</w:t>
      </w:r>
    </w:p>
    <w:p w14:paraId="6CA1B4B3" w14:textId="77777777" w:rsidR="00EA6F5A" w:rsidRPr="00EA6F5A" w:rsidRDefault="00EA6F5A" w:rsidP="00EA6F5A">
      <w:pPr>
        <w:pStyle w:val="EndNoteBibliography"/>
        <w:ind w:left="720" w:hanging="720"/>
      </w:pPr>
      <w:r w:rsidRPr="00EA6F5A">
        <w:t>———. 2023b. "United States and Colombia following the bilateral meeting." In.</w:t>
      </w:r>
    </w:p>
    <w:p w14:paraId="7FCFA6A3" w14:textId="3F0AB2F7" w:rsidR="00EA6F5A" w:rsidRPr="00EA6F5A" w:rsidRDefault="00EA6F5A" w:rsidP="00EA6F5A">
      <w:pPr>
        <w:pStyle w:val="EndNoteBibliography"/>
        <w:ind w:left="720" w:hanging="720"/>
      </w:pPr>
      <w:r w:rsidRPr="00EA6F5A">
        <w:t xml:space="preserve">Unidad para la Atención y Reparación Integral a las Víctimas. 2024. "Registro Único de Víctimas." Accessed 19 September. </w:t>
      </w:r>
      <w:hyperlink r:id="rId50" w:history="1">
        <w:r w:rsidRPr="00EA6F5A">
          <w:rPr>
            <w:rStyle w:val="Hyperlink"/>
          </w:rPr>
          <w:t>https://datospaz.unidadvictimas.gov.co/registro-unico-de-victimas/</w:t>
        </w:r>
      </w:hyperlink>
      <w:r w:rsidRPr="00EA6F5A">
        <w:t>.</w:t>
      </w:r>
    </w:p>
    <w:p w14:paraId="533DB0FB" w14:textId="77777777" w:rsidR="00EA6F5A" w:rsidRPr="00EA6F5A" w:rsidRDefault="00EA6F5A" w:rsidP="00EA6F5A">
      <w:pPr>
        <w:pStyle w:val="EndNoteBibliography"/>
        <w:ind w:left="720" w:hanging="720"/>
      </w:pPr>
      <w:r w:rsidRPr="00EA6F5A">
        <w:t>United Nations High Commissioner for Human Rights. 2023. "Situation of human rights in Colombia. Annual Report of the United Nations High Commissioner for Human Rights 2022." In.: OHCHR.</w:t>
      </w:r>
    </w:p>
    <w:p w14:paraId="2F63AEC0" w14:textId="77777777" w:rsidR="00EA6F5A" w:rsidRPr="00EA6F5A" w:rsidRDefault="00EA6F5A" w:rsidP="00EA6F5A">
      <w:pPr>
        <w:pStyle w:val="EndNoteBibliography"/>
        <w:ind w:left="720" w:hanging="720"/>
      </w:pPr>
      <w:r w:rsidRPr="00EA6F5A">
        <w:t>USAID. 2017a. "Colombia country profile." In.</w:t>
      </w:r>
    </w:p>
    <w:p w14:paraId="3372AACC" w14:textId="77777777" w:rsidR="00EA6F5A" w:rsidRPr="00EA6F5A" w:rsidRDefault="00EA6F5A" w:rsidP="00EA6F5A">
      <w:pPr>
        <w:pStyle w:val="EndNoteBibliography"/>
        <w:ind w:left="720" w:hanging="720"/>
      </w:pPr>
      <w:r w:rsidRPr="00EA6F5A">
        <w:t>———. 2017b. "Consolidation and Enhanced Livelihoods Initiative – Northern/ Southern Regions." In.</w:t>
      </w:r>
    </w:p>
    <w:p w14:paraId="4EC170AE" w14:textId="77777777" w:rsidR="00EA6F5A" w:rsidRPr="00EA6F5A" w:rsidRDefault="00EA6F5A" w:rsidP="00EA6F5A">
      <w:pPr>
        <w:pStyle w:val="EndNoteBibliography"/>
        <w:ind w:left="720" w:hanging="720"/>
      </w:pPr>
      <w:r w:rsidRPr="00EA6F5A">
        <w:t>———. 2017c. "Human Rights activity." In.</w:t>
      </w:r>
    </w:p>
    <w:p w14:paraId="777E5009" w14:textId="77777777" w:rsidR="00EA6F5A" w:rsidRPr="00EA6F5A" w:rsidRDefault="00EA6F5A" w:rsidP="00EA6F5A">
      <w:pPr>
        <w:pStyle w:val="EndNoteBibliography"/>
        <w:ind w:left="720" w:hanging="720"/>
      </w:pPr>
      <w:r w:rsidRPr="00EA6F5A">
        <w:t>———. 2017d. "Investing for Peace." In.</w:t>
      </w:r>
    </w:p>
    <w:p w14:paraId="518372D4" w14:textId="77777777" w:rsidR="00EA6F5A" w:rsidRPr="00EA6F5A" w:rsidRDefault="00EA6F5A" w:rsidP="00EA6F5A">
      <w:pPr>
        <w:pStyle w:val="EndNoteBibliography"/>
        <w:ind w:left="720" w:hanging="720"/>
      </w:pPr>
      <w:r w:rsidRPr="00EA6F5A">
        <w:t>———. 2017e. "Natural wealth." In.</w:t>
      </w:r>
    </w:p>
    <w:p w14:paraId="3274F3E5" w14:textId="77777777" w:rsidR="00EA6F5A" w:rsidRPr="00EA6F5A" w:rsidRDefault="00EA6F5A" w:rsidP="00EA6F5A">
      <w:pPr>
        <w:pStyle w:val="EndNoteBibliography"/>
        <w:ind w:left="720" w:hanging="720"/>
      </w:pPr>
      <w:r w:rsidRPr="00EA6F5A">
        <w:t>———. 2017f. "Overcoming gender based violence activity." In.</w:t>
      </w:r>
    </w:p>
    <w:p w14:paraId="3EDD824B" w14:textId="77777777" w:rsidR="00EA6F5A" w:rsidRPr="00EA6F5A" w:rsidRDefault="00EA6F5A" w:rsidP="00EA6F5A">
      <w:pPr>
        <w:pStyle w:val="EndNoteBibliography"/>
        <w:ind w:left="720" w:hanging="720"/>
      </w:pPr>
      <w:r w:rsidRPr="00EA6F5A">
        <w:t>———. 2017g. "Regional Governance Activity." In.</w:t>
      </w:r>
    </w:p>
    <w:p w14:paraId="298F8B49" w14:textId="77777777" w:rsidR="00EA6F5A" w:rsidRPr="00EA6F5A" w:rsidRDefault="00EA6F5A" w:rsidP="00EA6F5A">
      <w:pPr>
        <w:pStyle w:val="EndNoteBibliography"/>
        <w:ind w:left="720" w:hanging="720"/>
      </w:pPr>
      <w:r w:rsidRPr="00EA6F5A">
        <w:t>———. 2018a. "Artisanal gold mining." In.</w:t>
      </w:r>
    </w:p>
    <w:p w14:paraId="48D4F9B3" w14:textId="77777777" w:rsidR="00EA6F5A" w:rsidRPr="00EA6F5A" w:rsidRDefault="00EA6F5A" w:rsidP="00EA6F5A">
      <w:pPr>
        <w:pStyle w:val="EndNoteBibliography"/>
        <w:ind w:left="720" w:hanging="720"/>
      </w:pPr>
      <w:r w:rsidRPr="00EA6F5A">
        <w:t>———. 2018b. "U.S. Agency for International Development administrator Mark Green's remarks at the Colombian Congress." In.</w:t>
      </w:r>
    </w:p>
    <w:p w14:paraId="0FA79941" w14:textId="77777777" w:rsidR="00EA6F5A" w:rsidRPr="00EA6F5A" w:rsidRDefault="00EA6F5A" w:rsidP="00EA6F5A">
      <w:pPr>
        <w:pStyle w:val="EndNoteBibliography"/>
        <w:ind w:left="720" w:hanging="720"/>
      </w:pPr>
      <w:r w:rsidRPr="00EA6F5A">
        <w:t>———. 2022. "Administrator Power’s Press Conference Following Inauguration Of Colombian President Gustavo Petro." In.</w:t>
      </w:r>
    </w:p>
    <w:p w14:paraId="0E7F81E6" w14:textId="77777777" w:rsidR="00EA6F5A" w:rsidRPr="00EA6F5A" w:rsidRDefault="00EA6F5A" w:rsidP="00EA6F5A">
      <w:pPr>
        <w:pStyle w:val="EndNoteBibliography"/>
        <w:ind w:left="720" w:hanging="720"/>
      </w:pPr>
      <w:r w:rsidRPr="00EA6F5A">
        <w:t>———. 2023a. "Bitter Casava for a Sweet Milk." In.</w:t>
      </w:r>
    </w:p>
    <w:p w14:paraId="4227C755" w14:textId="77777777" w:rsidR="00EA6F5A" w:rsidRPr="00EA6F5A" w:rsidRDefault="00EA6F5A" w:rsidP="00EA6F5A">
      <w:pPr>
        <w:pStyle w:val="EndNoteBibliography"/>
        <w:ind w:left="720" w:hanging="720"/>
      </w:pPr>
      <w:r w:rsidRPr="00EA6F5A">
        <w:t>———. 2023b. "Cacao connects." In.</w:t>
      </w:r>
    </w:p>
    <w:p w14:paraId="0828DE28" w14:textId="77777777" w:rsidR="00EA6F5A" w:rsidRPr="00EA6F5A" w:rsidRDefault="00EA6F5A" w:rsidP="00EA6F5A">
      <w:pPr>
        <w:pStyle w:val="EndNoteBibliography"/>
        <w:ind w:left="720" w:hanging="720"/>
      </w:pPr>
      <w:r w:rsidRPr="00EA6F5A">
        <w:t>———. 2023c. "Indigenous people and afrocolombian empowerment (IPACE)." In.</w:t>
      </w:r>
    </w:p>
    <w:p w14:paraId="6E5F8977" w14:textId="77777777" w:rsidR="00EA6F5A" w:rsidRPr="00EA6F5A" w:rsidRDefault="00EA6F5A" w:rsidP="00EA6F5A">
      <w:pPr>
        <w:pStyle w:val="EndNoteBibliography"/>
        <w:ind w:left="720" w:hanging="720"/>
      </w:pPr>
      <w:r w:rsidRPr="00EA6F5A">
        <w:t>———. 2023d. "Resilient communities (Colombia)." In.</w:t>
      </w:r>
    </w:p>
    <w:p w14:paraId="3D2AF71A" w14:textId="77777777" w:rsidR="00EA6F5A" w:rsidRPr="00EA6F5A" w:rsidRDefault="00EA6F5A" w:rsidP="00EA6F5A">
      <w:pPr>
        <w:pStyle w:val="EndNoteBibliography"/>
        <w:ind w:left="720" w:hanging="720"/>
      </w:pPr>
      <w:r w:rsidRPr="00EA6F5A">
        <w:t>———. 2023e. "The U.S. Agency for International Development (USAID) Colombia." In.</w:t>
      </w:r>
    </w:p>
    <w:p w14:paraId="7395A016" w14:textId="77777777" w:rsidR="00EA6F5A" w:rsidRPr="00EA6F5A" w:rsidRDefault="00EA6F5A" w:rsidP="00EA6F5A">
      <w:pPr>
        <w:pStyle w:val="EndNoteBibliography"/>
        <w:ind w:left="720" w:hanging="720"/>
      </w:pPr>
      <w:r w:rsidRPr="00EA6F5A">
        <w:t>———. 2024. "Investing for peace fund (Colombia)." In.</w:t>
      </w:r>
    </w:p>
    <w:p w14:paraId="09F6FD39" w14:textId="7DF7C927" w:rsidR="00EA6F5A" w:rsidRPr="00EA6F5A" w:rsidRDefault="00EA6F5A" w:rsidP="00EA6F5A">
      <w:pPr>
        <w:pStyle w:val="EndNoteBibliography"/>
        <w:ind w:left="720" w:hanging="720"/>
      </w:pPr>
      <w:r w:rsidRPr="00EA6F5A">
        <w:t xml:space="preserve">Vélez Torres, Irene. 2014. "Governmental extractivism in Colombia: Legislation, securitization and the local settings of mining control." </w:t>
      </w:r>
      <w:r w:rsidRPr="00EA6F5A">
        <w:rPr>
          <w:i/>
        </w:rPr>
        <w:t xml:space="preserve"> Political geography</w:t>
      </w:r>
      <w:r w:rsidRPr="00EA6F5A">
        <w:t xml:space="preserve"> 38:68-78. </w:t>
      </w:r>
      <w:hyperlink r:id="rId51" w:history="1">
        <w:r w:rsidRPr="00EA6F5A">
          <w:rPr>
            <w:rStyle w:val="Hyperlink"/>
          </w:rPr>
          <w:t>https://doi.org/https://doi.org/10.1016/j.polgeo.2013.11.008</w:t>
        </w:r>
      </w:hyperlink>
      <w:r w:rsidRPr="00EA6F5A">
        <w:t>.</w:t>
      </w:r>
    </w:p>
    <w:p w14:paraId="37436ED7" w14:textId="0DB13F77" w:rsidR="00EA6F5A" w:rsidRPr="00EA6F5A" w:rsidRDefault="00EA6F5A" w:rsidP="00EA6F5A">
      <w:pPr>
        <w:pStyle w:val="EndNoteBibliography"/>
        <w:ind w:left="720" w:hanging="720"/>
      </w:pPr>
      <w:r w:rsidRPr="00EA6F5A">
        <w:t xml:space="preserve">Vogel, Birte. 2018. "Understanding the impact of geographies and space on the possibilities of peace activism." </w:t>
      </w:r>
      <w:r w:rsidRPr="00EA6F5A">
        <w:rPr>
          <w:i/>
        </w:rPr>
        <w:t xml:space="preserve"> Cooperation and conflict</w:t>
      </w:r>
      <w:r w:rsidRPr="00EA6F5A">
        <w:t xml:space="preserve"> 53 (4):431-448. </w:t>
      </w:r>
      <w:hyperlink r:id="rId52" w:history="1">
        <w:r w:rsidRPr="00EA6F5A">
          <w:rPr>
            <w:rStyle w:val="Hyperlink"/>
          </w:rPr>
          <w:t>https://doi.org/10.1177/0010836717750202</w:t>
        </w:r>
      </w:hyperlink>
      <w:r w:rsidRPr="00EA6F5A">
        <w:t>.</w:t>
      </w:r>
    </w:p>
    <w:p w14:paraId="65EDA6BC" w14:textId="77777777" w:rsidR="00EA6F5A" w:rsidRPr="00EA6F5A" w:rsidRDefault="00EA6F5A" w:rsidP="00EA6F5A">
      <w:pPr>
        <w:pStyle w:val="EndNoteBibliography"/>
        <w:ind w:left="720" w:hanging="720"/>
      </w:pPr>
      <w:r w:rsidRPr="00EA6F5A">
        <w:lastRenderedPageBreak/>
        <w:t>World Bank Group. 2022. "Systematic Country Diagnostic Update. Together for a Better Future." In. Washington, D.C.: The World bank.</w:t>
      </w:r>
    </w:p>
    <w:p w14:paraId="1F190151" w14:textId="77777777" w:rsidR="00EA6F5A" w:rsidRPr="00EA6F5A" w:rsidRDefault="00EA6F5A" w:rsidP="00EA6F5A">
      <w:pPr>
        <w:pStyle w:val="EndNoteBibliography"/>
        <w:ind w:left="720" w:hanging="720"/>
      </w:pPr>
      <w:r w:rsidRPr="00EA6F5A">
        <w:t>———. 2023. "Net official development assistance and official aid received (current US$)." In, The image shows recipients of ODA per year. In 2016 Colombia was the highest recipient in the Americas with 2011.2011 billion after Cuba (2012.2017billion). In 2017 it received 2850.2369.2995 below Bolivia (2949.2159.2973). In 2018 was the highest recipient with 2011.2078 billion. In 2019 was the highest with 2873.2690.2002. In 2020 was the highest with 2011.2087 billion followed by Honduras (2011.2018 billion). In 2021 was the highest with 2011.2091 billion followed by Brazil (2011.2011 billion). The World Bank Net Official Development figures 2016-2021 map: Data.worldbank.org.</w:t>
      </w:r>
    </w:p>
    <w:p w14:paraId="7C774597" w14:textId="77777777" w:rsidR="00EA6F5A" w:rsidRPr="00EA6F5A" w:rsidRDefault="00EA6F5A" w:rsidP="00EA6F5A">
      <w:pPr>
        <w:pStyle w:val="EndNoteBibliography"/>
        <w:ind w:left="720" w:hanging="720"/>
      </w:pPr>
      <w:r w:rsidRPr="00EA6F5A">
        <w:t xml:space="preserve">Zapata, Daniel Castano. 2015. "Between guns and reasons: ex-combatants and domination in the urban post-conflict in Moravia, Medellin--Colombia/Entre armas y razones: excombatientes y dominacion en el post-conflicto urbano en Moravia Medellin/Colombia/Entre armas e razoes: excombatentes e dominacao no pos-conflito urbano em Moravia, Medellin--Colombia." </w:t>
      </w:r>
      <w:r w:rsidRPr="00EA6F5A">
        <w:rPr>
          <w:i/>
        </w:rPr>
        <w:t xml:space="preserve"> Analecta política</w:t>
      </w:r>
      <w:r w:rsidRPr="00EA6F5A">
        <w:t xml:space="preserve"> 5 (8):73.</w:t>
      </w:r>
    </w:p>
    <w:p w14:paraId="0FAF2CA4" w14:textId="43D92543" w:rsidR="005026CE" w:rsidRPr="009F76AF" w:rsidRDefault="00D05991" w:rsidP="00D139B9">
      <w:pPr>
        <w:spacing w:line="360" w:lineRule="auto"/>
        <w:jc w:val="both"/>
        <w:rPr>
          <w:b/>
          <w:bCs/>
        </w:rPr>
      </w:pPr>
      <w:r w:rsidRPr="009F76AF">
        <w:rPr>
          <w:b/>
          <w:bCs/>
        </w:rPr>
        <w:fldChar w:fldCharType="end"/>
      </w:r>
    </w:p>
    <w:sectPr w:rsidR="005026CE" w:rsidRPr="009F76AF" w:rsidSect="00074B81">
      <w:endnotePr>
        <w:numFmt w:val="decimal"/>
      </w:endnotePr>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8F4BC0" w14:textId="77777777" w:rsidR="00FC289D" w:rsidRDefault="00FC289D" w:rsidP="00AF2C92">
      <w:r>
        <w:separator/>
      </w:r>
    </w:p>
  </w:endnote>
  <w:endnote w:type="continuationSeparator" w:id="0">
    <w:p w14:paraId="29781BA2" w14:textId="77777777" w:rsidR="00FC289D" w:rsidRDefault="00FC289D" w:rsidP="00AF2C92">
      <w:r>
        <w:continuationSeparator/>
      </w:r>
    </w:p>
  </w:endnote>
  <w:endnote w:id="1">
    <w:p w14:paraId="6158C4B1" w14:textId="77777777" w:rsidR="00CC3981" w:rsidRPr="0069062F" w:rsidRDefault="00CC3981" w:rsidP="00CC3981">
      <w:pPr>
        <w:pStyle w:val="EndnoteText"/>
        <w:rPr>
          <w:color w:val="FF0000"/>
        </w:rPr>
      </w:pPr>
      <w:r w:rsidRPr="0069062F">
        <w:rPr>
          <w:rStyle w:val="EndnoteReference"/>
          <w:color w:val="FF0000"/>
        </w:rPr>
        <w:endnoteRef/>
      </w:r>
      <w:r w:rsidRPr="0069062F">
        <w:rPr>
          <w:color w:val="FF0000"/>
        </w:rPr>
        <w:t xml:space="preserve"> The main peacebuilding donors in 2016 were the US, the EU, Sweden, Canada and the UK (Agencia Presidencial de Cooperación 2016). These donors continued to be important by 2024, along with Norway, South Korea, Germany, Italy and Switzerland (Agencia Presidencial de Cooperación 2024).</w:t>
      </w:r>
    </w:p>
  </w:endnote>
  <w:endnote w:id="2">
    <w:p w14:paraId="39D6EA87" w14:textId="77777777" w:rsidR="00F82F51" w:rsidRDefault="00F82F51" w:rsidP="00F82F51">
      <w:pPr>
        <w:pStyle w:val="EndnoteText"/>
      </w:pPr>
      <w:r w:rsidRPr="0069062F">
        <w:rPr>
          <w:rStyle w:val="EndnoteReference"/>
          <w:color w:val="FF0000"/>
        </w:rPr>
        <w:endnoteRef/>
      </w:r>
      <w:r w:rsidRPr="0069062F">
        <w:rPr>
          <w:color w:val="FF0000"/>
        </w:rPr>
        <w:t xml:space="preserve"> For the US, the search included information published in the news sections of the US Embassy in Colombia and USAID webpages. For EU/EEAS, the news section of their official webpage, and for the UK, relevant information published in the UK Embassy in Colombia and relevant information in Gov.uk. </w:t>
      </w:r>
    </w:p>
  </w:endnote>
  <w:endnote w:id="3">
    <w:p w14:paraId="06961FD1" w14:textId="58C47CE3" w:rsidR="006C7F55" w:rsidRDefault="006C7F55">
      <w:pPr>
        <w:pStyle w:val="EndnoteText"/>
      </w:pPr>
      <w:r>
        <w:rPr>
          <w:rStyle w:val="EndnoteReference"/>
        </w:rPr>
        <w:endnoteRef/>
      </w:r>
      <w:r>
        <w:t xml:space="preserve"> </w:t>
      </w:r>
      <w:r w:rsidRPr="006C7F55">
        <w:t xml:space="preserve">Departments are the </w:t>
      </w:r>
      <w:r w:rsidR="00ED2202">
        <w:t>central</w:t>
      </w:r>
      <w:r w:rsidRPr="006C7F55">
        <w:t xml:space="preserve"> </w:t>
      </w:r>
      <w:r w:rsidR="00ED2202">
        <w:t>administrative</w:t>
      </w:r>
      <w:r w:rsidRPr="006C7F55">
        <w:t xml:space="preserve"> units in Colombia for planning and development, with their own representatives</w:t>
      </w:r>
      <w:r w:rsidR="00ED2202">
        <w:t xml:space="preserve"> for the three branches of government</w:t>
      </w:r>
      <w:r w:rsidRPr="006C7F55">
        <w:t>, and capital cities</w:t>
      </w:r>
      <w:r w:rsidR="00ED2202" w:rsidRPr="006C7F55">
        <w:t xml:space="preserve">. </w:t>
      </w:r>
      <w:r w:rsidR="00ED2202">
        <w:t>C</w:t>
      </w:r>
      <w:r w:rsidR="00ED2202" w:rsidRPr="006C7F55">
        <w:t>olombian Departments are divided in 1101 municipalities</w:t>
      </w:r>
      <w:r w:rsidR="00ED2202">
        <w:t>, also with administrative autonomy in terms of public services, infrastructure, development, territorial organization, and community participation provision</w:t>
      </w:r>
      <w:r w:rsidRPr="006C7F55">
        <w:t xml:space="preserve"> </w:t>
      </w:r>
      <w:r w:rsidR="00ED2202">
        <w:fldChar w:fldCharType="begin">
          <w:fldData xml:space="preserve">PEVuZE5vdGU+PENpdGU+PEF1dGhvcj5EQU5FPC9BdXRob3I+PFJlY051bT4xNDwvUmVjTnVtPjxT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</w:fldData>
        </w:fldChar>
      </w:r>
      <w:r w:rsidR="00ED2202">
        <w:instrText xml:space="preserve"> ADDIN EN.CITE </w:instrText>
      </w:r>
      <w:r w:rsidR="00ED2202">
        <w:fldChar w:fldCharType="begin">
          <w:fldData xml:space="preserve">PEVuZE5vdGU+PENpdGU+PEF1dGhvcj5EQU5FPC9BdXRob3I+PFJlY051bT4xNDwvUmVjTnVtPjxT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</w:fldData>
        </w:fldChar>
      </w:r>
      <w:r w:rsidR="00ED2202">
        <w:instrText xml:space="preserve"> ADDIN EN.CITE.DATA </w:instrText>
      </w:r>
      <w:r w:rsidR="00ED2202">
        <w:fldChar w:fldCharType="end"/>
      </w:r>
      <w:r w:rsidR="00ED2202">
        <w:fldChar w:fldCharType="separate"/>
      </w:r>
      <w:r w:rsidR="00ED2202">
        <w:rPr>
          <w:noProof/>
        </w:rPr>
        <w:t>(DANE, Art. 298; "Constitución Política de la República de Colombia 1991"  1991; Ministerio de Educación Nacional República de Colombia; OECD 2016; cited by Montoya-Londoño 2023, 41)</w:t>
      </w:r>
      <w:r w:rsidR="00ED2202">
        <w:fldChar w:fldCharType="end"/>
      </w:r>
      <w:r w:rsidRPr="006C7F55">
        <w:t>.</w:t>
      </w:r>
    </w:p>
  </w:endnote>
  <w:endnote w:id="4">
    <w:p w14:paraId="7EC339E6" w14:textId="650166F0" w:rsidR="00657739" w:rsidRDefault="00657739" w:rsidP="00657739">
      <w:pPr>
        <w:pStyle w:val="EndnoteText"/>
        <w:spacing w:line="360" w:lineRule="auto"/>
      </w:pPr>
      <w:r>
        <w:rPr>
          <w:rStyle w:val="EndnoteReference"/>
        </w:rPr>
        <w:endnoteRef/>
      </w:r>
      <w:r>
        <w:t xml:space="preserve"> </w:t>
      </w:r>
      <w:r w:rsidRPr="00657739">
        <w:rPr>
          <w:szCs w:val="22"/>
        </w:rPr>
        <w:t xml:space="preserve">The differentiation between small and major cities has been made with reference to  </w:t>
      </w:r>
      <w:r w:rsidR="00FE6AD6">
        <w:rPr>
          <w:szCs w:val="22"/>
        </w:rPr>
        <w:t xml:space="preserve">Statista </w:t>
      </w:r>
      <w:r w:rsidR="00FE6AD6">
        <w:rPr>
          <w:szCs w:val="22"/>
        </w:rPr>
        <w:fldChar w:fldCharType="begin"/>
      </w:r>
      <w:r w:rsidR="000B5DC7">
        <w:rPr>
          <w:szCs w:val="22"/>
        </w:rPr>
        <w:instrText xml:space="preserve"> ADDIN EN.CITE &lt;EndNote&gt;&lt;Cite ExcludeAuth="1"&gt;&lt;Author&gt;Statista&lt;/Author&gt;&lt;Year&gt;2020&lt;/Year&gt;&lt;RecNum&gt;112&lt;/RecNum&gt;&lt;DisplayText&gt;(2020; cited by Montoya-Londoño 2023, 109)&lt;/DisplayText&gt;&lt;record&gt;&lt;rec-number&gt;112&lt;/rec-number&gt;&lt;foreign-keys&gt;&lt;key app="EN" db-id="pxrs00xf1evt0iexta5vpzdn2eedas0ttd0z" timestamp="1688133353" guid="29cfa208-7918-4c59-9ca2-0b394ca46cee"&gt;112&lt;/key&gt;&lt;/foreign-keys&gt;&lt;ref-type name="Report"&gt;27&lt;/ref-type&gt;&lt;contributors&gt;&lt;authors&gt;&lt;author&gt;Statista&lt;/author&gt;&lt;/authors&gt;&lt;/contributors&gt;&lt;titles&gt;&lt;title&gt;Most populated cities in Colombia in 2020 (in million inhabitants)&lt;/title&gt;&lt;/titles&gt;&lt;dates&gt;&lt;year&gt;2020&lt;/year&gt;&lt;/dates&gt;&lt;urls&gt;&lt;related-urls&gt;&lt;url&gt;http://statista.com/statistics/368990/largestcities-in- colombia/#:~:text=Colombia%3A%20largest%20cities%20by%20population%202020&amp;amp;text=In%202020%2C%20an%20estimate%20of,list%20of%20largest%20Colombian%20cities&lt;/url&gt;&lt;/related-urls&gt;&lt;/urls&gt;&lt;language&gt;English&lt;/language&gt;&lt;access-date&gt;21 November 2022&lt;/access-date&gt;&lt;/record&gt;&lt;/Cite&gt;&lt;Cite&gt;&lt;Author&gt;Montoya-Londoño&lt;/Author&gt;&lt;Year&gt;2023&lt;/Year&gt;&lt;RecNum&gt;77&lt;/RecNum&gt;&lt;Prefix&gt;cited by &lt;/Prefix&gt;&lt;Pages&gt;109&lt;/Pages&gt;&lt;record&gt;&lt;rec-number&gt;77&lt;/rec-number&gt;&lt;foreign-keys&gt;&lt;key app="EN" db-id="pxrs00xf1evt0iexta5vpzdn2eedas0ttd0z" timestamp="1686928089" guid="86459cdb-2c25-44fd-ad7a-fe61dd58117f"&gt;77&lt;/key&gt;&lt;/foreign-keys&gt;&lt;ref-type name="Book"&gt;6&lt;/ref-type&gt;&lt;contributors&gt;&lt;authors&gt;&lt;author&gt;Catalina Montoya-Londoño&lt;/author&gt;&lt;/authors&gt;&lt;secondary-authors&gt;&lt;author&gt;John Heathershaw&lt;/author&gt;&lt;author&gt;Shahar Hameiri&lt;/author&gt;&lt;author&gt;Jana Hönke&lt;/author&gt;&lt;author&gt;Sara Koopman&lt;/author&gt;&lt;/secondary-authors&gt;&lt;/contributors&gt;&lt;titles&gt;&lt;title&gt;Shaping Peacebuilding in Colombia. International Frames and Spatial Transformation&lt;/title&gt;&lt;secondary-title&gt;Spaces of Peace, Security and Development&lt;/secondary-title&gt;&lt;/titles&gt;&lt;pages&gt;208&lt;/pages&gt;&lt;dates&gt;&lt;year&gt;2023&lt;/year&gt;&lt;pub-dates&gt;&lt;date&gt;26 July 2023&lt;/date&gt;&lt;/pub-dates&gt;&lt;/dates&gt;&lt;publisher&gt;Bristol University Press&lt;/publisher&gt;&lt;isbn&gt;978-1529211702&lt;/isbn&gt;&lt;urls&gt;&lt;/urls&gt;&lt;language&gt;English&lt;/language&gt;&lt;/record&gt;&lt;/Cite&gt;&lt;/EndNote&gt;</w:instrText>
      </w:r>
      <w:r w:rsidR="00FE6AD6">
        <w:rPr>
          <w:szCs w:val="22"/>
        </w:rPr>
        <w:fldChar w:fldCharType="separate"/>
      </w:r>
      <w:r w:rsidR="000B5DC7">
        <w:rPr>
          <w:noProof/>
          <w:szCs w:val="22"/>
        </w:rPr>
        <w:t>(2020; cited by Montoya-Londoño 2023, 109)</w:t>
      </w:r>
      <w:r w:rsidR="00FE6AD6">
        <w:rPr>
          <w:szCs w:val="22"/>
        </w:rPr>
        <w:fldChar w:fldCharType="end"/>
      </w:r>
      <w:r w:rsidR="00FE6AD6">
        <w:rPr>
          <w:szCs w:val="22"/>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emboMTPro-Regular">
    <w:altName w:val="Yu Gothic"/>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E574FA" w14:textId="77777777" w:rsidR="00FC289D" w:rsidRDefault="00FC289D" w:rsidP="00AF2C92">
      <w:r>
        <w:separator/>
      </w:r>
    </w:p>
  </w:footnote>
  <w:footnote w:type="continuationSeparator" w:id="0">
    <w:p w14:paraId="7F5E9CFB" w14:textId="77777777" w:rsidR="00FC289D" w:rsidRDefault="00FC289D"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9A31F3"/>
    <w:multiLevelType w:val="hybridMultilevel"/>
    <w:tmpl w:val="D1BCD448"/>
    <w:lvl w:ilvl="0" w:tplc="6494F0C2">
      <w:start w:val="1"/>
      <w:numFmt w:val="bullet"/>
      <w:lvlText w:val=""/>
      <w:lvlJc w:val="left"/>
      <w:pPr>
        <w:ind w:left="1380" w:hanging="360"/>
      </w:pPr>
      <w:rPr>
        <w:rFonts w:ascii="Symbol" w:hAnsi="Symbol"/>
      </w:rPr>
    </w:lvl>
    <w:lvl w:ilvl="1" w:tplc="0B3E887E">
      <w:start w:val="1"/>
      <w:numFmt w:val="bullet"/>
      <w:lvlText w:val=""/>
      <w:lvlJc w:val="left"/>
      <w:pPr>
        <w:ind w:left="1380" w:hanging="360"/>
      </w:pPr>
      <w:rPr>
        <w:rFonts w:ascii="Symbol" w:hAnsi="Symbol"/>
      </w:rPr>
    </w:lvl>
    <w:lvl w:ilvl="2" w:tplc="ED7C3BCA">
      <w:start w:val="1"/>
      <w:numFmt w:val="bullet"/>
      <w:lvlText w:val=""/>
      <w:lvlJc w:val="left"/>
      <w:pPr>
        <w:ind w:left="1380" w:hanging="360"/>
      </w:pPr>
      <w:rPr>
        <w:rFonts w:ascii="Symbol" w:hAnsi="Symbol"/>
      </w:rPr>
    </w:lvl>
    <w:lvl w:ilvl="3" w:tplc="14D69ACC">
      <w:start w:val="1"/>
      <w:numFmt w:val="bullet"/>
      <w:lvlText w:val=""/>
      <w:lvlJc w:val="left"/>
      <w:pPr>
        <w:ind w:left="1380" w:hanging="360"/>
      </w:pPr>
      <w:rPr>
        <w:rFonts w:ascii="Symbol" w:hAnsi="Symbol"/>
      </w:rPr>
    </w:lvl>
    <w:lvl w:ilvl="4" w:tplc="FFB2EED6">
      <w:start w:val="1"/>
      <w:numFmt w:val="bullet"/>
      <w:lvlText w:val=""/>
      <w:lvlJc w:val="left"/>
      <w:pPr>
        <w:ind w:left="1380" w:hanging="360"/>
      </w:pPr>
      <w:rPr>
        <w:rFonts w:ascii="Symbol" w:hAnsi="Symbol"/>
      </w:rPr>
    </w:lvl>
    <w:lvl w:ilvl="5" w:tplc="1D80FB10">
      <w:start w:val="1"/>
      <w:numFmt w:val="bullet"/>
      <w:lvlText w:val=""/>
      <w:lvlJc w:val="left"/>
      <w:pPr>
        <w:ind w:left="1380" w:hanging="360"/>
      </w:pPr>
      <w:rPr>
        <w:rFonts w:ascii="Symbol" w:hAnsi="Symbol"/>
      </w:rPr>
    </w:lvl>
    <w:lvl w:ilvl="6" w:tplc="4F248796">
      <w:start w:val="1"/>
      <w:numFmt w:val="bullet"/>
      <w:lvlText w:val=""/>
      <w:lvlJc w:val="left"/>
      <w:pPr>
        <w:ind w:left="1380" w:hanging="360"/>
      </w:pPr>
      <w:rPr>
        <w:rFonts w:ascii="Symbol" w:hAnsi="Symbol"/>
      </w:rPr>
    </w:lvl>
    <w:lvl w:ilvl="7" w:tplc="2CD8D992">
      <w:start w:val="1"/>
      <w:numFmt w:val="bullet"/>
      <w:lvlText w:val=""/>
      <w:lvlJc w:val="left"/>
      <w:pPr>
        <w:ind w:left="1380" w:hanging="360"/>
      </w:pPr>
      <w:rPr>
        <w:rFonts w:ascii="Symbol" w:hAnsi="Symbol"/>
      </w:rPr>
    </w:lvl>
    <w:lvl w:ilvl="8" w:tplc="3E0A544C">
      <w:start w:val="1"/>
      <w:numFmt w:val="bullet"/>
      <w:lvlText w:val=""/>
      <w:lvlJc w:val="left"/>
      <w:pPr>
        <w:ind w:left="1380" w:hanging="360"/>
      </w:pPr>
      <w:rPr>
        <w:rFonts w:ascii="Symbol" w:hAnsi="Symbol"/>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6417CD8"/>
    <w:multiLevelType w:val="hybridMultilevel"/>
    <w:tmpl w:val="60B0C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35175503">
    <w:abstractNumId w:val="15"/>
  </w:num>
  <w:num w:numId="2" w16cid:durableId="533734418">
    <w:abstractNumId w:val="19"/>
  </w:num>
  <w:num w:numId="3" w16cid:durableId="1967588290">
    <w:abstractNumId w:val="1"/>
  </w:num>
  <w:num w:numId="4" w16cid:durableId="1764449955">
    <w:abstractNumId w:val="2"/>
  </w:num>
  <w:num w:numId="5" w16cid:durableId="1249655527">
    <w:abstractNumId w:val="3"/>
  </w:num>
  <w:num w:numId="6" w16cid:durableId="1133400836">
    <w:abstractNumId w:val="4"/>
  </w:num>
  <w:num w:numId="7" w16cid:durableId="2100566516">
    <w:abstractNumId w:val="9"/>
  </w:num>
  <w:num w:numId="8" w16cid:durableId="2008097271">
    <w:abstractNumId w:val="5"/>
  </w:num>
  <w:num w:numId="9" w16cid:durableId="142740483">
    <w:abstractNumId w:val="7"/>
  </w:num>
  <w:num w:numId="10" w16cid:durableId="261958794">
    <w:abstractNumId w:val="6"/>
  </w:num>
  <w:num w:numId="11" w16cid:durableId="1669090827">
    <w:abstractNumId w:val="10"/>
  </w:num>
  <w:num w:numId="12" w16cid:durableId="2124954203">
    <w:abstractNumId w:val="8"/>
  </w:num>
  <w:num w:numId="13" w16cid:durableId="1990622834">
    <w:abstractNumId w:val="17"/>
  </w:num>
  <w:num w:numId="14" w16cid:durableId="1148522167">
    <w:abstractNumId w:val="20"/>
  </w:num>
  <w:num w:numId="15" w16cid:durableId="946810540">
    <w:abstractNumId w:val="14"/>
  </w:num>
  <w:num w:numId="16" w16cid:durableId="1933392096">
    <w:abstractNumId w:val="16"/>
  </w:num>
  <w:num w:numId="17" w16cid:durableId="612983619">
    <w:abstractNumId w:val="11"/>
  </w:num>
  <w:num w:numId="18" w16cid:durableId="1248541694">
    <w:abstractNumId w:val="0"/>
  </w:num>
  <w:num w:numId="19" w16cid:durableId="971591739">
    <w:abstractNumId w:val="12"/>
  </w:num>
  <w:num w:numId="20" w16cid:durableId="16737287">
    <w:abstractNumId w:val="20"/>
  </w:num>
  <w:num w:numId="21" w16cid:durableId="1428695592">
    <w:abstractNumId w:val="20"/>
  </w:num>
  <w:num w:numId="22" w16cid:durableId="1041445565">
    <w:abstractNumId w:val="20"/>
  </w:num>
  <w:num w:numId="23" w16cid:durableId="1538734766">
    <w:abstractNumId w:val="20"/>
  </w:num>
  <w:num w:numId="24" w16cid:durableId="1402216881">
    <w:abstractNumId w:val="17"/>
  </w:num>
  <w:num w:numId="25" w16cid:durableId="42754702">
    <w:abstractNumId w:val="18"/>
  </w:num>
  <w:num w:numId="26" w16cid:durableId="2083333828">
    <w:abstractNumId w:val="22"/>
  </w:num>
  <w:num w:numId="27" w16cid:durableId="1442338498">
    <w:abstractNumId w:val="23"/>
  </w:num>
  <w:num w:numId="28" w16cid:durableId="433209948">
    <w:abstractNumId w:val="20"/>
  </w:num>
  <w:num w:numId="29" w16cid:durableId="1843232747">
    <w:abstractNumId w:val="13"/>
  </w:num>
  <w:num w:numId="30" w16cid:durableId="1821802355">
    <w:abstractNumId w:val="24"/>
  </w:num>
  <w:num w:numId="31" w16cid:durableId="1364674873">
    <w:abstractNumId w:val="25"/>
  </w:num>
  <w:num w:numId="32" w16cid:durableId="110279794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Standard Chicago 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s00xf1evt0iexta5vpzdn2eedas0ttd0z&quot;&gt;My EndNote Library&lt;record-ids&gt;&lt;item&gt;3&lt;/item&gt;&lt;item&gt;10&lt;/item&gt;&lt;item&gt;13&lt;/item&gt;&lt;item&gt;14&lt;/item&gt;&lt;item&gt;15&lt;/item&gt;&lt;item&gt;16&lt;/item&gt;&lt;item&gt;17&lt;/item&gt;&lt;item&gt;19&lt;/item&gt;&lt;item&gt;20&lt;/item&gt;&lt;item&gt;22&lt;/item&gt;&lt;item&gt;25&lt;/item&gt;&lt;item&gt;26&lt;/item&gt;&lt;item&gt;29&lt;/item&gt;&lt;item&gt;31&lt;/item&gt;&lt;item&gt;35&lt;/item&gt;&lt;item&gt;37&lt;/item&gt;&lt;item&gt;38&lt;/item&gt;&lt;item&gt;42&lt;/item&gt;&lt;item&gt;43&lt;/item&gt;&lt;item&gt;44&lt;/item&gt;&lt;item&gt;49&lt;/item&gt;&lt;item&gt;53&lt;/item&gt;&lt;item&gt;54&lt;/item&gt;&lt;item&gt;58&lt;/item&gt;&lt;item&gt;59&lt;/item&gt;&lt;item&gt;60&lt;/item&gt;&lt;item&gt;62&lt;/item&gt;&lt;item&gt;64&lt;/item&gt;&lt;item&gt;65&lt;/item&gt;&lt;item&gt;68&lt;/item&gt;&lt;item&gt;70&lt;/item&gt;&lt;item&gt;71&lt;/item&gt;&lt;item&gt;75&lt;/item&gt;&lt;item&gt;77&lt;/item&gt;&lt;item&gt;81&lt;/item&gt;&lt;item&gt;82&lt;/item&gt;&lt;item&gt;83&lt;/item&gt;&lt;item&gt;87&lt;/item&gt;&lt;item&gt;90&lt;/item&gt;&lt;item&gt;91&lt;/item&gt;&lt;item&gt;92&lt;/item&gt;&lt;item&gt;94&lt;/item&gt;&lt;item&gt;95&lt;/item&gt;&lt;item&gt;96&lt;/item&gt;&lt;item&gt;97&lt;/item&gt;&lt;item&gt;101&lt;/item&gt;&lt;item&gt;104&lt;/item&gt;&lt;item&gt;105&lt;/item&gt;&lt;item&gt;107&lt;/item&gt;&lt;item&gt;108&lt;/item&gt;&lt;item&gt;109&lt;/item&gt;&lt;item&gt;110&lt;/item&gt;&lt;item&gt;112&lt;/item&gt;&lt;item&gt;113&lt;/item&gt;&lt;item&gt;118&lt;/item&gt;&lt;item&gt;120&lt;/item&gt;&lt;item&gt;121&lt;/item&gt;&lt;item&gt;122&lt;/item&gt;&lt;item&gt;123&lt;/item&gt;&lt;item&gt;124&lt;/item&gt;&lt;item&gt;125&lt;/item&gt;&lt;item&gt;126&lt;/item&gt;&lt;item&gt;127&lt;/item&gt;&lt;item&gt;129&lt;/item&gt;&lt;item&gt;130&lt;/item&gt;&lt;item&gt;131&lt;/item&gt;&lt;item&gt;132&lt;/item&gt;&lt;item&gt;135&lt;/item&gt;&lt;item&gt;136&lt;/item&gt;&lt;item&gt;137&lt;/item&gt;&lt;item&gt;140&lt;/item&gt;&lt;item&gt;141&lt;/item&gt;&lt;item&gt;142&lt;/item&gt;&lt;item&gt;143&lt;/item&gt;&lt;item&gt;146&lt;/item&gt;&lt;item&gt;147&lt;/item&gt;&lt;item&gt;148&lt;/item&gt;&lt;item&gt;149&lt;/item&gt;&lt;item&gt;150&lt;/item&gt;&lt;item&gt;151&lt;/item&gt;&lt;item&gt;154&lt;/item&gt;&lt;item&gt;155&lt;/item&gt;&lt;item&gt;156&lt;/item&gt;&lt;item&gt;157&lt;/item&gt;&lt;item&gt;158&lt;/item&gt;&lt;item&gt;159&lt;/item&gt;&lt;item&gt;160&lt;/item&gt;&lt;item&gt;221&lt;/item&gt;&lt;item&gt;222&lt;/item&gt;&lt;item&gt;223&lt;/item&gt;&lt;item&gt;224&lt;/item&gt;&lt;item&gt;225&lt;/item&gt;&lt;item&gt;244&lt;/item&gt;&lt;item&gt;245&lt;/item&gt;&lt;item&gt;246&lt;/item&gt;&lt;item&gt;247&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8&lt;/item&gt;&lt;item&gt;269&lt;/item&gt;&lt;item&gt;270&lt;/item&gt;&lt;item&gt;271&lt;/item&gt;&lt;item&gt;272&lt;/item&gt;&lt;item&gt;273&lt;/item&gt;&lt;item&gt;274&lt;/item&gt;&lt;item&gt;275&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5&lt;/item&gt;&lt;item&gt;306&lt;/item&gt;&lt;/record-ids&gt;&lt;/item&gt;&lt;/Libraries&gt;"/>
  </w:docVars>
  <w:rsids>
    <w:rsidRoot w:val="00706E3C"/>
    <w:rsid w:val="000002D5"/>
    <w:rsid w:val="00001899"/>
    <w:rsid w:val="000049AD"/>
    <w:rsid w:val="0000635E"/>
    <w:rsid w:val="0000681B"/>
    <w:rsid w:val="00006EF7"/>
    <w:rsid w:val="0000735A"/>
    <w:rsid w:val="00011A80"/>
    <w:rsid w:val="00012320"/>
    <w:rsid w:val="000133C0"/>
    <w:rsid w:val="00013C88"/>
    <w:rsid w:val="00014C4E"/>
    <w:rsid w:val="0001659B"/>
    <w:rsid w:val="00017107"/>
    <w:rsid w:val="000202E2"/>
    <w:rsid w:val="000215A3"/>
    <w:rsid w:val="00021C17"/>
    <w:rsid w:val="00021D94"/>
    <w:rsid w:val="00022441"/>
    <w:rsid w:val="0002261E"/>
    <w:rsid w:val="00024839"/>
    <w:rsid w:val="00024FBA"/>
    <w:rsid w:val="00026871"/>
    <w:rsid w:val="00030876"/>
    <w:rsid w:val="00033281"/>
    <w:rsid w:val="00034548"/>
    <w:rsid w:val="0003497B"/>
    <w:rsid w:val="00034EC7"/>
    <w:rsid w:val="000365ED"/>
    <w:rsid w:val="00036A2C"/>
    <w:rsid w:val="00037A98"/>
    <w:rsid w:val="00041951"/>
    <w:rsid w:val="000427FB"/>
    <w:rsid w:val="0004285E"/>
    <w:rsid w:val="0004455E"/>
    <w:rsid w:val="00046F55"/>
    <w:rsid w:val="00047049"/>
    <w:rsid w:val="00047CB5"/>
    <w:rsid w:val="00047FC1"/>
    <w:rsid w:val="0005021D"/>
    <w:rsid w:val="00050C71"/>
    <w:rsid w:val="00050E56"/>
    <w:rsid w:val="00051FAA"/>
    <w:rsid w:val="000545EB"/>
    <w:rsid w:val="00054758"/>
    <w:rsid w:val="000572A9"/>
    <w:rsid w:val="00060100"/>
    <w:rsid w:val="00061325"/>
    <w:rsid w:val="00061925"/>
    <w:rsid w:val="000633E5"/>
    <w:rsid w:val="00064C79"/>
    <w:rsid w:val="00065C96"/>
    <w:rsid w:val="000671F1"/>
    <w:rsid w:val="00071D52"/>
    <w:rsid w:val="00072824"/>
    <w:rsid w:val="00072B39"/>
    <w:rsid w:val="000733AC"/>
    <w:rsid w:val="00073510"/>
    <w:rsid w:val="00074B81"/>
    <w:rsid w:val="00074D22"/>
    <w:rsid w:val="00075081"/>
    <w:rsid w:val="0007528A"/>
    <w:rsid w:val="0007673C"/>
    <w:rsid w:val="000773B0"/>
    <w:rsid w:val="000811AB"/>
    <w:rsid w:val="00081F63"/>
    <w:rsid w:val="00081FB4"/>
    <w:rsid w:val="00083C5F"/>
    <w:rsid w:val="00084705"/>
    <w:rsid w:val="0008723E"/>
    <w:rsid w:val="000904FF"/>
    <w:rsid w:val="0009172C"/>
    <w:rsid w:val="000922BF"/>
    <w:rsid w:val="000930EC"/>
    <w:rsid w:val="00095E61"/>
    <w:rsid w:val="000966C1"/>
    <w:rsid w:val="000970AC"/>
    <w:rsid w:val="000A1167"/>
    <w:rsid w:val="000A3E55"/>
    <w:rsid w:val="000A4428"/>
    <w:rsid w:val="000A4656"/>
    <w:rsid w:val="000A5F07"/>
    <w:rsid w:val="000A6039"/>
    <w:rsid w:val="000A6108"/>
    <w:rsid w:val="000A6BA8"/>
    <w:rsid w:val="000A6D40"/>
    <w:rsid w:val="000A7BC3"/>
    <w:rsid w:val="000B163B"/>
    <w:rsid w:val="000B1661"/>
    <w:rsid w:val="000B1F0B"/>
    <w:rsid w:val="000B2E88"/>
    <w:rsid w:val="000B338A"/>
    <w:rsid w:val="000B4045"/>
    <w:rsid w:val="000B4603"/>
    <w:rsid w:val="000B4C77"/>
    <w:rsid w:val="000B5DC7"/>
    <w:rsid w:val="000B6677"/>
    <w:rsid w:val="000B6B8A"/>
    <w:rsid w:val="000B6E08"/>
    <w:rsid w:val="000B6F77"/>
    <w:rsid w:val="000C09BE"/>
    <w:rsid w:val="000C1380"/>
    <w:rsid w:val="000C22C7"/>
    <w:rsid w:val="000C40AB"/>
    <w:rsid w:val="000C554F"/>
    <w:rsid w:val="000C59C7"/>
    <w:rsid w:val="000C780C"/>
    <w:rsid w:val="000D0DC5"/>
    <w:rsid w:val="000D15FF"/>
    <w:rsid w:val="000D1ADB"/>
    <w:rsid w:val="000D24AB"/>
    <w:rsid w:val="000D271B"/>
    <w:rsid w:val="000D28DF"/>
    <w:rsid w:val="000D28E8"/>
    <w:rsid w:val="000D47F4"/>
    <w:rsid w:val="000D488B"/>
    <w:rsid w:val="000D593C"/>
    <w:rsid w:val="000D61DB"/>
    <w:rsid w:val="000D68DF"/>
    <w:rsid w:val="000E0ED2"/>
    <w:rsid w:val="000E138D"/>
    <w:rsid w:val="000E187A"/>
    <w:rsid w:val="000E2D61"/>
    <w:rsid w:val="000E41A6"/>
    <w:rsid w:val="000E450E"/>
    <w:rsid w:val="000E4908"/>
    <w:rsid w:val="000E4E0B"/>
    <w:rsid w:val="000E6259"/>
    <w:rsid w:val="000E62DF"/>
    <w:rsid w:val="000E650C"/>
    <w:rsid w:val="000E66ED"/>
    <w:rsid w:val="000E676C"/>
    <w:rsid w:val="000E6968"/>
    <w:rsid w:val="000E6CDA"/>
    <w:rsid w:val="000F18C2"/>
    <w:rsid w:val="000F3C39"/>
    <w:rsid w:val="000F4630"/>
    <w:rsid w:val="000F4677"/>
    <w:rsid w:val="000F5BE0"/>
    <w:rsid w:val="000F5CF2"/>
    <w:rsid w:val="000F7B5B"/>
    <w:rsid w:val="00100587"/>
    <w:rsid w:val="001014FD"/>
    <w:rsid w:val="0010284E"/>
    <w:rsid w:val="00103122"/>
    <w:rsid w:val="0010336A"/>
    <w:rsid w:val="001050F1"/>
    <w:rsid w:val="00105AEA"/>
    <w:rsid w:val="00106BB5"/>
    <w:rsid w:val="00106DAF"/>
    <w:rsid w:val="001116CD"/>
    <w:rsid w:val="00111A80"/>
    <w:rsid w:val="00114ABE"/>
    <w:rsid w:val="001156FD"/>
    <w:rsid w:val="00115E62"/>
    <w:rsid w:val="00116023"/>
    <w:rsid w:val="00117001"/>
    <w:rsid w:val="001211AF"/>
    <w:rsid w:val="00122DE0"/>
    <w:rsid w:val="001247BD"/>
    <w:rsid w:val="00125185"/>
    <w:rsid w:val="00125208"/>
    <w:rsid w:val="0012548B"/>
    <w:rsid w:val="00127370"/>
    <w:rsid w:val="001274AF"/>
    <w:rsid w:val="001341A9"/>
    <w:rsid w:val="00134A51"/>
    <w:rsid w:val="00135F7D"/>
    <w:rsid w:val="00140727"/>
    <w:rsid w:val="001431F8"/>
    <w:rsid w:val="001442F5"/>
    <w:rsid w:val="00146262"/>
    <w:rsid w:val="001463C1"/>
    <w:rsid w:val="00147BBC"/>
    <w:rsid w:val="001516E0"/>
    <w:rsid w:val="00154A24"/>
    <w:rsid w:val="00154DE1"/>
    <w:rsid w:val="00156F77"/>
    <w:rsid w:val="00160628"/>
    <w:rsid w:val="00161344"/>
    <w:rsid w:val="00161864"/>
    <w:rsid w:val="00162195"/>
    <w:rsid w:val="0016322A"/>
    <w:rsid w:val="001637FD"/>
    <w:rsid w:val="0016393E"/>
    <w:rsid w:val="00165442"/>
    <w:rsid w:val="0016565B"/>
    <w:rsid w:val="00165A21"/>
    <w:rsid w:val="001701F3"/>
    <w:rsid w:val="001705CE"/>
    <w:rsid w:val="00173804"/>
    <w:rsid w:val="00175FE7"/>
    <w:rsid w:val="0017714B"/>
    <w:rsid w:val="001804DF"/>
    <w:rsid w:val="00181BDC"/>
    <w:rsid w:val="00181CDA"/>
    <w:rsid w:val="00181DB0"/>
    <w:rsid w:val="001829E3"/>
    <w:rsid w:val="00183979"/>
    <w:rsid w:val="00183B45"/>
    <w:rsid w:val="00184464"/>
    <w:rsid w:val="0018558B"/>
    <w:rsid w:val="0018622B"/>
    <w:rsid w:val="001924C0"/>
    <w:rsid w:val="00193A73"/>
    <w:rsid w:val="00194398"/>
    <w:rsid w:val="00195E80"/>
    <w:rsid w:val="0019609F"/>
    <w:rsid w:val="0019731E"/>
    <w:rsid w:val="00197B7F"/>
    <w:rsid w:val="001A09FE"/>
    <w:rsid w:val="001A0F12"/>
    <w:rsid w:val="001A0FA3"/>
    <w:rsid w:val="001A159F"/>
    <w:rsid w:val="001A16A3"/>
    <w:rsid w:val="001A26F6"/>
    <w:rsid w:val="001A5207"/>
    <w:rsid w:val="001A67C9"/>
    <w:rsid w:val="001A69DE"/>
    <w:rsid w:val="001A6D37"/>
    <w:rsid w:val="001A713C"/>
    <w:rsid w:val="001B1C57"/>
    <w:rsid w:val="001B1C7C"/>
    <w:rsid w:val="001B1D1B"/>
    <w:rsid w:val="001B3966"/>
    <w:rsid w:val="001B398F"/>
    <w:rsid w:val="001B46C6"/>
    <w:rsid w:val="001B4B48"/>
    <w:rsid w:val="001B4D1F"/>
    <w:rsid w:val="001B51D2"/>
    <w:rsid w:val="001B56A6"/>
    <w:rsid w:val="001B7681"/>
    <w:rsid w:val="001B7CAE"/>
    <w:rsid w:val="001B7DB8"/>
    <w:rsid w:val="001C0607"/>
    <w:rsid w:val="001C0772"/>
    <w:rsid w:val="001C0D4F"/>
    <w:rsid w:val="001C1505"/>
    <w:rsid w:val="001C19B5"/>
    <w:rsid w:val="001C1BA3"/>
    <w:rsid w:val="001C1DEC"/>
    <w:rsid w:val="001C2ACA"/>
    <w:rsid w:val="001C4630"/>
    <w:rsid w:val="001C5736"/>
    <w:rsid w:val="001C598E"/>
    <w:rsid w:val="001C6A6D"/>
    <w:rsid w:val="001C7E67"/>
    <w:rsid w:val="001C7F03"/>
    <w:rsid w:val="001D0E68"/>
    <w:rsid w:val="001D440D"/>
    <w:rsid w:val="001D647F"/>
    <w:rsid w:val="001D6857"/>
    <w:rsid w:val="001E015A"/>
    <w:rsid w:val="001E0572"/>
    <w:rsid w:val="001E0A67"/>
    <w:rsid w:val="001E1028"/>
    <w:rsid w:val="001E14E2"/>
    <w:rsid w:val="001E1A31"/>
    <w:rsid w:val="001E1DFC"/>
    <w:rsid w:val="001E2A6B"/>
    <w:rsid w:val="001E4FA9"/>
    <w:rsid w:val="001E582F"/>
    <w:rsid w:val="001E6302"/>
    <w:rsid w:val="001E68FC"/>
    <w:rsid w:val="001E6C20"/>
    <w:rsid w:val="001E736D"/>
    <w:rsid w:val="001E75C1"/>
    <w:rsid w:val="001E7DCB"/>
    <w:rsid w:val="001F1A3D"/>
    <w:rsid w:val="001F2834"/>
    <w:rsid w:val="001F3411"/>
    <w:rsid w:val="001F4287"/>
    <w:rsid w:val="001F488E"/>
    <w:rsid w:val="001F4DBA"/>
    <w:rsid w:val="001F56CE"/>
    <w:rsid w:val="001F624F"/>
    <w:rsid w:val="001F7E86"/>
    <w:rsid w:val="002007E8"/>
    <w:rsid w:val="0020415E"/>
    <w:rsid w:val="00204FF4"/>
    <w:rsid w:val="0020775C"/>
    <w:rsid w:val="0021056E"/>
    <w:rsid w:val="0021075D"/>
    <w:rsid w:val="0021088B"/>
    <w:rsid w:val="0021165A"/>
    <w:rsid w:val="00211BC9"/>
    <w:rsid w:val="00211F22"/>
    <w:rsid w:val="0021620C"/>
    <w:rsid w:val="00216E78"/>
    <w:rsid w:val="00217275"/>
    <w:rsid w:val="002174C1"/>
    <w:rsid w:val="00220F51"/>
    <w:rsid w:val="002211DD"/>
    <w:rsid w:val="002217DC"/>
    <w:rsid w:val="00221DFC"/>
    <w:rsid w:val="0022231F"/>
    <w:rsid w:val="00222C43"/>
    <w:rsid w:val="00223DA6"/>
    <w:rsid w:val="00224610"/>
    <w:rsid w:val="00225F1D"/>
    <w:rsid w:val="002269D1"/>
    <w:rsid w:val="0023530D"/>
    <w:rsid w:val="00236F4B"/>
    <w:rsid w:val="0024007C"/>
    <w:rsid w:val="00242751"/>
    <w:rsid w:val="00242A3D"/>
    <w:rsid w:val="00242B0D"/>
    <w:rsid w:val="00243349"/>
    <w:rsid w:val="002449E2"/>
    <w:rsid w:val="002467C6"/>
    <w:rsid w:val="0024692A"/>
    <w:rsid w:val="00247351"/>
    <w:rsid w:val="00252296"/>
    <w:rsid w:val="002527F5"/>
    <w:rsid w:val="00252BBA"/>
    <w:rsid w:val="00253123"/>
    <w:rsid w:val="00254199"/>
    <w:rsid w:val="002601FB"/>
    <w:rsid w:val="00260D74"/>
    <w:rsid w:val="00264001"/>
    <w:rsid w:val="00266354"/>
    <w:rsid w:val="00267A18"/>
    <w:rsid w:val="002711DB"/>
    <w:rsid w:val="00273462"/>
    <w:rsid w:val="0027395B"/>
    <w:rsid w:val="00275854"/>
    <w:rsid w:val="00275AB4"/>
    <w:rsid w:val="00276059"/>
    <w:rsid w:val="00276CD1"/>
    <w:rsid w:val="002800AA"/>
    <w:rsid w:val="002826FB"/>
    <w:rsid w:val="00283B41"/>
    <w:rsid w:val="00285F28"/>
    <w:rsid w:val="00286398"/>
    <w:rsid w:val="0028751C"/>
    <w:rsid w:val="002901E3"/>
    <w:rsid w:val="0029274D"/>
    <w:rsid w:val="00292E9A"/>
    <w:rsid w:val="002934E2"/>
    <w:rsid w:val="00294332"/>
    <w:rsid w:val="00294900"/>
    <w:rsid w:val="002A2AAC"/>
    <w:rsid w:val="002A3C42"/>
    <w:rsid w:val="002A5D75"/>
    <w:rsid w:val="002B0D33"/>
    <w:rsid w:val="002B1B1A"/>
    <w:rsid w:val="002B377C"/>
    <w:rsid w:val="002B40FB"/>
    <w:rsid w:val="002B49D5"/>
    <w:rsid w:val="002B6248"/>
    <w:rsid w:val="002B692C"/>
    <w:rsid w:val="002B7228"/>
    <w:rsid w:val="002B7AE7"/>
    <w:rsid w:val="002C1B3A"/>
    <w:rsid w:val="002C1DDE"/>
    <w:rsid w:val="002C3965"/>
    <w:rsid w:val="002C53EE"/>
    <w:rsid w:val="002C5680"/>
    <w:rsid w:val="002C6CCB"/>
    <w:rsid w:val="002C766E"/>
    <w:rsid w:val="002D1D71"/>
    <w:rsid w:val="002D24F7"/>
    <w:rsid w:val="002D2799"/>
    <w:rsid w:val="002D2BEC"/>
    <w:rsid w:val="002D2CD7"/>
    <w:rsid w:val="002D3C3C"/>
    <w:rsid w:val="002D4DDC"/>
    <w:rsid w:val="002D4F75"/>
    <w:rsid w:val="002D5E5B"/>
    <w:rsid w:val="002D60B3"/>
    <w:rsid w:val="002D61F8"/>
    <w:rsid w:val="002D6493"/>
    <w:rsid w:val="002D7AB6"/>
    <w:rsid w:val="002E06D0"/>
    <w:rsid w:val="002E14B0"/>
    <w:rsid w:val="002E257D"/>
    <w:rsid w:val="002E3C27"/>
    <w:rsid w:val="002E403A"/>
    <w:rsid w:val="002E5303"/>
    <w:rsid w:val="002E77FE"/>
    <w:rsid w:val="002E7F3A"/>
    <w:rsid w:val="002F0D07"/>
    <w:rsid w:val="002F20EE"/>
    <w:rsid w:val="002F4EDB"/>
    <w:rsid w:val="002F6054"/>
    <w:rsid w:val="00301561"/>
    <w:rsid w:val="0030233A"/>
    <w:rsid w:val="00304919"/>
    <w:rsid w:val="00306013"/>
    <w:rsid w:val="0030619D"/>
    <w:rsid w:val="00310818"/>
    <w:rsid w:val="00310E13"/>
    <w:rsid w:val="00311072"/>
    <w:rsid w:val="00312379"/>
    <w:rsid w:val="00313515"/>
    <w:rsid w:val="00313C96"/>
    <w:rsid w:val="00314049"/>
    <w:rsid w:val="0031538E"/>
    <w:rsid w:val="00315713"/>
    <w:rsid w:val="00315DBA"/>
    <w:rsid w:val="0031686C"/>
    <w:rsid w:val="00316946"/>
    <w:rsid w:val="00316FE0"/>
    <w:rsid w:val="00317464"/>
    <w:rsid w:val="003204D2"/>
    <w:rsid w:val="0032605E"/>
    <w:rsid w:val="003275D1"/>
    <w:rsid w:val="00330B2A"/>
    <w:rsid w:val="00331711"/>
    <w:rsid w:val="00331E17"/>
    <w:rsid w:val="00333063"/>
    <w:rsid w:val="00336ABA"/>
    <w:rsid w:val="00336EA6"/>
    <w:rsid w:val="00336EEB"/>
    <w:rsid w:val="003408E3"/>
    <w:rsid w:val="003412C8"/>
    <w:rsid w:val="00342D1C"/>
    <w:rsid w:val="00343480"/>
    <w:rsid w:val="00343F3C"/>
    <w:rsid w:val="00345E89"/>
    <w:rsid w:val="00350408"/>
    <w:rsid w:val="00352115"/>
    <w:rsid w:val="003522A1"/>
    <w:rsid w:val="0035254B"/>
    <w:rsid w:val="00353555"/>
    <w:rsid w:val="0035408A"/>
    <w:rsid w:val="003565D4"/>
    <w:rsid w:val="003567AA"/>
    <w:rsid w:val="00356817"/>
    <w:rsid w:val="00357D90"/>
    <w:rsid w:val="00360234"/>
    <w:rsid w:val="003607FB"/>
    <w:rsid w:val="00360B9F"/>
    <w:rsid w:val="00360FD5"/>
    <w:rsid w:val="0036276E"/>
    <w:rsid w:val="0036340D"/>
    <w:rsid w:val="003634A5"/>
    <w:rsid w:val="00365EA0"/>
    <w:rsid w:val="00366868"/>
    <w:rsid w:val="00367506"/>
    <w:rsid w:val="00370085"/>
    <w:rsid w:val="00370706"/>
    <w:rsid w:val="003716DB"/>
    <w:rsid w:val="00373674"/>
    <w:rsid w:val="0037411E"/>
    <w:rsid w:val="003744A7"/>
    <w:rsid w:val="00376235"/>
    <w:rsid w:val="00376755"/>
    <w:rsid w:val="00377B70"/>
    <w:rsid w:val="00381FB6"/>
    <w:rsid w:val="0038358C"/>
    <w:rsid w:val="003836D3"/>
    <w:rsid w:val="00383A52"/>
    <w:rsid w:val="0038614B"/>
    <w:rsid w:val="0038734F"/>
    <w:rsid w:val="003905BF"/>
    <w:rsid w:val="00390A08"/>
    <w:rsid w:val="00391652"/>
    <w:rsid w:val="00391F1F"/>
    <w:rsid w:val="00392CCF"/>
    <w:rsid w:val="0039507F"/>
    <w:rsid w:val="00396604"/>
    <w:rsid w:val="003969EB"/>
    <w:rsid w:val="0039763E"/>
    <w:rsid w:val="003A1260"/>
    <w:rsid w:val="003A1B44"/>
    <w:rsid w:val="003A1F3E"/>
    <w:rsid w:val="003A295F"/>
    <w:rsid w:val="003A41DD"/>
    <w:rsid w:val="003A49FC"/>
    <w:rsid w:val="003A5055"/>
    <w:rsid w:val="003A7033"/>
    <w:rsid w:val="003B028D"/>
    <w:rsid w:val="003B0CFD"/>
    <w:rsid w:val="003B2928"/>
    <w:rsid w:val="003B47FE"/>
    <w:rsid w:val="003B5673"/>
    <w:rsid w:val="003B5FF0"/>
    <w:rsid w:val="003B6287"/>
    <w:rsid w:val="003B62C9"/>
    <w:rsid w:val="003B68CA"/>
    <w:rsid w:val="003B6F6A"/>
    <w:rsid w:val="003C03FB"/>
    <w:rsid w:val="003C0EDE"/>
    <w:rsid w:val="003C27CD"/>
    <w:rsid w:val="003C2B4F"/>
    <w:rsid w:val="003C3449"/>
    <w:rsid w:val="003C531F"/>
    <w:rsid w:val="003C550F"/>
    <w:rsid w:val="003C64C8"/>
    <w:rsid w:val="003C7176"/>
    <w:rsid w:val="003D0204"/>
    <w:rsid w:val="003D04B4"/>
    <w:rsid w:val="003D0929"/>
    <w:rsid w:val="003D100E"/>
    <w:rsid w:val="003D269F"/>
    <w:rsid w:val="003D46FF"/>
    <w:rsid w:val="003D4729"/>
    <w:rsid w:val="003D6ED4"/>
    <w:rsid w:val="003D7DD6"/>
    <w:rsid w:val="003E2062"/>
    <w:rsid w:val="003E2358"/>
    <w:rsid w:val="003E25C6"/>
    <w:rsid w:val="003E2C8E"/>
    <w:rsid w:val="003E5AAF"/>
    <w:rsid w:val="003E5F98"/>
    <w:rsid w:val="003E600D"/>
    <w:rsid w:val="003E64DF"/>
    <w:rsid w:val="003E694C"/>
    <w:rsid w:val="003E6A5D"/>
    <w:rsid w:val="003E7292"/>
    <w:rsid w:val="003E7DCE"/>
    <w:rsid w:val="003F0324"/>
    <w:rsid w:val="003F193A"/>
    <w:rsid w:val="003F1E32"/>
    <w:rsid w:val="003F2465"/>
    <w:rsid w:val="003F27A2"/>
    <w:rsid w:val="003F4207"/>
    <w:rsid w:val="003F58F3"/>
    <w:rsid w:val="003F5C46"/>
    <w:rsid w:val="003F705C"/>
    <w:rsid w:val="003F7CBB"/>
    <w:rsid w:val="003F7D34"/>
    <w:rsid w:val="00400078"/>
    <w:rsid w:val="0040070B"/>
    <w:rsid w:val="00402B1B"/>
    <w:rsid w:val="00402ED8"/>
    <w:rsid w:val="00403939"/>
    <w:rsid w:val="004043D2"/>
    <w:rsid w:val="0040751E"/>
    <w:rsid w:val="004107A4"/>
    <w:rsid w:val="00411A2B"/>
    <w:rsid w:val="004128A3"/>
    <w:rsid w:val="00412C8E"/>
    <w:rsid w:val="0041518D"/>
    <w:rsid w:val="00415713"/>
    <w:rsid w:val="0041600E"/>
    <w:rsid w:val="00420571"/>
    <w:rsid w:val="0042221D"/>
    <w:rsid w:val="0042231A"/>
    <w:rsid w:val="00424DD3"/>
    <w:rsid w:val="00426933"/>
    <w:rsid w:val="004269C5"/>
    <w:rsid w:val="0043197C"/>
    <w:rsid w:val="00431B93"/>
    <w:rsid w:val="00435939"/>
    <w:rsid w:val="00435B48"/>
    <w:rsid w:val="00437CC7"/>
    <w:rsid w:val="00441180"/>
    <w:rsid w:val="00441624"/>
    <w:rsid w:val="00442B9C"/>
    <w:rsid w:val="00444CF7"/>
    <w:rsid w:val="00444F6C"/>
    <w:rsid w:val="00445EFA"/>
    <w:rsid w:val="0044738A"/>
    <w:rsid w:val="004473D3"/>
    <w:rsid w:val="004479B0"/>
    <w:rsid w:val="00450AFD"/>
    <w:rsid w:val="004520F3"/>
    <w:rsid w:val="00452231"/>
    <w:rsid w:val="00453C80"/>
    <w:rsid w:val="00454606"/>
    <w:rsid w:val="00456C88"/>
    <w:rsid w:val="0046009E"/>
    <w:rsid w:val="00460C13"/>
    <w:rsid w:val="00463228"/>
    <w:rsid w:val="00463782"/>
    <w:rsid w:val="004667E0"/>
    <w:rsid w:val="0046760E"/>
    <w:rsid w:val="004703C6"/>
    <w:rsid w:val="00470E10"/>
    <w:rsid w:val="00472F39"/>
    <w:rsid w:val="00475288"/>
    <w:rsid w:val="00476C50"/>
    <w:rsid w:val="00477A97"/>
    <w:rsid w:val="00477D0E"/>
    <w:rsid w:val="0048057D"/>
    <w:rsid w:val="00481343"/>
    <w:rsid w:val="004821C7"/>
    <w:rsid w:val="004825AE"/>
    <w:rsid w:val="0048277C"/>
    <w:rsid w:val="004843EC"/>
    <w:rsid w:val="00484F72"/>
    <w:rsid w:val="0048549E"/>
    <w:rsid w:val="0048594E"/>
    <w:rsid w:val="00485996"/>
    <w:rsid w:val="004869CC"/>
    <w:rsid w:val="0049173E"/>
    <w:rsid w:val="004930C6"/>
    <w:rsid w:val="00493347"/>
    <w:rsid w:val="00496092"/>
    <w:rsid w:val="004A08DB"/>
    <w:rsid w:val="004A25D0"/>
    <w:rsid w:val="004A3056"/>
    <w:rsid w:val="004A37E8"/>
    <w:rsid w:val="004A5932"/>
    <w:rsid w:val="004A7549"/>
    <w:rsid w:val="004A78A6"/>
    <w:rsid w:val="004B09D4"/>
    <w:rsid w:val="004B309D"/>
    <w:rsid w:val="004B318B"/>
    <w:rsid w:val="004B330A"/>
    <w:rsid w:val="004B38B6"/>
    <w:rsid w:val="004B7C8E"/>
    <w:rsid w:val="004B7FB9"/>
    <w:rsid w:val="004C0C89"/>
    <w:rsid w:val="004C156D"/>
    <w:rsid w:val="004C2A4A"/>
    <w:rsid w:val="004C3726"/>
    <w:rsid w:val="004C3D3C"/>
    <w:rsid w:val="004C4C5E"/>
    <w:rsid w:val="004C7F3A"/>
    <w:rsid w:val="004D0EDC"/>
    <w:rsid w:val="004D1220"/>
    <w:rsid w:val="004D14B3"/>
    <w:rsid w:val="004D1529"/>
    <w:rsid w:val="004D2253"/>
    <w:rsid w:val="004D5514"/>
    <w:rsid w:val="004D56C3"/>
    <w:rsid w:val="004D7326"/>
    <w:rsid w:val="004E0338"/>
    <w:rsid w:val="004E0775"/>
    <w:rsid w:val="004E1891"/>
    <w:rsid w:val="004E260E"/>
    <w:rsid w:val="004E2E98"/>
    <w:rsid w:val="004E4FF3"/>
    <w:rsid w:val="004E56A8"/>
    <w:rsid w:val="004E5F15"/>
    <w:rsid w:val="004E77D6"/>
    <w:rsid w:val="004F332E"/>
    <w:rsid w:val="004F3B55"/>
    <w:rsid w:val="004F428E"/>
    <w:rsid w:val="004F4E46"/>
    <w:rsid w:val="004F6A31"/>
    <w:rsid w:val="004F6B7D"/>
    <w:rsid w:val="004F789F"/>
    <w:rsid w:val="004F7D13"/>
    <w:rsid w:val="005015F6"/>
    <w:rsid w:val="005017AC"/>
    <w:rsid w:val="005026CE"/>
    <w:rsid w:val="0050279F"/>
    <w:rsid w:val="005030C4"/>
    <w:rsid w:val="005031C5"/>
    <w:rsid w:val="00504FDC"/>
    <w:rsid w:val="00511DD4"/>
    <w:rsid w:val="005120CC"/>
    <w:rsid w:val="00512B7B"/>
    <w:rsid w:val="00512EBA"/>
    <w:rsid w:val="00514EA1"/>
    <w:rsid w:val="005171C3"/>
    <w:rsid w:val="0051798B"/>
    <w:rsid w:val="00521EF7"/>
    <w:rsid w:val="00521F5A"/>
    <w:rsid w:val="005221D5"/>
    <w:rsid w:val="00522A53"/>
    <w:rsid w:val="0052381C"/>
    <w:rsid w:val="0052493C"/>
    <w:rsid w:val="005253BD"/>
    <w:rsid w:val="00525E06"/>
    <w:rsid w:val="00526454"/>
    <w:rsid w:val="00530BF8"/>
    <w:rsid w:val="00531823"/>
    <w:rsid w:val="00533B49"/>
    <w:rsid w:val="005347CF"/>
    <w:rsid w:val="00534ECC"/>
    <w:rsid w:val="0053720D"/>
    <w:rsid w:val="00540083"/>
    <w:rsid w:val="00540494"/>
    <w:rsid w:val="0054088C"/>
    <w:rsid w:val="00540EF5"/>
    <w:rsid w:val="00541BF3"/>
    <w:rsid w:val="00541CD3"/>
    <w:rsid w:val="0054297B"/>
    <w:rsid w:val="00543A8E"/>
    <w:rsid w:val="00547582"/>
    <w:rsid w:val="005476FA"/>
    <w:rsid w:val="005554F8"/>
    <w:rsid w:val="0055595E"/>
    <w:rsid w:val="005576E6"/>
    <w:rsid w:val="00557988"/>
    <w:rsid w:val="005604EC"/>
    <w:rsid w:val="00562C49"/>
    <w:rsid w:val="00562DEF"/>
    <w:rsid w:val="005630C3"/>
    <w:rsid w:val="0056321A"/>
    <w:rsid w:val="00563A35"/>
    <w:rsid w:val="005640B6"/>
    <w:rsid w:val="00566596"/>
    <w:rsid w:val="00566C60"/>
    <w:rsid w:val="0056702D"/>
    <w:rsid w:val="00570B54"/>
    <w:rsid w:val="00571A64"/>
    <w:rsid w:val="00573E61"/>
    <w:rsid w:val="005741E9"/>
    <w:rsid w:val="005748CF"/>
    <w:rsid w:val="005808AA"/>
    <w:rsid w:val="005812DC"/>
    <w:rsid w:val="005821CD"/>
    <w:rsid w:val="00583305"/>
    <w:rsid w:val="00584270"/>
    <w:rsid w:val="00584738"/>
    <w:rsid w:val="00586110"/>
    <w:rsid w:val="00590EAD"/>
    <w:rsid w:val="005920B0"/>
    <w:rsid w:val="00592C96"/>
    <w:rsid w:val="00592F35"/>
    <w:rsid w:val="0059380D"/>
    <w:rsid w:val="00593E0F"/>
    <w:rsid w:val="005952AC"/>
    <w:rsid w:val="00595A8F"/>
    <w:rsid w:val="005977C2"/>
    <w:rsid w:val="00597BF2"/>
    <w:rsid w:val="00597CC0"/>
    <w:rsid w:val="005A1A2C"/>
    <w:rsid w:val="005A1B52"/>
    <w:rsid w:val="005A1F54"/>
    <w:rsid w:val="005A3020"/>
    <w:rsid w:val="005A3598"/>
    <w:rsid w:val="005A61AF"/>
    <w:rsid w:val="005A6E87"/>
    <w:rsid w:val="005B0285"/>
    <w:rsid w:val="005B134E"/>
    <w:rsid w:val="005B14B2"/>
    <w:rsid w:val="005B2039"/>
    <w:rsid w:val="005B2C8F"/>
    <w:rsid w:val="005B2D48"/>
    <w:rsid w:val="005B344F"/>
    <w:rsid w:val="005B3FBA"/>
    <w:rsid w:val="005B4036"/>
    <w:rsid w:val="005B4A1D"/>
    <w:rsid w:val="005B674D"/>
    <w:rsid w:val="005B7B74"/>
    <w:rsid w:val="005C056D"/>
    <w:rsid w:val="005C0CBE"/>
    <w:rsid w:val="005C1FCF"/>
    <w:rsid w:val="005C3F41"/>
    <w:rsid w:val="005C450E"/>
    <w:rsid w:val="005C680A"/>
    <w:rsid w:val="005C6ACD"/>
    <w:rsid w:val="005D0C69"/>
    <w:rsid w:val="005D15EC"/>
    <w:rsid w:val="005D1885"/>
    <w:rsid w:val="005D38A7"/>
    <w:rsid w:val="005D3E69"/>
    <w:rsid w:val="005D4A38"/>
    <w:rsid w:val="005D4E04"/>
    <w:rsid w:val="005D5D57"/>
    <w:rsid w:val="005D5DF4"/>
    <w:rsid w:val="005E01F3"/>
    <w:rsid w:val="005E1F08"/>
    <w:rsid w:val="005E2EEA"/>
    <w:rsid w:val="005E3708"/>
    <w:rsid w:val="005E3CCD"/>
    <w:rsid w:val="005E3D6B"/>
    <w:rsid w:val="005E5B55"/>
    <w:rsid w:val="005E5E4A"/>
    <w:rsid w:val="005E6126"/>
    <w:rsid w:val="005E693D"/>
    <w:rsid w:val="005E75BF"/>
    <w:rsid w:val="005E75C8"/>
    <w:rsid w:val="005F093F"/>
    <w:rsid w:val="005F0E25"/>
    <w:rsid w:val="005F39FA"/>
    <w:rsid w:val="005F403F"/>
    <w:rsid w:val="005F57BA"/>
    <w:rsid w:val="005F61E6"/>
    <w:rsid w:val="005F62A3"/>
    <w:rsid w:val="005F6C45"/>
    <w:rsid w:val="00600024"/>
    <w:rsid w:val="00602FA9"/>
    <w:rsid w:val="00605A69"/>
    <w:rsid w:val="00606C54"/>
    <w:rsid w:val="006074F8"/>
    <w:rsid w:val="00610ECB"/>
    <w:rsid w:val="00610F76"/>
    <w:rsid w:val="0061161A"/>
    <w:rsid w:val="00614375"/>
    <w:rsid w:val="00615B0A"/>
    <w:rsid w:val="00615E41"/>
    <w:rsid w:val="006168CF"/>
    <w:rsid w:val="00616CD7"/>
    <w:rsid w:val="0061726B"/>
    <w:rsid w:val="0062011B"/>
    <w:rsid w:val="00620ABD"/>
    <w:rsid w:val="006226FE"/>
    <w:rsid w:val="00622980"/>
    <w:rsid w:val="00622B0E"/>
    <w:rsid w:val="006237F1"/>
    <w:rsid w:val="006253E7"/>
    <w:rsid w:val="00626972"/>
    <w:rsid w:val="00626DE0"/>
    <w:rsid w:val="00630901"/>
    <w:rsid w:val="00631F8E"/>
    <w:rsid w:val="00636EE9"/>
    <w:rsid w:val="00640950"/>
    <w:rsid w:val="00641235"/>
    <w:rsid w:val="0064129C"/>
    <w:rsid w:val="00641AE7"/>
    <w:rsid w:val="00642629"/>
    <w:rsid w:val="006433EB"/>
    <w:rsid w:val="00643910"/>
    <w:rsid w:val="00644949"/>
    <w:rsid w:val="00646CB3"/>
    <w:rsid w:val="0064782B"/>
    <w:rsid w:val="0065293D"/>
    <w:rsid w:val="00653B8F"/>
    <w:rsid w:val="00653EFC"/>
    <w:rsid w:val="00654021"/>
    <w:rsid w:val="00657739"/>
    <w:rsid w:val="0066079A"/>
    <w:rsid w:val="00661045"/>
    <w:rsid w:val="00661E7E"/>
    <w:rsid w:val="0066367B"/>
    <w:rsid w:val="006655D8"/>
    <w:rsid w:val="00666851"/>
    <w:rsid w:val="00666DA8"/>
    <w:rsid w:val="00671057"/>
    <w:rsid w:val="00671582"/>
    <w:rsid w:val="00672D47"/>
    <w:rsid w:val="00673039"/>
    <w:rsid w:val="00673DFF"/>
    <w:rsid w:val="00675AAF"/>
    <w:rsid w:val="006761D4"/>
    <w:rsid w:val="00676D8B"/>
    <w:rsid w:val="00677E5E"/>
    <w:rsid w:val="0068031A"/>
    <w:rsid w:val="0068081F"/>
    <w:rsid w:val="00681B2F"/>
    <w:rsid w:val="0068218B"/>
    <w:rsid w:val="006832FD"/>
    <w:rsid w:val="0068335F"/>
    <w:rsid w:val="006859DB"/>
    <w:rsid w:val="006860A3"/>
    <w:rsid w:val="00687217"/>
    <w:rsid w:val="0069062F"/>
    <w:rsid w:val="006912A2"/>
    <w:rsid w:val="006920FB"/>
    <w:rsid w:val="00693302"/>
    <w:rsid w:val="006934FB"/>
    <w:rsid w:val="00693555"/>
    <w:rsid w:val="00694809"/>
    <w:rsid w:val="00694B27"/>
    <w:rsid w:val="0069640B"/>
    <w:rsid w:val="00696E90"/>
    <w:rsid w:val="006A1B83"/>
    <w:rsid w:val="006A21CD"/>
    <w:rsid w:val="006A53DB"/>
    <w:rsid w:val="006A5918"/>
    <w:rsid w:val="006A7EDA"/>
    <w:rsid w:val="006B0116"/>
    <w:rsid w:val="006B07F7"/>
    <w:rsid w:val="006B21B2"/>
    <w:rsid w:val="006B251E"/>
    <w:rsid w:val="006B3384"/>
    <w:rsid w:val="006B4A4A"/>
    <w:rsid w:val="006C1018"/>
    <w:rsid w:val="006C19B2"/>
    <w:rsid w:val="006C1FB8"/>
    <w:rsid w:val="006C2B56"/>
    <w:rsid w:val="006C4380"/>
    <w:rsid w:val="006C4409"/>
    <w:rsid w:val="006C5BB8"/>
    <w:rsid w:val="006C6936"/>
    <w:rsid w:val="006C7524"/>
    <w:rsid w:val="006C7B01"/>
    <w:rsid w:val="006C7F55"/>
    <w:rsid w:val="006D0FE8"/>
    <w:rsid w:val="006D209B"/>
    <w:rsid w:val="006D49F8"/>
    <w:rsid w:val="006D4B2B"/>
    <w:rsid w:val="006D4F3C"/>
    <w:rsid w:val="006D5C66"/>
    <w:rsid w:val="006D6691"/>
    <w:rsid w:val="006D7002"/>
    <w:rsid w:val="006E0738"/>
    <w:rsid w:val="006E1B3C"/>
    <w:rsid w:val="006E23FB"/>
    <w:rsid w:val="006E2A70"/>
    <w:rsid w:val="006E325A"/>
    <w:rsid w:val="006E33EC"/>
    <w:rsid w:val="006E3802"/>
    <w:rsid w:val="006E6C02"/>
    <w:rsid w:val="006E77D1"/>
    <w:rsid w:val="006F231A"/>
    <w:rsid w:val="006F419A"/>
    <w:rsid w:val="006F51EC"/>
    <w:rsid w:val="006F5F78"/>
    <w:rsid w:val="006F6B55"/>
    <w:rsid w:val="006F788D"/>
    <w:rsid w:val="006F78E1"/>
    <w:rsid w:val="00701072"/>
    <w:rsid w:val="00702054"/>
    <w:rsid w:val="00702230"/>
    <w:rsid w:val="00702ECA"/>
    <w:rsid w:val="007035A4"/>
    <w:rsid w:val="007053EC"/>
    <w:rsid w:val="0070573C"/>
    <w:rsid w:val="00706E3C"/>
    <w:rsid w:val="00711799"/>
    <w:rsid w:val="007127C3"/>
    <w:rsid w:val="00712B78"/>
    <w:rsid w:val="0071393B"/>
    <w:rsid w:val="00713B53"/>
    <w:rsid w:val="00713EE2"/>
    <w:rsid w:val="00714019"/>
    <w:rsid w:val="00714B93"/>
    <w:rsid w:val="00714E87"/>
    <w:rsid w:val="00714F4D"/>
    <w:rsid w:val="00715043"/>
    <w:rsid w:val="00716A34"/>
    <w:rsid w:val="00716B15"/>
    <w:rsid w:val="007177FC"/>
    <w:rsid w:val="00720C5E"/>
    <w:rsid w:val="007213BD"/>
    <w:rsid w:val="00721701"/>
    <w:rsid w:val="00724907"/>
    <w:rsid w:val="00731835"/>
    <w:rsid w:val="00732283"/>
    <w:rsid w:val="007341F8"/>
    <w:rsid w:val="00734372"/>
    <w:rsid w:val="00734EB8"/>
    <w:rsid w:val="007358F5"/>
    <w:rsid w:val="00735F8B"/>
    <w:rsid w:val="00737AC1"/>
    <w:rsid w:val="00740847"/>
    <w:rsid w:val="0074090B"/>
    <w:rsid w:val="0074148E"/>
    <w:rsid w:val="00742D1F"/>
    <w:rsid w:val="00743EBA"/>
    <w:rsid w:val="00744C8E"/>
    <w:rsid w:val="00744DC0"/>
    <w:rsid w:val="0074707E"/>
    <w:rsid w:val="00750CDB"/>
    <w:rsid w:val="00751238"/>
    <w:rsid w:val="007516DC"/>
    <w:rsid w:val="0075263F"/>
    <w:rsid w:val="00752E58"/>
    <w:rsid w:val="0075487D"/>
    <w:rsid w:val="00754B80"/>
    <w:rsid w:val="00757EA9"/>
    <w:rsid w:val="00761918"/>
    <w:rsid w:val="00762432"/>
    <w:rsid w:val="007628D6"/>
    <w:rsid w:val="00762B12"/>
    <w:rsid w:val="00762F03"/>
    <w:rsid w:val="0076372A"/>
    <w:rsid w:val="0076413B"/>
    <w:rsid w:val="007648AE"/>
    <w:rsid w:val="00764BF8"/>
    <w:rsid w:val="0076514D"/>
    <w:rsid w:val="00765540"/>
    <w:rsid w:val="007663ED"/>
    <w:rsid w:val="007676F0"/>
    <w:rsid w:val="00770105"/>
    <w:rsid w:val="00773798"/>
    <w:rsid w:val="00773D59"/>
    <w:rsid w:val="00774A41"/>
    <w:rsid w:val="00777B46"/>
    <w:rsid w:val="00781003"/>
    <w:rsid w:val="00782340"/>
    <w:rsid w:val="0078406E"/>
    <w:rsid w:val="00784226"/>
    <w:rsid w:val="007911FD"/>
    <w:rsid w:val="00792A06"/>
    <w:rsid w:val="00792E0C"/>
    <w:rsid w:val="00793930"/>
    <w:rsid w:val="00793DD1"/>
    <w:rsid w:val="0079489C"/>
    <w:rsid w:val="007948DC"/>
    <w:rsid w:val="00794F87"/>
    <w:rsid w:val="00794FEC"/>
    <w:rsid w:val="00795E22"/>
    <w:rsid w:val="0079745F"/>
    <w:rsid w:val="007A003E"/>
    <w:rsid w:val="007A1965"/>
    <w:rsid w:val="007A2ED1"/>
    <w:rsid w:val="007A3588"/>
    <w:rsid w:val="007A4BE6"/>
    <w:rsid w:val="007A6B74"/>
    <w:rsid w:val="007B0DC6"/>
    <w:rsid w:val="007B1094"/>
    <w:rsid w:val="007B1762"/>
    <w:rsid w:val="007B3320"/>
    <w:rsid w:val="007B368B"/>
    <w:rsid w:val="007B6CF4"/>
    <w:rsid w:val="007C0925"/>
    <w:rsid w:val="007C25B7"/>
    <w:rsid w:val="007C301F"/>
    <w:rsid w:val="007C3443"/>
    <w:rsid w:val="007C4540"/>
    <w:rsid w:val="007C4C99"/>
    <w:rsid w:val="007C596E"/>
    <w:rsid w:val="007C65AF"/>
    <w:rsid w:val="007C6651"/>
    <w:rsid w:val="007D0776"/>
    <w:rsid w:val="007D135D"/>
    <w:rsid w:val="007D1797"/>
    <w:rsid w:val="007D21C0"/>
    <w:rsid w:val="007D399F"/>
    <w:rsid w:val="007D5532"/>
    <w:rsid w:val="007D60F2"/>
    <w:rsid w:val="007D730F"/>
    <w:rsid w:val="007D7535"/>
    <w:rsid w:val="007D7CD8"/>
    <w:rsid w:val="007E1060"/>
    <w:rsid w:val="007E1486"/>
    <w:rsid w:val="007E1632"/>
    <w:rsid w:val="007E37C3"/>
    <w:rsid w:val="007E3AA7"/>
    <w:rsid w:val="007E5004"/>
    <w:rsid w:val="007E5B03"/>
    <w:rsid w:val="007F0042"/>
    <w:rsid w:val="007F1C7C"/>
    <w:rsid w:val="007F2F88"/>
    <w:rsid w:val="007F737D"/>
    <w:rsid w:val="008017D9"/>
    <w:rsid w:val="00802121"/>
    <w:rsid w:val="0080308E"/>
    <w:rsid w:val="008041F4"/>
    <w:rsid w:val="00805303"/>
    <w:rsid w:val="008061DA"/>
    <w:rsid w:val="00806705"/>
    <w:rsid w:val="00806738"/>
    <w:rsid w:val="008078E8"/>
    <w:rsid w:val="00811371"/>
    <w:rsid w:val="00812180"/>
    <w:rsid w:val="008151E1"/>
    <w:rsid w:val="00816C91"/>
    <w:rsid w:val="00820DAA"/>
    <w:rsid w:val="008213E0"/>
    <w:rsid w:val="008216D5"/>
    <w:rsid w:val="008249CE"/>
    <w:rsid w:val="00827134"/>
    <w:rsid w:val="008271DB"/>
    <w:rsid w:val="00831A50"/>
    <w:rsid w:val="00831B3C"/>
    <w:rsid w:val="00831C89"/>
    <w:rsid w:val="00832114"/>
    <w:rsid w:val="008327D3"/>
    <w:rsid w:val="00833110"/>
    <w:rsid w:val="00834C46"/>
    <w:rsid w:val="008372CF"/>
    <w:rsid w:val="00837869"/>
    <w:rsid w:val="008378DE"/>
    <w:rsid w:val="0084093E"/>
    <w:rsid w:val="00841CE1"/>
    <w:rsid w:val="00843076"/>
    <w:rsid w:val="008435B4"/>
    <w:rsid w:val="00843979"/>
    <w:rsid w:val="00844371"/>
    <w:rsid w:val="008473D8"/>
    <w:rsid w:val="008527F8"/>
    <w:rsid w:val="008528DC"/>
    <w:rsid w:val="00852B8C"/>
    <w:rsid w:val="008546C2"/>
    <w:rsid w:val="00854981"/>
    <w:rsid w:val="0085716E"/>
    <w:rsid w:val="0085727E"/>
    <w:rsid w:val="00857F1F"/>
    <w:rsid w:val="008607D2"/>
    <w:rsid w:val="00860E52"/>
    <w:rsid w:val="00864B2E"/>
    <w:rsid w:val="00865963"/>
    <w:rsid w:val="00865A22"/>
    <w:rsid w:val="008674FE"/>
    <w:rsid w:val="00870B05"/>
    <w:rsid w:val="00871C1D"/>
    <w:rsid w:val="00873C1E"/>
    <w:rsid w:val="0087450E"/>
    <w:rsid w:val="00875A82"/>
    <w:rsid w:val="00876CA3"/>
    <w:rsid w:val="008772FE"/>
    <w:rsid w:val="008775F1"/>
    <w:rsid w:val="00877F9B"/>
    <w:rsid w:val="00880894"/>
    <w:rsid w:val="0088100A"/>
    <w:rsid w:val="008821AE"/>
    <w:rsid w:val="00883D3A"/>
    <w:rsid w:val="008854F7"/>
    <w:rsid w:val="00885A9D"/>
    <w:rsid w:val="00885EFC"/>
    <w:rsid w:val="0089023E"/>
    <w:rsid w:val="00890D59"/>
    <w:rsid w:val="0089124B"/>
    <w:rsid w:val="008929D2"/>
    <w:rsid w:val="00893636"/>
    <w:rsid w:val="00893B94"/>
    <w:rsid w:val="00894018"/>
    <w:rsid w:val="00895C8E"/>
    <w:rsid w:val="00896E9D"/>
    <w:rsid w:val="00896F11"/>
    <w:rsid w:val="008A1049"/>
    <w:rsid w:val="008A1C98"/>
    <w:rsid w:val="008A322D"/>
    <w:rsid w:val="008A4860"/>
    <w:rsid w:val="008A49DE"/>
    <w:rsid w:val="008A4D72"/>
    <w:rsid w:val="008A6285"/>
    <w:rsid w:val="008A63B2"/>
    <w:rsid w:val="008B12F4"/>
    <w:rsid w:val="008B1F98"/>
    <w:rsid w:val="008B29F8"/>
    <w:rsid w:val="008B345D"/>
    <w:rsid w:val="008B4D20"/>
    <w:rsid w:val="008B4F53"/>
    <w:rsid w:val="008B61CF"/>
    <w:rsid w:val="008B7303"/>
    <w:rsid w:val="008C1FC2"/>
    <w:rsid w:val="008C2980"/>
    <w:rsid w:val="008C37B8"/>
    <w:rsid w:val="008C47DD"/>
    <w:rsid w:val="008C4DD6"/>
    <w:rsid w:val="008C5AFB"/>
    <w:rsid w:val="008C60B2"/>
    <w:rsid w:val="008C641B"/>
    <w:rsid w:val="008C6A41"/>
    <w:rsid w:val="008D07FB"/>
    <w:rsid w:val="008D0C02"/>
    <w:rsid w:val="008D3182"/>
    <w:rsid w:val="008D357D"/>
    <w:rsid w:val="008D435A"/>
    <w:rsid w:val="008D470A"/>
    <w:rsid w:val="008D4F2A"/>
    <w:rsid w:val="008D7B22"/>
    <w:rsid w:val="008E0B0E"/>
    <w:rsid w:val="008E107C"/>
    <w:rsid w:val="008E14EB"/>
    <w:rsid w:val="008E387B"/>
    <w:rsid w:val="008E53CE"/>
    <w:rsid w:val="008E6087"/>
    <w:rsid w:val="008E74D1"/>
    <w:rsid w:val="008E758D"/>
    <w:rsid w:val="008E7806"/>
    <w:rsid w:val="008E795E"/>
    <w:rsid w:val="008F10A7"/>
    <w:rsid w:val="008F1793"/>
    <w:rsid w:val="008F3490"/>
    <w:rsid w:val="008F4C24"/>
    <w:rsid w:val="008F5004"/>
    <w:rsid w:val="008F5264"/>
    <w:rsid w:val="008F6216"/>
    <w:rsid w:val="008F755D"/>
    <w:rsid w:val="008F7A39"/>
    <w:rsid w:val="009003F9"/>
    <w:rsid w:val="009004B9"/>
    <w:rsid w:val="009009AF"/>
    <w:rsid w:val="0090134E"/>
    <w:rsid w:val="009018C4"/>
    <w:rsid w:val="009021E8"/>
    <w:rsid w:val="0090326C"/>
    <w:rsid w:val="00903E83"/>
    <w:rsid w:val="00904677"/>
    <w:rsid w:val="0090478C"/>
    <w:rsid w:val="00905957"/>
    <w:rsid w:val="00905EE2"/>
    <w:rsid w:val="009070A3"/>
    <w:rsid w:val="00911440"/>
    <w:rsid w:val="00911712"/>
    <w:rsid w:val="00911B27"/>
    <w:rsid w:val="00913406"/>
    <w:rsid w:val="00915023"/>
    <w:rsid w:val="009170BE"/>
    <w:rsid w:val="00920B55"/>
    <w:rsid w:val="0092437B"/>
    <w:rsid w:val="00925AA7"/>
    <w:rsid w:val="009262C9"/>
    <w:rsid w:val="009309C3"/>
    <w:rsid w:val="00930EB9"/>
    <w:rsid w:val="00933DC7"/>
    <w:rsid w:val="00936B4B"/>
    <w:rsid w:val="00937A30"/>
    <w:rsid w:val="009418F4"/>
    <w:rsid w:val="00942BBC"/>
    <w:rsid w:val="009430D3"/>
    <w:rsid w:val="0094381A"/>
    <w:rsid w:val="00943A71"/>
    <w:rsid w:val="00943AAB"/>
    <w:rsid w:val="00944180"/>
    <w:rsid w:val="00944AA0"/>
    <w:rsid w:val="00944BFB"/>
    <w:rsid w:val="009468D0"/>
    <w:rsid w:val="00947DA2"/>
    <w:rsid w:val="00951177"/>
    <w:rsid w:val="00951A2E"/>
    <w:rsid w:val="00952B46"/>
    <w:rsid w:val="00955B1A"/>
    <w:rsid w:val="009563D3"/>
    <w:rsid w:val="00956A8D"/>
    <w:rsid w:val="00956BB3"/>
    <w:rsid w:val="009633B5"/>
    <w:rsid w:val="00964F35"/>
    <w:rsid w:val="009673E8"/>
    <w:rsid w:val="00967703"/>
    <w:rsid w:val="00967965"/>
    <w:rsid w:val="0097298E"/>
    <w:rsid w:val="00974DB8"/>
    <w:rsid w:val="00975A11"/>
    <w:rsid w:val="009767E3"/>
    <w:rsid w:val="00976DD1"/>
    <w:rsid w:val="00980661"/>
    <w:rsid w:val="0098093B"/>
    <w:rsid w:val="00980988"/>
    <w:rsid w:val="00982559"/>
    <w:rsid w:val="0098536A"/>
    <w:rsid w:val="0098545A"/>
    <w:rsid w:val="00985E6B"/>
    <w:rsid w:val="009876D4"/>
    <w:rsid w:val="00987F26"/>
    <w:rsid w:val="009914A5"/>
    <w:rsid w:val="00991CD0"/>
    <w:rsid w:val="009938C1"/>
    <w:rsid w:val="00994475"/>
    <w:rsid w:val="00994B62"/>
    <w:rsid w:val="009951C8"/>
    <w:rsid w:val="009952E3"/>
    <w:rsid w:val="0099548E"/>
    <w:rsid w:val="00996456"/>
    <w:rsid w:val="009968A8"/>
    <w:rsid w:val="00996A12"/>
    <w:rsid w:val="00997517"/>
    <w:rsid w:val="00997B0F"/>
    <w:rsid w:val="00997BC6"/>
    <w:rsid w:val="009A0CC3"/>
    <w:rsid w:val="009A144C"/>
    <w:rsid w:val="009A1CAD"/>
    <w:rsid w:val="009A1DA0"/>
    <w:rsid w:val="009A1F25"/>
    <w:rsid w:val="009A28A3"/>
    <w:rsid w:val="009A3440"/>
    <w:rsid w:val="009A3707"/>
    <w:rsid w:val="009A5832"/>
    <w:rsid w:val="009A6838"/>
    <w:rsid w:val="009A6BC6"/>
    <w:rsid w:val="009B1B1C"/>
    <w:rsid w:val="009B24B5"/>
    <w:rsid w:val="009B4EBC"/>
    <w:rsid w:val="009B5ABB"/>
    <w:rsid w:val="009B73CE"/>
    <w:rsid w:val="009C0A1A"/>
    <w:rsid w:val="009C2461"/>
    <w:rsid w:val="009C4223"/>
    <w:rsid w:val="009C5A15"/>
    <w:rsid w:val="009C6FE2"/>
    <w:rsid w:val="009C7674"/>
    <w:rsid w:val="009C7A2B"/>
    <w:rsid w:val="009D004A"/>
    <w:rsid w:val="009D034F"/>
    <w:rsid w:val="009D56BB"/>
    <w:rsid w:val="009D572C"/>
    <w:rsid w:val="009D5880"/>
    <w:rsid w:val="009E0F3B"/>
    <w:rsid w:val="009E1232"/>
    <w:rsid w:val="009E1FD4"/>
    <w:rsid w:val="009E3B07"/>
    <w:rsid w:val="009E483B"/>
    <w:rsid w:val="009E51D1"/>
    <w:rsid w:val="009E5531"/>
    <w:rsid w:val="009F171E"/>
    <w:rsid w:val="009F2206"/>
    <w:rsid w:val="009F3D2F"/>
    <w:rsid w:val="009F68BC"/>
    <w:rsid w:val="009F7052"/>
    <w:rsid w:val="009F76AF"/>
    <w:rsid w:val="00A01199"/>
    <w:rsid w:val="00A02668"/>
    <w:rsid w:val="00A026F4"/>
    <w:rsid w:val="00A02801"/>
    <w:rsid w:val="00A066D5"/>
    <w:rsid w:val="00A06A39"/>
    <w:rsid w:val="00A06BEC"/>
    <w:rsid w:val="00A06EE8"/>
    <w:rsid w:val="00A07F58"/>
    <w:rsid w:val="00A102AB"/>
    <w:rsid w:val="00A10FD6"/>
    <w:rsid w:val="00A1298E"/>
    <w:rsid w:val="00A131CB"/>
    <w:rsid w:val="00A14847"/>
    <w:rsid w:val="00A1508E"/>
    <w:rsid w:val="00A15700"/>
    <w:rsid w:val="00A16D6D"/>
    <w:rsid w:val="00A21383"/>
    <w:rsid w:val="00A2199F"/>
    <w:rsid w:val="00A21B31"/>
    <w:rsid w:val="00A2360E"/>
    <w:rsid w:val="00A24747"/>
    <w:rsid w:val="00A24D81"/>
    <w:rsid w:val="00A24F8C"/>
    <w:rsid w:val="00A26E0C"/>
    <w:rsid w:val="00A32DD4"/>
    <w:rsid w:val="00A32FCB"/>
    <w:rsid w:val="00A34C25"/>
    <w:rsid w:val="00A3507D"/>
    <w:rsid w:val="00A3623F"/>
    <w:rsid w:val="00A362BE"/>
    <w:rsid w:val="00A3674B"/>
    <w:rsid w:val="00A3717A"/>
    <w:rsid w:val="00A3791D"/>
    <w:rsid w:val="00A37F91"/>
    <w:rsid w:val="00A4088C"/>
    <w:rsid w:val="00A420A9"/>
    <w:rsid w:val="00A42555"/>
    <w:rsid w:val="00A4456B"/>
    <w:rsid w:val="00A448D4"/>
    <w:rsid w:val="00A44C3E"/>
    <w:rsid w:val="00A452E0"/>
    <w:rsid w:val="00A468A9"/>
    <w:rsid w:val="00A468F2"/>
    <w:rsid w:val="00A506DF"/>
    <w:rsid w:val="00A51EA5"/>
    <w:rsid w:val="00A53742"/>
    <w:rsid w:val="00A55797"/>
    <w:rsid w:val="00A557A1"/>
    <w:rsid w:val="00A55BEB"/>
    <w:rsid w:val="00A566F3"/>
    <w:rsid w:val="00A6175C"/>
    <w:rsid w:val="00A62378"/>
    <w:rsid w:val="00A63059"/>
    <w:rsid w:val="00A63AE3"/>
    <w:rsid w:val="00A63EBF"/>
    <w:rsid w:val="00A642C1"/>
    <w:rsid w:val="00A64BA7"/>
    <w:rsid w:val="00A64E64"/>
    <w:rsid w:val="00A651A4"/>
    <w:rsid w:val="00A70BDA"/>
    <w:rsid w:val="00A71361"/>
    <w:rsid w:val="00A71B58"/>
    <w:rsid w:val="00A720B9"/>
    <w:rsid w:val="00A721FB"/>
    <w:rsid w:val="00A7247D"/>
    <w:rsid w:val="00A727CF"/>
    <w:rsid w:val="00A727D1"/>
    <w:rsid w:val="00A73300"/>
    <w:rsid w:val="00A746E2"/>
    <w:rsid w:val="00A74AB2"/>
    <w:rsid w:val="00A81FF2"/>
    <w:rsid w:val="00A823D6"/>
    <w:rsid w:val="00A83186"/>
    <w:rsid w:val="00A83904"/>
    <w:rsid w:val="00A84379"/>
    <w:rsid w:val="00A864CE"/>
    <w:rsid w:val="00A90A79"/>
    <w:rsid w:val="00A933C0"/>
    <w:rsid w:val="00A94FAF"/>
    <w:rsid w:val="00A95890"/>
    <w:rsid w:val="00A95CEB"/>
    <w:rsid w:val="00A95DB9"/>
    <w:rsid w:val="00A966DC"/>
    <w:rsid w:val="00A96B30"/>
    <w:rsid w:val="00AA027C"/>
    <w:rsid w:val="00AA235F"/>
    <w:rsid w:val="00AA3305"/>
    <w:rsid w:val="00AA3B0F"/>
    <w:rsid w:val="00AA442D"/>
    <w:rsid w:val="00AA4987"/>
    <w:rsid w:val="00AA4C2C"/>
    <w:rsid w:val="00AA59B5"/>
    <w:rsid w:val="00AA5AF9"/>
    <w:rsid w:val="00AA7777"/>
    <w:rsid w:val="00AA78C8"/>
    <w:rsid w:val="00AA7B84"/>
    <w:rsid w:val="00AB19DB"/>
    <w:rsid w:val="00AB2367"/>
    <w:rsid w:val="00AB337F"/>
    <w:rsid w:val="00AB6D87"/>
    <w:rsid w:val="00AB70EF"/>
    <w:rsid w:val="00AB710A"/>
    <w:rsid w:val="00AB7276"/>
    <w:rsid w:val="00AC0B4C"/>
    <w:rsid w:val="00AC1164"/>
    <w:rsid w:val="00AC2163"/>
    <w:rsid w:val="00AC2296"/>
    <w:rsid w:val="00AC2623"/>
    <w:rsid w:val="00AC2754"/>
    <w:rsid w:val="00AC3EF3"/>
    <w:rsid w:val="00AC448E"/>
    <w:rsid w:val="00AC48B0"/>
    <w:rsid w:val="00AC4ACD"/>
    <w:rsid w:val="00AC5DFB"/>
    <w:rsid w:val="00AC7F32"/>
    <w:rsid w:val="00AD0A92"/>
    <w:rsid w:val="00AD0B45"/>
    <w:rsid w:val="00AD13DC"/>
    <w:rsid w:val="00AD4C35"/>
    <w:rsid w:val="00AD6846"/>
    <w:rsid w:val="00AD6DE2"/>
    <w:rsid w:val="00AE0A40"/>
    <w:rsid w:val="00AE0E01"/>
    <w:rsid w:val="00AE1BAB"/>
    <w:rsid w:val="00AE1C80"/>
    <w:rsid w:val="00AE1ED4"/>
    <w:rsid w:val="00AE21E1"/>
    <w:rsid w:val="00AE2F8D"/>
    <w:rsid w:val="00AE3BAE"/>
    <w:rsid w:val="00AE447A"/>
    <w:rsid w:val="00AE4F93"/>
    <w:rsid w:val="00AE6A21"/>
    <w:rsid w:val="00AF09FB"/>
    <w:rsid w:val="00AF1C8F"/>
    <w:rsid w:val="00AF1FF3"/>
    <w:rsid w:val="00AF2B68"/>
    <w:rsid w:val="00AF2C92"/>
    <w:rsid w:val="00AF3390"/>
    <w:rsid w:val="00AF3EC1"/>
    <w:rsid w:val="00AF4637"/>
    <w:rsid w:val="00AF4E84"/>
    <w:rsid w:val="00AF5025"/>
    <w:rsid w:val="00AF519F"/>
    <w:rsid w:val="00AF5387"/>
    <w:rsid w:val="00AF55F5"/>
    <w:rsid w:val="00AF5A8B"/>
    <w:rsid w:val="00AF7E86"/>
    <w:rsid w:val="00B01C7C"/>
    <w:rsid w:val="00B024B9"/>
    <w:rsid w:val="00B0715A"/>
    <w:rsid w:val="00B0726B"/>
    <w:rsid w:val="00B077FA"/>
    <w:rsid w:val="00B07CAF"/>
    <w:rsid w:val="00B104C8"/>
    <w:rsid w:val="00B10A3F"/>
    <w:rsid w:val="00B10C3C"/>
    <w:rsid w:val="00B121D5"/>
    <w:rsid w:val="00B127D7"/>
    <w:rsid w:val="00B12AF5"/>
    <w:rsid w:val="00B139D5"/>
    <w:rsid w:val="00B13B0C"/>
    <w:rsid w:val="00B14408"/>
    <w:rsid w:val="00B1453A"/>
    <w:rsid w:val="00B14CF1"/>
    <w:rsid w:val="00B15FE5"/>
    <w:rsid w:val="00B17AE5"/>
    <w:rsid w:val="00B206FD"/>
    <w:rsid w:val="00B20F82"/>
    <w:rsid w:val="00B24DB8"/>
    <w:rsid w:val="00B25BD5"/>
    <w:rsid w:val="00B26CDC"/>
    <w:rsid w:val="00B31098"/>
    <w:rsid w:val="00B34079"/>
    <w:rsid w:val="00B34A5F"/>
    <w:rsid w:val="00B3793A"/>
    <w:rsid w:val="00B40128"/>
    <w:rsid w:val="00B401BA"/>
    <w:rsid w:val="00B40776"/>
    <w:rsid w:val="00B407E4"/>
    <w:rsid w:val="00B411C4"/>
    <w:rsid w:val="00B425B6"/>
    <w:rsid w:val="00B42A72"/>
    <w:rsid w:val="00B44193"/>
    <w:rsid w:val="00B441AE"/>
    <w:rsid w:val="00B45A65"/>
    <w:rsid w:val="00B45CBA"/>
    <w:rsid w:val="00B45F33"/>
    <w:rsid w:val="00B463FB"/>
    <w:rsid w:val="00B46D50"/>
    <w:rsid w:val="00B509DF"/>
    <w:rsid w:val="00B50DD4"/>
    <w:rsid w:val="00B5127F"/>
    <w:rsid w:val="00B53170"/>
    <w:rsid w:val="00B535C6"/>
    <w:rsid w:val="00B542B6"/>
    <w:rsid w:val="00B548B9"/>
    <w:rsid w:val="00B55E3E"/>
    <w:rsid w:val="00B56DBE"/>
    <w:rsid w:val="00B62999"/>
    <w:rsid w:val="00B62EAC"/>
    <w:rsid w:val="00B63BE3"/>
    <w:rsid w:val="00B64885"/>
    <w:rsid w:val="00B64FA3"/>
    <w:rsid w:val="00B66810"/>
    <w:rsid w:val="00B702AC"/>
    <w:rsid w:val="00B70C02"/>
    <w:rsid w:val="00B72327"/>
    <w:rsid w:val="00B72BE3"/>
    <w:rsid w:val="00B72CB3"/>
    <w:rsid w:val="00B73B2B"/>
    <w:rsid w:val="00B73B80"/>
    <w:rsid w:val="00B742B3"/>
    <w:rsid w:val="00B7583A"/>
    <w:rsid w:val="00B770C7"/>
    <w:rsid w:val="00B80A85"/>
    <w:rsid w:val="00B80F26"/>
    <w:rsid w:val="00B8139A"/>
    <w:rsid w:val="00B822BD"/>
    <w:rsid w:val="00B842F4"/>
    <w:rsid w:val="00B8617D"/>
    <w:rsid w:val="00B91A7B"/>
    <w:rsid w:val="00B929DD"/>
    <w:rsid w:val="00B93AF6"/>
    <w:rsid w:val="00B942E7"/>
    <w:rsid w:val="00B94B5F"/>
    <w:rsid w:val="00B95000"/>
    <w:rsid w:val="00B95405"/>
    <w:rsid w:val="00B963F1"/>
    <w:rsid w:val="00B97F96"/>
    <w:rsid w:val="00BA020A"/>
    <w:rsid w:val="00BA2107"/>
    <w:rsid w:val="00BA2B24"/>
    <w:rsid w:val="00BA4554"/>
    <w:rsid w:val="00BB025A"/>
    <w:rsid w:val="00BB02A4"/>
    <w:rsid w:val="00BB1270"/>
    <w:rsid w:val="00BB132F"/>
    <w:rsid w:val="00BB1E44"/>
    <w:rsid w:val="00BB4071"/>
    <w:rsid w:val="00BB46C4"/>
    <w:rsid w:val="00BB5267"/>
    <w:rsid w:val="00BB52B8"/>
    <w:rsid w:val="00BB59D8"/>
    <w:rsid w:val="00BB5CF0"/>
    <w:rsid w:val="00BB7E69"/>
    <w:rsid w:val="00BC0637"/>
    <w:rsid w:val="00BC0E51"/>
    <w:rsid w:val="00BC18A7"/>
    <w:rsid w:val="00BC21C7"/>
    <w:rsid w:val="00BC369B"/>
    <w:rsid w:val="00BC3C1F"/>
    <w:rsid w:val="00BC48B2"/>
    <w:rsid w:val="00BC53C8"/>
    <w:rsid w:val="00BC6480"/>
    <w:rsid w:val="00BC7CE7"/>
    <w:rsid w:val="00BD0CA8"/>
    <w:rsid w:val="00BD171A"/>
    <w:rsid w:val="00BD27E9"/>
    <w:rsid w:val="00BD295E"/>
    <w:rsid w:val="00BD3357"/>
    <w:rsid w:val="00BD3F0D"/>
    <w:rsid w:val="00BD4664"/>
    <w:rsid w:val="00BD566E"/>
    <w:rsid w:val="00BD59E7"/>
    <w:rsid w:val="00BD77A5"/>
    <w:rsid w:val="00BE1193"/>
    <w:rsid w:val="00BE27F3"/>
    <w:rsid w:val="00BE4034"/>
    <w:rsid w:val="00BE5184"/>
    <w:rsid w:val="00BE547A"/>
    <w:rsid w:val="00BF0AD1"/>
    <w:rsid w:val="00BF278E"/>
    <w:rsid w:val="00BF3980"/>
    <w:rsid w:val="00BF443B"/>
    <w:rsid w:val="00BF4849"/>
    <w:rsid w:val="00BF4EA7"/>
    <w:rsid w:val="00BF6525"/>
    <w:rsid w:val="00BF78EB"/>
    <w:rsid w:val="00C00EDB"/>
    <w:rsid w:val="00C01257"/>
    <w:rsid w:val="00C023A0"/>
    <w:rsid w:val="00C02863"/>
    <w:rsid w:val="00C0383A"/>
    <w:rsid w:val="00C042FB"/>
    <w:rsid w:val="00C0642C"/>
    <w:rsid w:val="00C065FA"/>
    <w:rsid w:val="00C067FF"/>
    <w:rsid w:val="00C10F1F"/>
    <w:rsid w:val="00C12862"/>
    <w:rsid w:val="00C136E7"/>
    <w:rsid w:val="00C13D28"/>
    <w:rsid w:val="00C14585"/>
    <w:rsid w:val="00C16199"/>
    <w:rsid w:val="00C165A0"/>
    <w:rsid w:val="00C16653"/>
    <w:rsid w:val="00C176FE"/>
    <w:rsid w:val="00C20785"/>
    <w:rsid w:val="00C216CE"/>
    <w:rsid w:val="00C2184F"/>
    <w:rsid w:val="00C22A78"/>
    <w:rsid w:val="00C23C7E"/>
    <w:rsid w:val="00C246C5"/>
    <w:rsid w:val="00C25A82"/>
    <w:rsid w:val="00C25C58"/>
    <w:rsid w:val="00C261D9"/>
    <w:rsid w:val="00C26717"/>
    <w:rsid w:val="00C30A2A"/>
    <w:rsid w:val="00C30D51"/>
    <w:rsid w:val="00C32104"/>
    <w:rsid w:val="00C32470"/>
    <w:rsid w:val="00C33993"/>
    <w:rsid w:val="00C37614"/>
    <w:rsid w:val="00C40100"/>
    <w:rsid w:val="00C402C9"/>
    <w:rsid w:val="00C4069E"/>
    <w:rsid w:val="00C41ADC"/>
    <w:rsid w:val="00C435E2"/>
    <w:rsid w:val="00C44149"/>
    <w:rsid w:val="00C44410"/>
    <w:rsid w:val="00C44A15"/>
    <w:rsid w:val="00C453D9"/>
    <w:rsid w:val="00C45F26"/>
    <w:rsid w:val="00C4630A"/>
    <w:rsid w:val="00C46533"/>
    <w:rsid w:val="00C46750"/>
    <w:rsid w:val="00C50A79"/>
    <w:rsid w:val="00C50C9A"/>
    <w:rsid w:val="00C523F0"/>
    <w:rsid w:val="00C526D2"/>
    <w:rsid w:val="00C528EA"/>
    <w:rsid w:val="00C5384F"/>
    <w:rsid w:val="00C53A91"/>
    <w:rsid w:val="00C5794E"/>
    <w:rsid w:val="00C60968"/>
    <w:rsid w:val="00C620A2"/>
    <w:rsid w:val="00C63379"/>
    <w:rsid w:val="00C63D39"/>
    <w:rsid w:val="00C63EDD"/>
    <w:rsid w:val="00C65B36"/>
    <w:rsid w:val="00C65DC7"/>
    <w:rsid w:val="00C707A4"/>
    <w:rsid w:val="00C70E85"/>
    <w:rsid w:val="00C710AC"/>
    <w:rsid w:val="00C719FC"/>
    <w:rsid w:val="00C7292E"/>
    <w:rsid w:val="00C74E88"/>
    <w:rsid w:val="00C753C3"/>
    <w:rsid w:val="00C75F52"/>
    <w:rsid w:val="00C771E6"/>
    <w:rsid w:val="00C80924"/>
    <w:rsid w:val="00C80AC0"/>
    <w:rsid w:val="00C81078"/>
    <w:rsid w:val="00C8286B"/>
    <w:rsid w:val="00C84767"/>
    <w:rsid w:val="00C8535C"/>
    <w:rsid w:val="00C86426"/>
    <w:rsid w:val="00C906C4"/>
    <w:rsid w:val="00C90917"/>
    <w:rsid w:val="00C947F8"/>
    <w:rsid w:val="00C9515F"/>
    <w:rsid w:val="00C9627A"/>
    <w:rsid w:val="00C963C5"/>
    <w:rsid w:val="00C97E7C"/>
    <w:rsid w:val="00CA030C"/>
    <w:rsid w:val="00CA1292"/>
    <w:rsid w:val="00CA1F41"/>
    <w:rsid w:val="00CA32EE"/>
    <w:rsid w:val="00CA3ECC"/>
    <w:rsid w:val="00CA4269"/>
    <w:rsid w:val="00CA5771"/>
    <w:rsid w:val="00CA6A1A"/>
    <w:rsid w:val="00CA6B41"/>
    <w:rsid w:val="00CA7CFE"/>
    <w:rsid w:val="00CB0EEA"/>
    <w:rsid w:val="00CB0F37"/>
    <w:rsid w:val="00CB1B65"/>
    <w:rsid w:val="00CB43CD"/>
    <w:rsid w:val="00CB5651"/>
    <w:rsid w:val="00CB5C13"/>
    <w:rsid w:val="00CB6F1A"/>
    <w:rsid w:val="00CC0A4A"/>
    <w:rsid w:val="00CC1E75"/>
    <w:rsid w:val="00CC2E0E"/>
    <w:rsid w:val="00CC2FBF"/>
    <w:rsid w:val="00CC361C"/>
    <w:rsid w:val="00CC3981"/>
    <w:rsid w:val="00CC474B"/>
    <w:rsid w:val="00CC658C"/>
    <w:rsid w:val="00CC67BF"/>
    <w:rsid w:val="00CD0843"/>
    <w:rsid w:val="00CD0DDE"/>
    <w:rsid w:val="00CD3BA1"/>
    <w:rsid w:val="00CD4CBF"/>
    <w:rsid w:val="00CD4E31"/>
    <w:rsid w:val="00CD58D8"/>
    <w:rsid w:val="00CD5A78"/>
    <w:rsid w:val="00CD5F7F"/>
    <w:rsid w:val="00CD7345"/>
    <w:rsid w:val="00CE0DC2"/>
    <w:rsid w:val="00CE3276"/>
    <w:rsid w:val="00CE372E"/>
    <w:rsid w:val="00CE4009"/>
    <w:rsid w:val="00CE4A88"/>
    <w:rsid w:val="00CE4BF6"/>
    <w:rsid w:val="00CE51C9"/>
    <w:rsid w:val="00CE613D"/>
    <w:rsid w:val="00CE7335"/>
    <w:rsid w:val="00CF02BF"/>
    <w:rsid w:val="00CF0A1B"/>
    <w:rsid w:val="00CF0F57"/>
    <w:rsid w:val="00CF162A"/>
    <w:rsid w:val="00CF19F6"/>
    <w:rsid w:val="00CF1D7D"/>
    <w:rsid w:val="00CF2227"/>
    <w:rsid w:val="00CF2F4F"/>
    <w:rsid w:val="00CF536D"/>
    <w:rsid w:val="00CF6509"/>
    <w:rsid w:val="00CF7909"/>
    <w:rsid w:val="00D0111B"/>
    <w:rsid w:val="00D02E9D"/>
    <w:rsid w:val="00D04637"/>
    <w:rsid w:val="00D05711"/>
    <w:rsid w:val="00D05991"/>
    <w:rsid w:val="00D10740"/>
    <w:rsid w:val="00D10CB8"/>
    <w:rsid w:val="00D10F47"/>
    <w:rsid w:val="00D11192"/>
    <w:rsid w:val="00D11290"/>
    <w:rsid w:val="00D12806"/>
    <w:rsid w:val="00D12D44"/>
    <w:rsid w:val="00D131E5"/>
    <w:rsid w:val="00D13231"/>
    <w:rsid w:val="00D1333E"/>
    <w:rsid w:val="00D13581"/>
    <w:rsid w:val="00D13820"/>
    <w:rsid w:val="00D139B9"/>
    <w:rsid w:val="00D15018"/>
    <w:rsid w:val="00D157D1"/>
    <w:rsid w:val="00D158AC"/>
    <w:rsid w:val="00D165C6"/>
    <w:rsid w:val="00D1694C"/>
    <w:rsid w:val="00D17428"/>
    <w:rsid w:val="00D20F22"/>
    <w:rsid w:val="00D20F5E"/>
    <w:rsid w:val="00D23B76"/>
    <w:rsid w:val="00D241D6"/>
    <w:rsid w:val="00D24517"/>
    <w:rsid w:val="00D245B6"/>
    <w:rsid w:val="00D24985"/>
    <w:rsid w:val="00D24B4A"/>
    <w:rsid w:val="00D2537C"/>
    <w:rsid w:val="00D26511"/>
    <w:rsid w:val="00D33E6E"/>
    <w:rsid w:val="00D379A3"/>
    <w:rsid w:val="00D37D49"/>
    <w:rsid w:val="00D4283D"/>
    <w:rsid w:val="00D4403B"/>
    <w:rsid w:val="00D45308"/>
    <w:rsid w:val="00D45FF3"/>
    <w:rsid w:val="00D512CF"/>
    <w:rsid w:val="00D528B9"/>
    <w:rsid w:val="00D53186"/>
    <w:rsid w:val="00D53A3F"/>
    <w:rsid w:val="00D5487D"/>
    <w:rsid w:val="00D55EFD"/>
    <w:rsid w:val="00D571F9"/>
    <w:rsid w:val="00D574DF"/>
    <w:rsid w:val="00D60140"/>
    <w:rsid w:val="00D6024A"/>
    <w:rsid w:val="00D608B5"/>
    <w:rsid w:val="00D60FF0"/>
    <w:rsid w:val="00D64739"/>
    <w:rsid w:val="00D64C23"/>
    <w:rsid w:val="00D65D65"/>
    <w:rsid w:val="00D6616B"/>
    <w:rsid w:val="00D66C38"/>
    <w:rsid w:val="00D700C3"/>
    <w:rsid w:val="00D70890"/>
    <w:rsid w:val="00D70DA6"/>
    <w:rsid w:val="00D71882"/>
    <w:rsid w:val="00D71F99"/>
    <w:rsid w:val="00D73C4A"/>
    <w:rsid w:val="00D73CA4"/>
    <w:rsid w:val="00D73D71"/>
    <w:rsid w:val="00D73EBD"/>
    <w:rsid w:val="00D74396"/>
    <w:rsid w:val="00D80284"/>
    <w:rsid w:val="00D81D8A"/>
    <w:rsid w:val="00D81F71"/>
    <w:rsid w:val="00D82831"/>
    <w:rsid w:val="00D8642D"/>
    <w:rsid w:val="00D86FBB"/>
    <w:rsid w:val="00D87237"/>
    <w:rsid w:val="00D8739A"/>
    <w:rsid w:val="00D9094C"/>
    <w:rsid w:val="00D90A5E"/>
    <w:rsid w:val="00D90F5F"/>
    <w:rsid w:val="00D91A68"/>
    <w:rsid w:val="00D95A68"/>
    <w:rsid w:val="00DA11F0"/>
    <w:rsid w:val="00DA17C7"/>
    <w:rsid w:val="00DA1AF9"/>
    <w:rsid w:val="00DA27F2"/>
    <w:rsid w:val="00DA3983"/>
    <w:rsid w:val="00DA61D8"/>
    <w:rsid w:val="00DA6A9A"/>
    <w:rsid w:val="00DA76A1"/>
    <w:rsid w:val="00DA7921"/>
    <w:rsid w:val="00DB006B"/>
    <w:rsid w:val="00DB14A9"/>
    <w:rsid w:val="00DB1EFD"/>
    <w:rsid w:val="00DB33A0"/>
    <w:rsid w:val="00DB3EAF"/>
    <w:rsid w:val="00DB46C6"/>
    <w:rsid w:val="00DB7D05"/>
    <w:rsid w:val="00DC0A38"/>
    <w:rsid w:val="00DC3203"/>
    <w:rsid w:val="00DC3C99"/>
    <w:rsid w:val="00DC4518"/>
    <w:rsid w:val="00DC52F5"/>
    <w:rsid w:val="00DC5F6B"/>
    <w:rsid w:val="00DC5FD0"/>
    <w:rsid w:val="00DD0354"/>
    <w:rsid w:val="00DD0A9E"/>
    <w:rsid w:val="00DD1926"/>
    <w:rsid w:val="00DD1E26"/>
    <w:rsid w:val="00DD27D7"/>
    <w:rsid w:val="00DD458C"/>
    <w:rsid w:val="00DD4FB6"/>
    <w:rsid w:val="00DD633E"/>
    <w:rsid w:val="00DD72E9"/>
    <w:rsid w:val="00DD7605"/>
    <w:rsid w:val="00DE15D2"/>
    <w:rsid w:val="00DE1C8B"/>
    <w:rsid w:val="00DE2020"/>
    <w:rsid w:val="00DE2781"/>
    <w:rsid w:val="00DE3476"/>
    <w:rsid w:val="00DE52C3"/>
    <w:rsid w:val="00DE7BEA"/>
    <w:rsid w:val="00DF0B5A"/>
    <w:rsid w:val="00DF14E1"/>
    <w:rsid w:val="00DF55A9"/>
    <w:rsid w:val="00DF596A"/>
    <w:rsid w:val="00DF5B84"/>
    <w:rsid w:val="00DF6D5B"/>
    <w:rsid w:val="00DF771B"/>
    <w:rsid w:val="00DF7EE2"/>
    <w:rsid w:val="00E01BAA"/>
    <w:rsid w:val="00E0282A"/>
    <w:rsid w:val="00E02F9B"/>
    <w:rsid w:val="00E0596F"/>
    <w:rsid w:val="00E059E5"/>
    <w:rsid w:val="00E07E14"/>
    <w:rsid w:val="00E11A3D"/>
    <w:rsid w:val="00E142B8"/>
    <w:rsid w:val="00E14F94"/>
    <w:rsid w:val="00E16BE3"/>
    <w:rsid w:val="00E17336"/>
    <w:rsid w:val="00E17870"/>
    <w:rsid w:val="00E17D15"/>
    <w:rsid w:val="00E22B95"/>
    <w:rsid w:val="00E23B37"/>
    <w:rsid w:val="00E26D83"/>
    <w:rsid w:val="00E274BE"/>
    <w:rsid w:val="00E30331"/>
    <w:rsid w:val="00E30BB8"/>
    <w:rsid w:val="00E31F9C"/>
    <w:rsid w:val="00E325AA"/>
    <w:rsid w:val="00E345F6"/>
    <w:rsid w:val="00E36946"/>
    <w:rsid w:val="00E40488"/>
    <w:rsid w:val="00E4082C"/>
    <w:rsid w:val="00E41A0F"/>
    <w:rsid w:val="00E41BB1"/>
    <w:rsid w:val="00E42139"/>
    <w:rsid w:val="00E43E79"/>
    <w:rsid w:val="00E47AA2"/>
    <w:rsid w:val="00E50367"/>
    <w:rsid w:val="00E51ABA"/>
    <w:rsid w:val="00E524CB"/>
    <w:rsid w:val="00E52BB1"/>
    <w:rsid w:val="00E552A5"/>
    <w:rsid w:val="00E56D92"/>
    <w:rsid w:val="00E617E7"/>
    <w:rsid w:val="00E65456"/>
    <w:rsid w:val="00E65793"/>
    <w:rsid w:val="00E65A91"/>
    <w:rsid w:val="00E66188"/>
    <w:rsid w:val="00E664FB"/>
    <w:rsid w:val="00E672F0"/>
    <w:rsid w:val="00E70373"/>
    <w:rsid w:val="00E706E0"/>
    <w:rsid w:val="00E70CCC"/>
    <w:rsid w:val="00E72E40"/>
    <w:rsid w:val="00E73665"/>
    <w:rsid w:val="00E73999"/>
    <w:rsid w:val="00E73BDC"/>
    <w:rsid w:val="00E73E9E"/>
    <w:rsid w:val="00E7518E"/>
    <w:rsid w:val="00E752C2"/>
    <w:rsid w:val="00E768F1"/>
    <w:rsid w:val="00E814B8"/>
    <w:rsid w:val="00E81660"/>
    <w:rsid w:val="00E83555"/>
    <w:rsid w:val="00E83570"/>
    <w:rsid w:val="00E854FE"/>
    <w:rsid w:val="00E906CC"/>
    <w:rsid w:val="00E90969"/>
    <w:rsid w:val="00E92A6D"/>
    <w:rsid w:val="00E92D6F"/>
    <w:rsid w:val="00E93758"/>
    <w:rsid w:val="00E939A0"/>
    <w:rsid w:val="00E94A28"/>
    <w:rsid w:val="00E9531C"/>
    <w:rsid w:val="00E97CC5"/>
    <w:rsid w:val="00E97E4E"/>
    <w:rsid w:val="00EA1CC2"/>
    <w:rsid w:val="00EA2D76"/>
    <w:rsid w:val="00EA348C"/>
    <w:rsid w:val="00EA4297"/>
    <w:rsid w:val="00EA4644"/>
    <w:rsid w:val="00EA6F5A"/>
    <w:rsid w:val="00EA758A"/>
    <w:rsid w:val="00EB096F"/>
    <w:rsid w:val="00EB199F"/>
    <w:rsid w:val="00EB1CD1"/>
    <w:rsid w:val="00EB21A4"/>
    <w:rsid w:val="00EB27C4"/>
    <w:rsid w:val="00EB2A8A"/>
    <w:rsid w:val="00EB5387"/>
    <w:rsid w:val="00EB5C10"/>
    <w:rsid w:val="00EB6FC6"/>
    <w:rsid w:val="00EB7322"/>
    <w:rsid w:val="00EC0FE9"/>
    <w:rsid w:val="00EC198B"/>
    <w:rsid w:val="00EC27E9"/>
    <w:rsid w:val="00EC426D"/>
    <w:rsid w:val="00EC469A"/>
    <w:rsid w:val="00EC4962"/>
    <w:rsid w:val="00EC571B"/>
    <w:rsid w:val="00EC57D7"/>
    <w:rsid w:val="00EC6385"/>
    <w:rsid w:val="00EC7D35"/>
    <w:rsid w:val="00ED1DE9"/>
    <w:rsid w:val="00ED1FC5"/>
    <w:rsid w:val="00ED2202"/>
    <w:rsid w:val="00ED23D4"/>
    <w:rsid w:val="00ED2C72"/>
    <w:rsid w:val="00ED3314"/>
    <w:rsid w:val="00ED430D"/>
    <w:rsid w:val="00ED5083"/>
    <w:rsid w:val="00ED5E0B"/>
    <w:rsid w:val="00ED6D36"/>
    <w:rsid w:val="00EE0516"/>
    <w:rsid w:val="00EE1065"/>
    <w:rsid w:val="00EE37B6"/>
    <w:rsid w:val="00EE568A"/>
    <w:rsid w:val="00EE7348"/>
    <w:rsid w:val="00EF0F45"/>
    <w:rsid w:val="00EF34B6"/>
    <w:rsid w:val="00EF45A5"/>
    <w:rsid w:val="00EF73E2"/>
    <w:rsid w:val="00EF7463"/>
    <w:rsid w:val="00EF78FD"/>
    <w:rsid w:val="00EF7971"/>
    <w:rsid w:val="00F002EF"/>
    <w:rsid w:val="00F010AA"/>
    <w:rsid w:val="00F0131C"/>
    <w:rsid w:val="00F01EE9"/>
    <w:rsid w:val="00F027E1"/>
    <w:rsid w:val="00F02BC6"/>
    <w:rsid w:val="00F0389E"/>
    <w:rsid w:val="00F04900"/>
    <w:rsid w:val="00F0520E"/>
    <w:rsid w:val="00F0639C"/>
    <w:rsid w:val="00F065A4"/>
    <w:rsid w:val="00F070B6"/>
    <w:rsid w:val="00F10F8F"/>
    <w:rsid w:val="00F110F5"/>
    <w:rsid w:val="00F126B9"/>
    <w:rsid w:val="00F12715"/>
    <w:rsid w:val="00F13866"/>
    <w:rsid w:val="00F144D5"/>
    <w:rsid w:val="00F146F0"/>
    <w:rsid w:val="00F14A95"/>
    <w:rsid w:val="00F15039"/>
    <w:rsid w:val="00F16D2C"/>
    <w:rsid w:val="00F20FF3"/>
    <w:rsid w:val="00F2190B"/>
    <w:rsid w:val="00F2282F"/>
    <w:rsid w:val="00F228B5"/>
    <w:rsid w:val="00F232B9"/>
    <w:rsid w:val="00F2389C"/>
    <w:rsid w:val="00F23AF6"/>
    <w:rsid w:val="00F25202"/>
    <w:rsid w:val="00F25C67"/>
    <w:rsid w:val="00F27649"/>
    <w:rsid w:val="00F27666"/>
    <w:rsid w:val="00F30DFF"/>
    <w:rsid w:val="00F32B80"/>
    <w:rsid w:val="00F32D99"/>
    <w:rsid w:val="00F33A15"/>
    <w:rsid w:val="00F33B8F"/>
    <w:rsid w:val="00F340EB"/>
    <w:rsid w:val="00F35285"/>
    <w:rsid w:val="00F37682"/>
    <w:rsid w:val="00F37CF4"/>
    <w:rsid w:val="00F43B9D"/>
    <w:rsid w:val="00F43C28"/>
    <w:rsid w:val="00F43DF6"/>
    <w:rsid w:val="00F44D5E"/>
    <w:rsid w:val="00F44E26"/>
    <w:rsid w:val="00F44E31"/>
    <w:rsid w:val="00F467DC"/>
    <w:rsid w:val="00F469ED"/>
    <w:rsid w:val="00F47A07"/>
    <w:rsid w:val="00F500BD"/>
    <w:rsid w:val="00F50C62"/>
    <w:rsid w:val="00F53A35"/>
    <w:rsid w:val="00F53D29"/>
    <w:rsid w:val="00F555CA"/>
    <w:rsid w:val="00F55A3D"/>
    <w:rsid w:val="00F5744B"/>
    <w:rsid w:val="00F61209"/>
    <w:rsid w:val="00F61B2D"/>
    <w:rsid w:val="00F61C89"/>
    <w:rsid w:val="00F62118"/>
    <w:rsid w:val="00F624F4"/>
    <w:rsid w:val="00F6259E"/>
    <w:rsid w:val="00F62FA1"/>
    <w:rsid w:val="00F63632"/>
    <w:rsid w:val="00F64EF2"/>
    <w:rsid w:val="00F65DD4"/>
    <w:rsid w:val="00F672B2"/>
    <w:rsid w:val="00F73B46"/>
    <w:rsid w:val="00F73B9A"/>
    <w:rsid w:val="00F747B9"/>
    <w:rsid w:val="00F76671"/>
    <w:rsid w:val="00F76D40"/>
    <w:rsid w:val="00F77729"/>
    <w:rsid w:val="00F81591"/>
    <w:rsid w:val="00F81727"/>
    <w:rsid w:val="00F82B00"/>
    <w:rsid w:val="00F82F51"/>
    <w:rsid w:val="00F83813"/>
    <w:rsid w:val="00F83973"/>
    <w:rsid w:val="00F83D85"/>
    <w:rsid w:val="00F872EA"/>
    <w:rsid w:val="00F87FA3"/>
    <w:rsid w:val="00F92282"/>
    <w:rsid w:val="00F9298D"/>
    <w:rsid w:val="00F9389B"/>
    <w:rsid w:val="00F93D8C"/>
    <w:rsid w:val="00F950AC"/>
    <w:rsid w:val="00F95480"/>
    <w:rsid w:val="00F95FC3"/>
    <w:rsid w:val="00F970BB"/>
    <w:rsid w:val="00F97449"/>
    <w:rsid w:val="00FA10A1"/>
    <w:rsid w:val="00FA1D88"/>
    <w:rsid w:val="00FA2944"/>
    <w:rsid w:val="00FA3102"/>
    <w:rsid w:val="00FA37C2"/>
    <w:rsid w:val="00FA48D4"/>
    <w:rsid w:val="00FA4F14"/>
    <w:rsid w:val="00FA54FA"/>
    <w:rsid w:val="00FA6D39"/>
    <w:rsid w:val="00FA6FC5"/>
    <w:rsid w:val="00FB1C19"/>
    <w:rsid w:val="00FB227E"/>
    <w:rsid w:val="00FB234A"/>
    <w:rsid w:val="00FB2533"/>
    <w:rsid w:val="00FB3D61"/>
    <w:rsid w:val="00FB44CE"/>
    <w:rsid w:val="00FB4CC8"/>
    <w:rsid w:val="00FB5009"/>
    <w:rsid w:val="00FB55F9"/>
    <w:rsid w:val="00FB691C"/>
    <w:rsid w:val="00FB6B9A"/>
    <w:rsid w:val="00FB76AB"/>
    <w:rsid w:val="00FB7A1D"/>
    <w:rsid w:val="00FC173F"/>
    <w:rsid w:val="00FC197B"/>
    <w:rsid w:val="00FC19EE"/>
    <w:rsid w:val="00FC2693"/>
    <w:rsid w:val="00FC289D"/>
    <w:rsid w:val="00FC4DCB"/>
    <w:rsid w:val="00FC7323"/>
    <w:rsid w:val="00FC7CD7"/>
    <w:rsid w:val="00FD03FE"/>
    <w:rsid w:val="00FD126E"/>
    <w:rsid w:val="00FD20D9"/>
    <w:rsid w:val="00FD3AEB"/>
    <w:rsid w:val="00FD3C36"/>
    <w:rsid w:val="00FD3CAB"/>
    <w:rsid w:val="00FD4D81"/>
    <w:rsid w:val="00FD7498"/>
    <w:rsid w:val="00FD7FB3"/>
    <w:rsid w:val="00FE0CAA"/>
    <w:rsid w:val="00FE192B"/>
    <w:rsid w:val="00FE19B5"/>
    <w:rsid w:val="00FE31CA"/>
    <w:rsid w:val="00FE4713"/>
    <w:rsid w:val="00FE50D4"/>
    <w:rsid w:val="00FE6377"/>
    <w:rsid w:val="00FE6A71"/>
    <w:rsid w:val="00FE6AD6"/>
    <w:rsid w:val="00FF123F"/>
    <w:rsid w:val="00FF1F44"/>
    <w:rsid w:val="00FF225E"/>
    <w:rsid w:val="00FF4831"/>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FD8092"/>
  <w15:docId w15:val="{0CE3D677-8F74-45F3-889A-3030323B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semiHidden/>
    <w:unhideWhenUsed/>
    <w:rsid w:val="005026CE"/>
    <w:rPr>
      <w:sz w:val="16"/>
      <w:szCs w:val="16"/>
    </w:rPr>
  </w:style>
  <w:style w:type="paragraph" w:styleId="CommentText">
    <w:name w:val="annotation text"/>
    <w:basedOn w:val="Normal"/>
    <w:link w:val="CommentTextChar"/>
    <w:unhideWhenUsed/>
    <w:rsid w:val="005026CE"/>
    <w:pPr>
      <w:spacing w:line="240" w:lineRule="auto"/>
    </w:pPr>
    <w:rPr>
      <w:sz w:val="20"/>
      <w:szCs w:val="20"/>
    </w:rPr>
  </w:style>
  <w:style w:type="character" w:customStyle="1" w:styleId="CommentTextChar">
    <w:name w:val="Comment Text Char"/>
    <w:basedOn w:val="DefaultParagraphFont"/>
    <w:link w:val="CommentText"/>
    <w:rsid w:val="005026CE"/>
  </w:style>
  <w:style w:type="paragraph" w:styleId="CommentSubject">
    <w:name w:val="annotation subject"/>
    <w:basedOn w:val="CommentText"/>
    <w:next w:val="CommentText"/>
    <w:link w:val="CommentSubjectChar"/>
    <w:semiHidden/>
    <w:unhideWhenUsed/>
    <w:rsid w:val="005026CE"/>
    <w:rPr>
      <w:b/>
      <w:bCs/>
    </w:rPr>
  </w:style>
  <w:style w:type="character" w:customStyle="1" w:styleId="CommentSubjectChar">
    <w:name w:val="Comment Subject Char"/>
    <w:basedOn w:val="CommentTextChar"/>
    <w:link w:val="CommentSubject"/>
    <w:semiHidden/>
    <w:rsid w:val="005026CE"/>
    <w:rPr>
      <w:b/>
      <w:bCs/>
    </w:rPr>
  </w:style>
  <w:style w:type="character" w:styleId="Hyperlink">
    <w:name w:val="Hyperlink"/>
    <w:basedOn w:val="DefaultParagraphFont"/>
    <w:unhideWhenUsed/>
    <w:rsid w:val="005026CE"/>
    <w:rPr>
      <w:color w:val="0000FF" w:themeColor="hyperlink"/>
      <w:u w:val="single"/>
    </w:rPr>
  </w:style>
  <w:style w:type="character" w:styleId="UnresolvedMention">
    <w:name w:val="Unresolved Mention"/>
    <w:basedOn w:val="DefaultParagraphFont"/>
    <w:uiPriority w:val="99"/>
    <w:semiHidden/>
    <w:unhideWhenUsed/>
    <w:rsid w:val="005026CE"/>
    <w:rPr>
      <w:color w:val="605E5C"/>
      <w:shd w:val="clear" w:color="auto" w:fill="E1DFDD"/>
    </w:rPr>
  </w:style>
  <w:style w:type="paragraph" w:customStyle="1" w:styleId="EndNoteBibliographyTitle">
    <w:name w:val="EndNote Bibliography Title"/>
    <w:basedOn w:val="Normal"/>
    <w:link w:val="EndNoteBibliographyTitleChar"/>
    <w:rsid w:val="0097298E"/>
    <w:pPr>
      <w:jc w:val="center"/>
    </w:pPr>
    <w:rPr>
      <w:noProof/>
    </w:rPr>
  </w:style>
  <w:style w:type="character" w:customStyle="1" w:styleId="ParagraphChar">
    <w:name w:val="Paragraph Char"/>
    <w:basedOn w:val="DefaultParagraphFont"/>
    <w:link w:val="Paragraph"/>
    <w:rsid w:val="0097298E"/>
    <w:rPr>
      <w:sz w:val="24"/>
      <w:szCs w:val="24"/>
    </w:rPr>
  </w:style>
  <w:style w:type="character" w:customStyle="1" w:styleId="EndNoteBibliographyTitleChar">
    <w:name w:val="EndNote Bibliography Title Char"/>
    <w:basedOn w:val="ParagraphChar"/>
    <w:link w:val="EndNoteBibliographyTitle"/>
    <w:rsid w:val="0097298E"/>
    <w:rPr>
      <w:noProof/>
      <w:sz w:val="24"/>
      <w:szCs w:val="24"/>
    </w:rPr>
  </w:style>
  <w:style w:type="paragraph" w:customStyle="1" w:styleId="EndNoteBibliography">
    <w:name w:val="EndNote Bibliography"/>
    <w:basedOn w:val="Normal"/>
    <w:link w:val="EndNoteBibliographyChar"/>
    <w:rsid w:val="0097298E"/>
    <w:pPr>
      <w:spacing w:line="240" w:lineRule="auto"/>
    </w:pPr>
    <w:rPr>
      <w:noProof/>
    </w:rPr>
  </w:style>
  <w:style w:type="character" w:customStyle="1" w:styleId="EndNoteBibliographyChar">
    <w:name w:val="EndNote Bibliography Char"/>
    <w:basedOn w:val="ParagraphChar"/>
    <w:link w:val="EndNoteBibliography"/>
    <w:rsid w:val="0097298E"/>
    <w:rPr>
      <w:noProof/>
      <w:sz w:val="24"/>
      <w:szCs w:val="24"/>
    </w:rPr>
  </w:style>
  <w:style w:type="paragraph" w:styleId="ListParagraph">
    <w:name w:val="List Paragraph"/>
    <w:basedOn w:val="Normal"/>
    <w:uiPriority w:val="34"/>
    <w:qFormat/>
    <w:rsid w:val="00061925"/>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rsid w:val="00AD4C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56524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1468-2427.13156" TargetMode="External"/><Relationship Id="rId18" Type="http://schemas.openxmlformats.org/officeDocument/2006/relationships/hyperlink" Target="https://doi.org/https://doi.org/10.25100/sye.v0i45.11209" TargetMode="External"/><Relationship Id="rId26" Type="http://schemas.openxmlformats.org/officeDocument/2006/relationships/hyperlink" Target="https://doi.org/10.1016/j.drugpo.2020.103068" TargetMode="External"/><Relationship Id="rId39" Type="http://schemas.openxmlformats.org/officeDocument/2006/relationships/hyperlink" Target="https://doi.org/10.1111/gec3.12614" TargetMode="External"/><Relationship Id="rId21" Type="http://schemas.openxmlformats.org/officeDocument/2006/relationships/hyperlink" Target="https://theconversation.com/violence-climbs-in-colombia-as-president-chips-away-at-landmark-peace-deal-with-farc-guerrillas-115112" TargetMode="External"/><Relationship Id="rId34" Type="http://schemas.openxmlformats.org/officeDocument/2006/relationships/hyperlink" Target="https://doi.org/10.1080/01436597.2016.1199261" TargetMode="External"/><Relationship Id="rId42" Type="http://schemas.openxmlformats.org/officeDocument/2006/relationships/hyperlink" Target="https://doi.org/10.18046/recs.iEspecial.3250" TargetMode="External"/><Relationship Id="rId47" Type="http://schemas.openxmlformats.org/officeDocument/2006/relationships/hyperlink" Target="https://doi.org/10.1016/j.pubrev.2015.07.003" TargetMode="External"/><Relationship Id="rId50" Type="http://schemas.openxmlformats.org/officeDocument/2006/relationships/hyperlink" Target="https://datospaz.unidadvictimas.gov.co/registro-unico-de-victima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omisiondelaverdad.co/hay-futuro-si-hay-verdad" TargetMode="External"/><Relationship Id="rId29" Type="http://schemas.openxmlformats.org/officeDocument/2006/relationships/hyperlink" Target="https://doi.org/10.1177/0042098013487779" TargetMode="External"/><Relationship Id="rId11" Type="http://schemas.openxmlformats.org/officeDocument/2006/relationships/hyperlink" Target="https://www.apccolombia.gov.co/comunicaciones/publicaciones" TargetMode="External"/><Relationship Id="rId24" Type="http://schemas.openxmlformats.org/officeDocument/2006/relationships/hyperlink" Target="https://doi.org/10.1016/j.geoforum.2019.05.018" TargetMode="External"/><Relationship Id="rId32" Type="http://schemas.openxmlformats.org/officeDocument/2006/relationships/hyperlink" Target="https://www.hrw.org/world-report/2023/country-chapters/colombia" TargetMode="External"/><Relationship Id="rId37" Type="http://schemas.openxmlformats.org/officeDocument/2006/relationships/hyperlink" Target="https://doi.org/10.1016/j.pubrev.2015.02.009" TargetMode="External"/><Relationship Id="rId40" Type="http://schemas.openxmlformats.org/officeDocument/2006/relationships/hyperlink" Target="https://doi.org/10.5204/ijcjsd.v8i3.1246" TargetMode="External"/><Relationship Id="rId45" Type="http://schemas.openxmlformats.org/officeDocument/2006/relationships/hyperlink" Target="https://doi.org/10.1016/j.worlddev.2021.105395"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apccolombia.gov.co/transparencia-y-acceso-la-informacion-publica/4-planeacion/informes-de-gestion" TargetMode="External"/><Relationship Id="rId19" Type="http://schemas.openxmlformats.org/officeDocument/2006/relationships/hyperlink" Target="https://doi.org/10.1177/0309132517727605" TargetMode="External"/><Relationship Id="rId31" Type="http://schemas.openxmlformats.org/officeDocument/2006/relationships/hyperlink" Target="https://www.hrw.org/world-report/2022/country-chapters/colombia" TargetMode="External"/><Relationship Id="rId44" Type="http://schemas.openxmlformats.org/officeDocument/2006/relationships/hyperlink" Target="https://doi.org/10.1177/0964663912442442" TargetMode="External"/><Relationship Id="rId52" Type="http://schemas.openxmlformats.org/officeDocument/2006/relationships/hyperlink" Target="https://doi.org/10.1177/0010836717750202" TargetMode="External"/><Relationship Id="rId4" Type="http://schemas.openxmlformats.org/officeDocument/2006/relationships/settings" Target="settings.xml"/><Relationship Id="rId9" Type="http://schemas.openxmlformats.org/officeDocument/2006/relationships/hyperlink" Target="http://www.linkedin.com/in/catalina-montoya-londo&#241;o-292b93299" TargetMode="External"/><Relationship Id="rId14" Type="http://schemas.openxmlformats.org/officeDocument/2006/relationships/hyperlink" Target="https://doi.org/10.1177/0010836720954488" TargetMode="External"/><Relationship Id="rId22" Type="http://schemas.openxmlformats.org/officeDocument/2006/relationships/hyperlink" Target="https://doi.org/10.1016/j.geoforum.2020.12.005" TargetMode="External"/><Relationship Id="rId27" Type="http://schemas.openxmlformats.org/officeDocument/2006/relationships/hyperlink" Target="https://doi.org/10.1080/01436597.2023.2177633" TargetMode="External"/><Relationship Id="rId30" Type="http://schemas.openxmlformats.org/officeDocument/2006/relationships/hyperlink" Target="https://doi.org/10.31389/jied.131" TargetMode="External"/><Relationship Id="rId35" Type="http://schemas.openxmlformats.org/officeDocument/2006/relationships/hyperlink" Target="https://doi.org/10.1016/j.polgeo.2011.04.013" TargetMode="External"/><Relationship Id="rId43" Type="http://schemas.openxmlformats.org/officeDocument/2006/relationships/hyperlink" Target="https://doi.org/10.7440/res67.2019.03" TargetMode="External"/><Relationship Id="rId48" Type="http://schemas.openxmlformats.org/officeDocument/2006/relationships/hyperlink" Target="https://doi.org/10.1080/10584600903297240" TargetMode="External"/><Relationship Id="rId8" Type="http://schemas.openxmlformats.org/officeDocument/2006/relationships/hyperlink" Target="https://orcid.org/0000-0003-0302-8677" TargetMode="External"/><Relationship Id="rId51" Type="http://schemas.openxmlformats.org/officeDocument/2006/relationships/hyperlink" Target="https://doi.org/https://doi.org/10.1016/j.polgeo.2013.11.008" TargetMode="External"/><Relationship Id="rId3" Type="http://schemas.openxmlformats.org/officeDocument/2006/relationships/styles" Target="styles.xml"/><Relationship Id="rId12" Type="http://schemas.openxmlformats.org/officeDocument/2006/relationships/hyperlink" Target="https://doi.org/http://www.jstor.org/stable/4177090" TargetMode="External"/><Relationship Id="rId17" Type="http://schemas.openxmlformats.org/officeDocument/2006/relationships/hyperlink" Target="https://www.comisiondelaverdad.co/hay-futuro-si-hay-verdad" TargetMode="External"/><Relationship Id="rId25" Type="http://schemas.openxmlformats.org/officeDocument/2006/relationships/hyperlink" Target="https://doi.org/10.1177/0002764213487711" TargetMode="External"/><Relationship Id="rId33" Type="http://schemas.openxmlformats.org/officeDocument/2006/relationships/hyperlink" Target="https://www.hrw.org/world-report/2024/country-chapters/colombia" TargetMode="External"/><Relationship Id="rId38" Type="http://schemas.openxmlformats.org/officeDocument/2006/relationships/hyperlink" Target="https://doi.org/10.1080/1553118X.2016.1226173" TargetMode="External"/><Relationship Id="rId46" Type="http://schemas.openxmlformats.org/officeDocument/2006/relationships/hyperlink" Target="https://doi.org/10.4000/cal.2679" TargetMode="External"/><Relationship Id="rId20" Type="http://schemas.openxmlformats.org/officeDocument/2006/relationships/hyperlink" Target="https://www.dane.gov.co/files/inf_geo/4Ge_ConceptosBasicos.pdf" TargetMode="External"/><Relationship Id="rId41" Type="http://schemas.openxmlformats.org/officeDocument/2006/relationships/hyperlink" Target="https://www.mineducacion.gov.co/CNA/1741/article-187837.html"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14650045.2018.1425110" TargetMode="External"/><Relationship Id="rId23" Type="http://schemas.openxmlformats.org/officeDocument/2006/relationships/hyperlink" Target="https://doi.org/10.1177/1940161208314657" TargetMode="External"/><Relationship Id="rId28" Type="http://schemas.openxmlformats.org/officeDocument/2006/relationships/hyperlink" Target="https://doi.org/10.1111/joac.12235" TargetMode="External"/><Relationship Id="rId36" Type="http://schemas.openxmlformats.org/officeDocument/2006/relationships/hyperlink" Target="https://doi.org/DOI:10.1017/sus.2022.15" TargetMode="External"/><Relationship Id="rId49" Type="http://schemas.openxmlformats.org/officeDocument/2006/relationships/hyperlink" Target="https://doi.org/10.7147/GEO22.147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8</Pages>
  <Words>22802</Words>
  <Characters>129972</Characters>
  <Application>Microsoft Office Word</Application>
  <DocSecurity>0</DocSecurity>
  <Lines>1083</Lines>
  <Paragraphs>30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524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Catalina Montoya</dc:creator>
  <cp:keywords/>
  <dc:description/>
  <cp:lastModifiedBy>Catalina Montoya Londono</cp:lastModifiedBy>
  <cp:revision>7</cp:revision>
  <cp:lastPrinted>2011-07-22T14:54:00Z</cp:lastPrinted>
  <dcterms:created xsi:type="dcterms:W3CDTF">2024-10-28T14:54:00Z</dcterms:created>
  <dcterms:modified xsi:type="dcterms:W3CDTF">2024-10-28T16:06:00Z</dcterms:modified>
</cp:coreProperties>
</file>